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3F63B" w14:textId="77777777" w:rsidR="005C7338" w:rsidRDefault="001E5521" w:rsidP="00156EDF">
      <w:pPr>
        <w:spacing w:line="480" w:lineRule="auto"/>
        <w:jc w:val="center"/>
        <w:rPr>
          <w:rFonts w:ascii="Times New Roman" w:hAnsi="Times New Roman" w:cs="Times New Roman"/>
          <w:b/>
          <w:bCs/>
          <w:sz w:val="24"/>
          <w:szCs w:val="24"/>
        </w:rPr>
      </w:pPr>
      <w:bookmarkStart w:id="0" w:name="_Hlk135205610"/>
      <w:r w:rsidRPr="00AD566E">
        <w:rPr>
          <w:rFonts w:ascii="Times New Roman" w:hAnsi="Times New Roman" w:cs="Times New Roman"/>
          <w:b/>
          <w:bCs/>
          <w:sz w:val="24"/>
          <w:szCs w:val="24"/>
        </w:rPr>
        <w:t>PENGARUH PERPUTARAN PIUTANG,</w:t>
      </w:r>
      <w:r w:rsidR="00F9287B" w:rsidRPr="00AD566E">
        <w:rPr>
          <w:rFonts w:ascii="Times New Roman" w:hAnsi="Times New Roman" w:cs="Times New Roman"/>
          <w:b/>
          <w:bCs/>
          <w:sz w:val="24"/>
          <w:szCs w:val="24"/>
        </w:rPr>
        <w:t xml:space="preserve"> </w:t>
      </w:r>
      <w:r w:rsidRPr="00AD566E">
        <w:rPr>
          <w:rFonts w:ascii="Times New Roman" w:hAnsi="Times New Roman" w:cs="Times New Roman"/>
          <w:b/>
          <w:bCs/>
          <w:sz w:val="24"/>
          <w:szCs w:val="24"/>
        </w:rPr>
        <w:t>PERPUTARAN PERSEDIAAN DAN PERPUTARAN KAS TERHADAP</w:t>
      </w:r>
      <w:r w:rsidR="005A3B14" w:rsidRPr="00AD566E">
        <w:rPr>
          <w:rFonts w:ascii="Times New Roman" w:hAnsi="Times New Roman" w:cs="Times New Roman"/>
          <w:b/>
          <w:bCs/>
          <w:sz w:val="24"/>
          <w:szCs w:val="24"/>
        </w:rPr>
        <w:t xml:space="preserve"> </w:t>
      </w:r>
      <w:r w:rsidRPr="00AD566E">
        <w:rPr>
          <w:rFonts w:ascii="Times New Roman" w:hAnsi="Times New Roman" w:cs="Times New Roman"/>
          <w:b/>
          <w:bCs/>
          <w:i/>
          <w:iCs/>
          <w:sz w:val="24"/>
          <w:szCs w:val="24"/>
        </w:rPr>
        <w:t>RETURN ON ASSETS</w:t>
      </w:r>
      <w:r w:rsidR="005A3B14" w:rsidRPr="00AD566E">
        <w:rPr>
          <w:rFonts w:ascii="Times New Roman" w:hAnsi="Times New Roman" w:cs="Times New Roman"/>
          <w:b/>
          <w:bCs/>
          <w:i/>
          <w:iCs/>
          <w:sz w:val="24"/>
          <w:szCs w:val="24"/>
        </w:rPr>
        <w:t xml:space="preserve"> </w:t>
      </w:r>
      <w:r w:rsidR="005A3B14" w:rsidRPr="00AD566E">
        <w:rPr>
          <w:rFonts w:ascii="Times New Roman" w:hAnsi="Times New Roman" w:cs="Times New Roman"/>
          <w:b/>
          <w:bCs/>
          <w:sz w:val="24"/>
          <w:szCs w:val="24"/>
        </w:rPr>
        <w:t xml:space="preserve">PADA PERUSAHAAN OTOMOTIF YANG TERDAFTAR DI BEI </w:t>
      </w:r>
    </w:p>
    <w:p w14:paraId="37018BA1" w14:textId="5FCB0B78" w:rsidR="001E5521" w:rsidRPr="00AD566E" w:rsidRDefault="005A3B14" w:rsidP="00156EDF">
      <w:pPr>
        <w:spacing w:line="480"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w:t>
      </w:r>
      <w:r w:rsidR="00EB0AA7" w:rsidRPr="00AD566E">
        <w:rPr>
          <w:rFonts w:ascii="Times New Roman" w:hAnsi="Times New Roman" w:cs="Times New Roman"/>
          <w:b/>
          <w:bCs/>
          <w:sz w:val="24"/>
          <w:szCs w:val="24"/>
        </w:rPr>
        <w:t>22</w:t>
      </w:r>
      <w:r w:rsidR="001E5521" w:rsidRPr="00AD566E">
        <w:rPr>
          <w:rFonts w:ascii="Times New Roman" w:hAnsi="Times New Roman" w:cs="Times New Roman"/>
          <w:b/>
          <w:bCs/>
          <w:sz w:val="24"/>
          <w:szCs w:val="24"/>
        </w:rPr>
        <w:t xml:space="preserve"> </w:t>
      </w:r>
    </w:p>
    <w:p w14:paraId="51566C10" w14:textId="7396CDA9" w:rsidR="001E5521" w:rsidRPr="00AD566E" w:rsidRDefault="005C66F5" w:rsidP="00156EDF">
      <w:pPr>
        <w:tabs>
          <w:tab w:val="center" w:pos="4680"/>
          <w:tab w:val="left" w:pos="6694"/>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7B7C9413" w14:textId="475F1DB0" w:rsidR="00CE4322"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 xml:space="preserve">Diajukan Sebagai Salah Satu Syarat </w:t>
      </w:r>
      <w:r w:rsidR="004E3B79">
        <w:rPr>
          <w:rFonts w:ascii="Times New Roman" w:hAnsi="Times New Roman" w:cs="Times New Roman"/>
          <w:bCs/>
          <w:sz w:val="24"/>
          <w:szCs w:val="24"/>
        </w:rPr>
        <w:t xml:space="preserve">Sidang </w:t>
      </w:r>
      <w:r w:rsidRPr="00AD566E">
        <w:rPr>
          <w:rFonts w:ascii="Times New Roman" w:hAnsi="Times New Roman" w:cs="Times New Roman"/>
          <w:bCs/>
          <w:sz w:val="24"/>
          <w:szCs w:val="24"/>
        </w:rPr>
        <w:t>Ujian</w:t>
      </w:r>
      <w:r w:rsidR="002A1B6B">
        <w:rPr>
          <w:rFonts w:ascii="Times New Roman" w:hAnsi="Times New Roman" w:cs="Times New Roman"/>
          <w:bCs/>
          <w:sz w:val="24"/>
          <w:szCs w:val="24"/>
        </w:rPr>
        <w:t xml:space="preserve"> Skripsi</w:t>
      </w:r>
    </w:p>
    <w:p w14:paraId="75499D2D" w14:textId="17B17240" w:rsidR="001E5521"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Prog</w:t>
      </w:r>
      <w:r w:rsidR="002D43E2" w:rsidRPr="00AD566E">
        <w:rPr>
          <w:rFonts w:ascii="Times New Roman" w:hAnsi="Times New Roman" w:cs="Times New Roman"/>
          <w:bCs/>
          <w:sz w:val="24"/>
          <w:szCs w:val="24"/>
        </w:rPr>
        <w:t>r</w:t>
      </w:r>
      <w:r w:rsidRPr="00AD566E">
        <w:rPr>
          <w:rFonts w:ascii="Times New Roman" w:hAnsi="Times New Roman" w:cs="Times New Roman"/>
          <w:bCs/>
          <w:sz w:val="24"/>
          <w:szCs w:val="24"/>
        </w:rPr>
        <w:t xml:space="preserve">am </w:t>
      </w:r>
      <w:r w:rsidR="00CE4322" w:rsidRPr="00AD566E">
        <w:rPr>
          <w:rFonts w:ascii="Times New Roman" w:hAnsi="Times New Roman" w:cs="Times New Roman"/>
          <w:bCs/>
          <w:sz w:val="24"/>
          <w:szCs w:val="24"/>
        </w:rPr>
        <w:t xml:space="preserve">Studi </w:t>
      </w:r>
      <w:r w:rsidRPr="00AD566E">
        <w:rPr>
          <w:rFonts w:ascii="Times New Roman" w:hAnsi="Times New Roman" w:cs="Times New Roman"/>
          <w:bCs/>
          <w:sz w:val="24"/>
          <w:szCs w:val="24"/>
        </w:rPr>
        <w:t>S1 Akuntansi</w:t>
      </w:r>
    </w:p>
    <w:p w14:paraId="241FC65A" w14:textId="77777777" w:rsidR="001E5521" w:rsidRPr="00AD566E" w:rsidRDefault="001E5521" w:rsidP="00156EDF">
      <w:pPr>
        <w:tabs>
          <w:tab w:val="center" w:pos="4680"/>
          <w:tab w:val="left" w:pos="6694"/>
        </w:tabs>
        <w:spacing w:line="480" w:lineRule="auto"/>
        <w:rPr>
          <w:rFonts w:ascii="Times New Roman" w:hAnsi="Times New Roman" w:cs="Times New Roman"/>
          <w:bCs/>
          <w:sz w:val="24"/>
          <w:szCs w:val="24"/>
        </w:rPr>
      </w:pPr>
    </w:p>
    <w:p w14:paraId="72094009"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Disusun Oleh:</w:t>
      </w:r>
    </w:p>
    <w:p w14:paraId="67EA9533"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Mila Nafsah Dzahira</w:t>
      </w:r>
    </w:p>
    <w:p w14:paraId="2D6AB027"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566E">
        <w:rPr>
          <w:rFonts w:ascii="Times New Roman" w:hAnsi="Times New Roman" w:cs="Times New Roman"/>
          <w:b/>
          <w:sz w:val="24"/>
          <w:szCs w:val="24"/>
        </w:rPr>
        <w:t>01021911028</w:t>
      </w:r>
    </w:p>
    <w:p w14:paraId="70F48DD9" w14:textId="77777777" w:rsidR="001E5521" w:rsidRPr="00AD566E" w:rsidRDefault="001E5521" w:rsidP="00156EDF">
      <w:pPr>
        <w:spacing w:line="480" w:lineRule="auto"/>
        <w:jc w:val="center"/>
        <w:rPr>
          <w:rFonts w:ascii="Times New Roman" w:hAnsi="Times New Roman" w:cs="Times New Roman"/>
          <w:sz w:val="24"/>
          <w:szCs w:val="24"/>
        </w:rPr>
      </w:pPr>
    </w:p>
    <w:p w14:paraId="70F2BB2F" w14:textId="77777777" w:rsidR="001E5521" w:rsidRPr="00AD566E" w:rsidRDefault="001E5521" w:rsidP="00156EDF">
      <w:pPr>
        <w:spacing w:line="480" w:lineRule="auto"/>
        <w:jc w:val="center"/>
        <w:rPr>
          <w:rFonts w:ascii="Times New Roman" w:hAnsi="Times New Roman" w:cs="Times New Roman"/>
          <w:b/>
          <w:i/>
          <w:sz w:val="24"/>
          <w:szCs w:val="24"/>
        </w:rPr>
      </w:pPr>
    </w:p>
    <w:p w14:paraId="2B03F5EF" w14:textId="77777777" w:rsidR="001E5521" w:rsidRPr="00AD566E" w:rsidRDefault="001E5521" w:rsidP="00156EDF">
      <w:pPr>
        <w:spacing w:line="480" w:lineRule="auto"/>
        <w:jc w:val="center"/>
        <w:rPr>
          <w:rFonts w:ascii="Times New Roman" w:hAnsi="Times New Roman" w:cs="Times New Roman"/>
          <w:b/>
          <w:i/>
          <w:sz w:val="24"/>
          <w:szCs w:val="24"/>
        </w:rPr>
      </w:pPr>
    </w:p>
    <w:p w14:paraId="2DC25BD5" w14:textId="77777777" w:rsidR="001E5521" w:rsidRPr="00AD566E" w:rsidRDefault="001E5521" w:rsidP="00156EDF">
      <w:pPr>
        <w:spacing w:line="480" w:lineRule="auto"/>
        <w:rPr>
          <w:rFonts w:ascii="Times New Roman" w:hAnsi="Times New Roman" w:cs="Times New Roman"/>
          <w:b/>
          <w:sz w:val="24"/>
          <w:szCs w:val="24"/>
        </w:rPr>
      </w:pPr>
    </w:p>
    <w:p w14:paraId="1449D51F"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FAKULTAS EKONOMI</w:t>
      </w:r>
    </w:p>
    <w:p w14:paraId="6F81B876"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UNIVERSITAS NASIONAL PASIM</w:t>
      </w:r>
    </w:p>
    <w:p w14:paraId="5E8E7B87"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BANDUNG</w:t>
      </w:r>
    </w:p>
    <w:p w14:paraId="180D2D1E" w14:textId="77777777" w:rsidR="00233BDC" w:rsidRDefault="001E5521" w:rsidP="00AA1ECB">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20</w:t>
      </w:r>
      <w:r w:rsidR="00AA1ECB" w:rsidRPr="00AD566E">
        <w:rPr>
          <w:rFonts w:ascii="Times New Roman" w:hAnsi="Times New Roman" w:cs="Times New Roman"/>
          <w:b/>
          <w:sz w:val="24"/>
          <w:szCs w:val="24"/>
        </w:rPr>
        <w:t>2</w:t>
      </w:r>
      <w:r w:rsidR="004E3B79">
        <w:rPr>
          <w:rFonts w:ascii="Times New Roman" w:hAnsi="Times New Roman" w:cs="Times New Roman"/>
          <w:b/>
          <w:sz w:val="24"/>
          <w:szCs w:val="24"/>
        </w:rPr>
        <w:t>3</w:t>
      </w:r>
    </w:p>
    <w:p w14:paraId="178A10B8" w14:textId="7D838CB7" w:rsidR="004E3B79" w:rsidRPr="00AD566E" w:rsidRDefault="004E3B79" w:rsidP="004E3B79">
      <w:pPr>
        <w:pStyle w:val="ListParagraph"/>
        <w:spacing w:after="0" w:line="480" w:lineRule="auto"/>
        <w:ind w:left="0"/>
        <w:rPr>
          <w:rFonts w:ascii="Times New Roman" w:hAnsi="Times New Roman" w:cs="Times New Roman"/>
          <w:b/>
          <w:sz w:val="24"/>
          <w:szCs w:val="24"/>
        </w:rPr>
        <w:sectPr w:rsidR="004E3B79" w:rsidRPr="00AD566E" w:rsidSect="00414014">
          <w:pgSz w:w="12240" w:h="15840"/>
          <w:pgMar w:top="1701" w:right="1701" w:bottom="1701" w:left="2268" w:header="720" w:footer="720" w:gutter="0"/>
          <w:cols w:space="720"/>
          <w:docGrid w:linePitch="360"/>
        </w:sectPr>
      </w:pPr>
    </w:p>
    <w:p w14:paraId="375869D6" w14:textId="78F125E4" w:rsidR="00F45B0C" w:rsidRDefault="00F45B0C" w:rsidP="004E3B79">
      <w:pPr>
        <w:pStyle w:val="Heading1"/>
        <w:spacing w:line="276" w:lineRule="auto"/>
        <w:jc w:val="center"/>
        <w:rPr>
          <w:rFonts w:ascii="Times New Roman" w:hAnsi="Times New Roman" w:cs="Times New Roman"/>
          <w:b/>
          <w:bCs/>
          <w:color w:val="auto"/>
          <w:sz w:val="24"/>
          <w:szCs w:val="24"/>
        </w:rPr>
      </w:pPr>
      <w:bookmarkStart w:id="1" w:name="_Toc143177373"/>
      <w:r>
        <w:rPr>
          <w:rFonts w:ascii="Times New Roman" w:hAnsi="Times New Roman" w:cs="Times New Roman"/>
          <w:b/>
          <w:bCs/>
          <w:color w:val="auto"/>
          <w:sz w:val="24"/>
          <w:szCs w:val="24"/>
        </w:rPr>
        <w:lastRenderedPageBreak/>
        <w:t>LEMBAR PERSETUJUAN</w:t>
      </w:r>
      <w:bookmarkEnd w:id="1"/>
    </w:p>
    <w:p w14:paraId="36AA69EE" w14:textId="77777777" w:rsidR="004E3B79" w:rsidRPr="004E3B79" w:rsidRDefault="004E3B79" w:rsidP="004E3B79">
      <w:pPr>
        <w:spacing w:line="276" w:lineRule="auto"/>
      </w:pPr>
    </w:p>
    <w:p w14:paraId="23A88AD7" w14:textId="77777777" w:rsidR="004E3B79" w:rsidRDefault="004E3B79" w:rsidP="004E3B79">
      <w:pPr>
        <w:spacing w:line="276"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 xml:space="preserve">PENGARUH PERPUTARAN PIUTANG, PERPUTARAN PERSEDIAAN DAN PERPUTARAN KAS TERHADAP </w:t>
      </w:r>
      <w:r w:rsidRPr="00AD566E">
        <w:rPr>
          <w:rFonts w:ascii="Times New Roman" w:hAnsi="Times New Roman" w:cs="Times New Roman"/>
          <w:b/>
          <w:bCs/>
          <w:i/>
          <w:iCs/>
          <w:sz w:val="24"/>
          <w:szCs w:val="24"/>
        </w:rPr>
        <w:t xml:space="preserve">RETURN ON ASSETS </w:t>
      </w:r>
      <w:r w:rsidRPr="00AD566E">
        <w:rPr>
          <w:rFonts w:ascii="Times New Roman" w:hAnsi="Times New Roman" w:cs="Times New Roman"/>
          <w:b/>
          <w:bCs/>
          <w:sz w:val="24"/>
          <w:szCs w:val="24"/>
        </w:rPr>
        <w:t xml:space="preserve">PADA PERUSAHAAN OTOMOTIF YANG TERDAFTAR DI BEI </w:t>
      </w:r>
    </w:p>
    <w:p w14:paraId="13E31CB8" w14:textId="77777777" w:rsidR="004E3B79" w:rsidRPr="00F9287B" w:rsidRDefault="004E3B79" w:rsidP="004E3B79">
      <w:pPr>
        <w:spacing w:line="276"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22</w:t>
      </w:r>
    </w:p>
    <w:p w14:paraId="0AD184AE" w14:textId="77777777" w:rsidR="004E3B79" w:rsidRPr="00F9287B" w:rsidRDefault="004E3B79" w:rsidP="004E3B79">
      <w:pPr>
        <w:tabs>
          <w:tab w:val="center" w:pos="4680"/>
          <w:tab w:val="left" w:pos="6694"/>
        </w:tabs>
        <w:spacing w:line="276"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22DBC5C7" w14:textId="77777777" w:rsidR="004E3B79" w:rsidRDefault="004E3B79" w:rsidP="004E3B79">
      <w:pPr>
        <w:tabs>
          <w:tab w:val="center" w:pos="4680"/>
          <w:tab w:val="left" w:pos="6694"/>
        </w:tabs>
        <w:spacing w:line="276" w:lineRule="auto"/>
        <w:jc w:val="center"/>
        <w:rPr>
          <w:rFonts w:ascii="Times New Roman" w:hAnsi="Times New Roman" w:cs="Times New Roman"/>
          <w:bCs/>
          <w:sz w:val="24"/>
          <w:szCs w:val="24"/>
        </w:rPr>
      </w:pPr>
      <w:r w:rsidRPr="00F9287B">
        <w:rPr>
          <w:rFonts w:ascii="Times New Roman" w:hAnsi="Times New Roman" w:cs="Times New Roman"/>
          <w:bCs/>
          <w:sz w:val="24"/>
          <w:szCs w:val="24"/>
        </w:rPr>
        <w:t xml:space="preserve">Diajukan Sebagai Salah Satu Syarat Ujian </w:t>
      </w:r>
      <w:r>
        <w:rPr>
          <w:rFonts w:ascii="Times New Roman" w:hAnsi="Times New Roman" w:cs="Times New Roman"/>
          <w:bCs/>
          <w:sz w:val="24"/>
          <w:szCs w:val="24"/>
        </w:rPr>
        <w:t>Sidang Skripsi</w:t>
      </w:r>
      <w:r w:rsidRPr="00F9287B">
        <w:rPr>
          <w:rFonts w:ascii="Times New Roman" w:hAnsi="Times New Roman" w:cs="Times New Roman"/>
          <w:bCs/>
          <w:sz w:val="24"/>
          <w:szCs w:val="24"/>
        </w:rPr>
        <w:t xml:space="preserve"> </w:t>
      </w:r>
    </w:p>
    <w:p w14:paraId="643F3078" w14:textId="77777777" w:rsidR="004E3B79" w:rsidRPr="00F9287B" w:rsidRDefault="004E3B79" w:rsidP="004E3B79">
      <w:pPr>
        <w:tabs>
          <w:tab w:val="center" w:pos="4680"/>
          <w:tab w:val="left" w:pos="6694"/>
        </w:tabs>
        <w:spacing w:line="276" w:lineRule="auto"/>
        <w:jc w:val="center"/>
        <w:rPr>
          <w:rFonts w:ascii="Times New Roman" w:hAnsi="Times New Roman" w:cs="Times New Roman"/>
          <w:bCs/>
          <w:sz w:val="24"/>
          <w:szCs w:val="24"/>
        </w:rPr>
      </w:pPr>
      <w:r w:rsidRPr="00F9287B">
        <w:rPr>
          <w:rFonts w:ascii="Times New Roman" w:hAnsi="Times New Roman" w:cs="Times New Roman"/>
          <w:bCs/>
          <w:sz w:val="24"/>
          <w:szCs w:val="24"/>
        </w:rPr>
        <w:t xml:space="preserve">Progam </w:t>
      </w:r>
      <w:r>
        <w:rPr>
          <w:rFonts w:ascii="Times New Roman" w:hAnsi="Times New Roman" w:cs="Times New Roman"/>
          <w:bCs/>
          <w:sz w:val="24"/>
          <w:szCs w:val="24"/>
        </w:rPr>
        <w:t xml:space="preserve">Studi </w:t>
      </w:r>
      <w:r w:rsidRPr="00F9287B">
        <w:rPr>
          <w:rFonts w:ascii="Times New Roman" w:hAnsi="Times New Roman" w:cs="Times New Roman"/>
          <w:bCs/>
          <w:sz w:val="24"/>
          <w:szCs w:val="24"/>
        </w:rPr>
        <w:t>S1</w:t>
      </w:r>
      <w:r>
        <w:rPr>
          <w:rFonts w:ascii="Times New Roman" w:hAnsi="Times New Roman" w:cs="Times New Roman"/>
          <w:bCs/>
          <w:sz w:val="24"/>
          <w:szCs w:val="24"/>
        </w:rPr>
        <w:t xml:space="preserve">- </w:t>
      </w:r>
      <w:r w:rsidRPr="00F9287B">
        <w:rPr>
          <w:rFonts w:ascii="Times New Roman" w:hAnsi="Times New Roman" w:cs="Times New Roman"/>
          <w:bCs/>
          <w:sz w:val="24"/>
          <w:szCs w:val="24"/>
        </w:rPr>
        <w:t>Akuntansi</w:t>
      </w:r>
    </w:p>
    <w:p w14:paraId="673348E1"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u w:val="single"/>
        </w:rPr>
      </w:pPr>
      <w:r w:rsidRPr="00CE4322">
        <w:rPr>
          <w:rFonts w:ascii="Times New Roman" w:hAnsi="Times New Roman" w:cs="Times New Roman"/>
          <w:bCs/>
          <w:sz w:val="24"/>
          <w:szCs w:val="24"/>
          <w:u w:val="single"/>
        </w:rPr>
        <w:t>Disusun Oleh:</w:t>
      </w:r>
    </w:p>
    <w:p w14:paraId="357FBF0C" w14:textId="77777777" w:rsidR="004E3B79" w:rsidRPr="00F9287B" w:rsidRDefault="004E3B79" w:rsidP="004E3B79">
      <w:pPr>
        <w:tabs>
          <w:tab w:val="center" w:pos="4680"/>
          <w:tab w:val="left" w:pos="6694"/>
        </w:tabs>
        <w:spacing w:line="276" w:lineRule="auto"/>
        <w:jc w:val="center"/>
        <w:rPr>
          <w:rFonts w:ascii="Times New Roman" w:hAnsi="Times New Roman" w:cs="Times New Roman"/>
          <w:b/>
          <w:sz w:val="24"/>
          <w:szCs w:val="24"/>
        </w:rPr>
      </w:pPr>
      <w:r w:rsidRPr="00F9287B">
        <w:rPr>
          <w:rFonts w:ascii="Times New Roman" w:hAnsi="Times New Roman" w:cs="Times New Roman"/>
          <w:b/>
          <w:sz w:val="24"/>
          <w:szCs w:val="24"/>
        </w:rPr>
        <w:t>Mila Nafsah Dzahira</w:t>
      </w:r>
    </w:p>
    <w:p w14:paraId="00D10B00"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r w:rsidRPr="00F9287B">
        <w:rPr>
          <w:rFonts w:ascii="Times New Roman" w:hAnsi="Times New Roman" w:cs="Times New Roman"/>
          <w:b/>
          <w:sz w:val="24"/>
          <w:szCs w:val="24"/>
        </w:rPr>
        <w:t>01021911028</w:t>
      </w:r>
    </w:p>
    <w:p w14:paraId="6E9FB818"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r w:rsidRPr="00CE4322">
        <w:rPr>
          <w:rFonts w:ascii="Times New Roman" w:hAnsi="Times New Roman" w:cs="Times New Roman"/>
          <w:bCs/>
          <w:sz w:val="24"/>
          <w:szCs w:val="24"/>
        </w:rPr>
        <w:t>Bandung,</w:t>
      </w:r>
      <w:r>
        <w:rPr>
          <w:rFonts w:ascii="Times New Roman" w:hAnsi="Times New Roman" w:cs="Times New Roman"/>
          <w:bCs/>
          <w:sz w:val="24"/>
          <w:szCs w:val="24"/>
        </w:rPr>
        <w:t xml:space="preserve"> 11 Agustus </w:t>
      </w:r>
      <w:r w:rsidRPr="00CE4322">
        <w:rPr>
          <w:rFonts w:ascii="Times New Roman" w:hAnsi="Times New Roman" w:cs="Times New Roman"/>
          <w:bCs/>
          <w:sz w:val="24"/>
          <w:szCs w:val="24"/>
        </w:rPr>
        <w:t>2023</w:t>
      </w:r>
    </w:p>
    <w:p w14:paraId="00665A4C"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r w:rsidRPr="00CE4322">
        <w:rPr>
          <w:rFonts w:ascii="Times New Roman" w:hAnsi="Times New Roman" w:cs="Times New Roman"/>
          <w:bCs/>
          <w:sz w:val="24"/>
          <w:szCs w:val="24"/>
        </w:rPr>
        <w:t>Menyetujui,</w:t>
      </w:r>
    </w:p>
    <w:p w14:paraId="71A2D213"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r w:rsidRPr="00CE4322">
        <w:rPr>
          <w:rFonts w:ascii="Times New Roman" w:hAnsi="Times New Roman" w:cs="Times New Roman"/>
          <w:bCs/>
          <w:sz w:val="24"/>
          <w:szCs w:val="24"/>
        </w:rPr>
        <w:t>Dosen Pembimbing</w:t>
      </w:r>
    </w:p>
    <w:p w14:paraId="0E621326"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p>
    <w:p w14:paraId="54F8D267"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p>
    <w:p w14:paraId="63855E69"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u w:val="single"/>
        </w:rPr>
      </w:pPr>
      <w:r w:rsidRPr="00CE4322">
        <w:rPr>
          <w:rFonts w:ascii="Times New Roman" w:hAnsi="Times New Roman"/>
          <w:b/>
          <w:bCs/>
          <w:sz w:val="24"/>
          <w:szCs w:val="24"/>
          <w:u w:val="single"/>
        </w:rPr>
        <w:t>R.Enough Bh</w:t>
      </w:r>
      <w:r>
        <w:rPr>
          <w:rFonts w:ascii="Times New Roman" w:hAnsi="Times New Roman"/>
          <w:b/>
          <w:bCs/>
          <w:sz w:val="24"/>
          <w:szCs w:val="24"/>
          <w:u w:val="single"/>
        </w:rPr>
        <w:t>ak</w:t>
      </w:r>
      <w:r w:rsidRPr="00CE4322">
        <w:rPr>
          <w:rFonts w:ascii="Times New Roman" w:hAnsi="Times New Roman"/>
          <w:b/>
          <w:bCs/>
          <w:sz w:val="24"/>
          <w:szCs w:val="24"/>
          <w:u w:val="single"/>
        </w:rPr>
        <w:t xml:space="preserve">tiar, </w:t>
      </w:r>
      <w:r>
        <w:rPr>
          <w:rFonts w:ascii="Times New Roman" w:hAnsi="Times New Roman"/>
          <w:b/>
          <w:bCs/>
          <w:sz w:val="24"/>
          <w:szCs w:val="24"/>
          <w:u w:val="single"/>
        </w:rPr>
        <w:t xml:space="preserve">S.E., </w:t>
      </w:r>
      <w:r w:rsidRPr="00CE4322">
        <w:rPr>
          <w:rFonts w:ascii="Times New Roman" w:hAnsi="Times New Roman"/>
          <w:b/>
          <w:bCs/>
          <w:sz w:val="24"/>
          <w:szCs w:val="24"/>
          <w:u w:val="single"/>
        </w:rPr>
        <w:t>M.Ak</w:t>
      </w:r>
    </w:p>
    <w:p w14:paraId="0E83D889"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rPr>
      </w:pPr>
      <w:r w:rsidRPr="00CE4322">
        <w:rPr>
          <w:rFonts w:ascii="Times New Roman" w:hAnsi="Times New Roman"/>
          <w:b/>
          <w:bCs/>
          <w:sz w:val="24"/>
          <w:szCs w:val="24"/>
        </w:rPr>
        <w:t>NIDN.0425116403</w:t>
      </w:r>
    </w:p>
    <w:p w14:paraId="7316B2F1" w14:textId="77777777" w:rsidR="004E3B79" w:rsidRDefault="004E3B79" w:rsidP="004E3B79">
      <w:pPr>
        <w:tabs>
          <w:tab w:val="center" w:pos="4680"/>
          <w:tab w:val="left" w:pos="6694"/>
        </w:tabs>
        <w:spacing w:line="276" w:lineRule="auto"/>
        <w:jc w:val="center"/>
        <w:rPr>
          <w:rFonts w:ascii="Times New Roman" w:hAnsi="Times New Roman"/>
          <w:sz w:val="24"/>
          <w:szCs w:val="24"/>
        </w:rPr>
      </w:pPr>
      <w:r>
        <w:rPr>
          <w:rFonts w:ascii="Times New Roman" w:hAnsi="Times New Roman"/>
          <w:sz w:val="24"/>
          <w:szCs w:val="24"/>
        </w:rPr>
        <w:t>Mengetahui,</w:t>
      </w:r>
    </w:p>
    <w:p w14:paraId="48DBCA13" w14:textId="77777777" w:rsidR="004E3B79" w:rsidRDefault="004E3B79" w:rsidP="004E3B79">
      <w:pPr>
        <w:tabs>
          <w:tab w:val="center" w:pos="4680"/>
          <w:tab w:val="left" w:pos="6694"/>
        </w:tabs>
        <w:spacing w:line="276" w:lineRule="auto"/>
        <w:jc w:val="center"/>
        <w:rPr>
          <w:rFonts w:ascii="Times New Roman" w:hAnsi="Times New Roman"/>
          <w:sz w:val="24"/>
          <w:szCs w:val="24"/>
        </w:rPr>
      </w:pPr>
      <w:r>
        <w:rPr>
          <w:rFonts w:ascii="Times New Roman" w:hAnsi="Times New Roman"/>
          <w:sz w:val="24"/>
          <w:szCs w:val="24"/>
        </w:rPr>
        <w:t>Ketua Progam Studi Akuntansi</w:t>
      </w:r>
    </w:p>
    <w:p w14:paraId="32E424ED" w14:textId="77777777" w:rsidR="004E3B79" w:rsidRDefault="004E3B79" w:rsidP="004E3B79">
      <w:pPr>
        <w:tabs>
          <w:tab w:val="center" w:pos="4680"/>
          <w:tab w:val="left" w:pos="6694"/>
        </w:tabs>
        <w:spacing w:line="276" w:lineRule="auto"/>
        <w:jc w:val="center"/>
        <w:rPr>
          <w:rFonts w:ascii="Times New Roman" w:hAnsi="Times New Roman"/>
          <w:sz w:val="24"/>
          <w:szCs w:val="24"/>
        </w:rPr>
      </w:pPr>
    </w:p>
    <w:p w14:paraId="3481348A" w14:textId="77777777" w:rsidR="004E3B79" w:rsidRDefault="004E3B79" w:rsidP="004E3B79">
      <w:pPr>
        <w:tabs>
          <w:tab w:val="center" w:pos="4680"/>
          <w:tab w:val="left" w:pos="6694"/>
        </w:tabs>
        <w:spacing w:line="276" w:lineRule="auto"/>
        <w:jc w:val="center"/>
        <w:rPr>
          <w:rFonts w:ascii="Times New Roman" w:hAnsi="Times New Roman"/>
          <w:sz w:val="24"/>
          <w:szCs w:val="24"/>
        </w:rPr>
      </w:pPr>
    </w:p>
    <w:p w14:paraId="756972C2"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u w:val="single"/>
        </w:rPr>
      </w:pPr>
      <w:r w:rsidRPr="00CE4322">
        <w:rPr>
          <w:rFonts w:ascii="Times New Roman" w:hAnsi="Times New Roman"/>
          <w:b/>
          <w:bCs/>
          <w:sz w:val="24"/>
          <w:szCs w:val="24"/>
          <w:u w:val="single"/>
        </w:rPr>
        <w:t>Hani Fitria Rahmani, S.E.,MM</w:t>
      </w:r>
      <w:r>
        <w:rPr>
          <w:rFonts w:ascii="Times New Roman" w:hAnsi="Times New Roman"/>
          <w:b/>
          <w:bCs/>
          <w:sz w:val="24"/>
          <w:szCs w:val="24"/>
          <w:u w:val="single"/>
        </w:rPr>
        <w:t>., M.Ak</w:t>
      </w:r>
    </w:p>
    <w:p w14:paraId="142B5161" w14:textId="6964746F" w:rsidR="004E3B79" w:rsidRPr="004E3B79" w:rsidRDefault="004E3B79" w:rsidP="004E3B79">
      <w:pPr>
        <w:spacing w:line="276" w:lineRule="auto"/>
        <w:jc w:val="center"/>
      </w:pPr>
      <w:r w:rsidRPr="00CE4322">
        <w:rPr>
          <w:rFonts w:ascii="Times New Roman" w:hAnsi="Times New Roman"/>
          <w:b/>
          <w:bCs/>
          <w:sz w:val="24"/>
          <w:szCs w:val="24"/>
        </w:rPr>
        <w:t>NIDN.0418049002</w:t>
      </w:r>
    </w:p>
    <w:p w14:paraId="349F68D0" w14:textId="77777777" w:rsidR="00F45B0C" w:rsidRDefault="00F45B0C">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3CDE7BA" w14:textId="21A88409" w:rsidR="00F45B0C" w:rsidRDefault="00F45B0C" w:rsidP="00F45B0C">
      <w:pPr>
        <w:pStyle w:val="Heading1"/>
        <w:spacing w:line="480" w:lineRule="auto"/>
        <w:jc w:val="center"/>
        <w:rPr>
          <w:rFonts w:ascii="Times New Roman" w:hAnsi="Times New Roman" w:cs="Times New Roman"/>
          <w:b/>
          <w:bCs/>
          <w:color w:val="auto"/>
          <w:sz w:val="24"/>
          <w:szCs w:val="24"/>
        </w:rPr>
      </w:pPr>
      <w:bookmarkStart w:id="2" w:name="_Toc143177374"/>
      <w:r>
        <w:rPr>
          <w:rFonts w:ascii="Times New Roman" w:hAnsi="Times New Roman" w:cs="Times New Roman"/>
          <w:b/>
          <w:bCs/>
          <w:color w:val="auto"/>
          <w:sz w:val="24"/>
          <w:szCs w:val="24"/>
        </w:rPr>
        <w:lastRenderedPageBreak/>
        <w:t>LEMBAR PENGESAHAAN</w:t>
      </w:r>
      <w:bookmarkEnd w:id="2"/>
    </w:p>
    <w:p w14:paraId="4D45D956" w14:textId="77777777" w:rsidR="004E3B79" w:rsidRPr="006E6C91" w:rsidRDefault="004E3B79" w:rsidP="004E3B79">
      <w:pPr>
        <w:spacing w:line="480" w:lineRule="auto"/>
        <w:jc w:val="center"/>
        <w:rPr>
          <w:rFonts w:ascii="Times New Roman" w:hAnsi="Times New Roman" w:cs="Times New Roman"/>
          <w:b/>
          <w:bCs/>
          <w:sz w:val="24"/>
          <w:szCs w:val="24"/>
        </w:rPr>
      </w:pPr>
      <w:r w:rsidRPr="006E6C91">
        <w:rPr>
          <w:rFonts w:ascii="Times New Roman" w:hAnsi="Times New Roman" w:cs="Times New Roman"/>
          <w:b/>
          <w:bCs/>
          <w:sz w:val="24"/>
          <w:szCs w:val="24"/>
        </w:rPr>
        <w:t>TANDA PELAKSANAAN SEMINAR USULAN PENELITIAN</w:t>
      </w:r>
    </w:p>
    <w:p w14:paraId="0BAF8E57"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Mila Nafsah Dzahira</w:t>
      </w:r>
    </w:p>
    <w:p w14:paraId="68F447C4"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1021911028</w:t>
      </w:r>
    </w:p>
    <w:p w14:paraId="7E7211D3"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S1 – Akuntansi</w:t>
      </w:r>
    </w:p>
    <w:p w14:paraId="7922D3DE"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Tanggal Seminar</w:t>
      </w:r>
      <w:r>
        <w:rPr>
          <w:rFonts w:ascii="Times New Roman" w:hAnsi="Times New Roman" w:cs="Times New Roman"/>
          <w:sz w:val="24"/>
          <w:szCs w:val="24"/>
        </w:rPr>
        <w:tab/>
        <w:t>: 21 Juni 2023</w:t>
      </w:r>
    </w:p>
    <w:p w14:paraId="4826F48B" w14:textId="77777777" w:rsidR="004E3B79" w:rsidRDefault="004E3B79" w:rsidP="004E3B79">
      <w:pPr>
        <w:spacing w:line="360" w:lineRule="auto"/>
        <w:ind w:left="2160" w:hanging="2160"/>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Pengaruh Perputaran Piutang, Perputaran Persediaan, dan Perputaran Kas Terhadap </w:t>
      </w:r>
      <w:r w:rsidRPr="006E6C91">
        <w:rPr>
          <w:rFonts w:ascii="Times New Roman" w:hAnsi="Times New Roman" w:cs="Times New Roman"/>
          <w:i/>
          <w:iCs/>
          <w:sz w:val="24"/>
          <w:szCs w:val="24"/>
        </w:rPr>
        <w:t xml:space="preserve">Return On Assets </w:t>
      </w:r>
      <w:r>
        <w:rPr>
          <w:rFonts w:ascii="Times New Roman" w:hAnsi="Times New Roman" w:cs="Times New Roman"/>
          <w:sz w:val="24"/>
          <w:szCs w:val="24"/>
        </w:rPr>
        <w:t>pada Perusahaan Otomotif yang Terdaftar Di BEI Periode 2018 – 2022</w:t>
      </w:r>
    </w:p>
    <w:p w14:paraId="19804CF1" w14:textId="77777777" w:rsidR="004E3B79" w:rsidRDefault="004E3B79" w:rsidP="004E3B79">
      <w:pPr>
        <w:spacing w:line="276" w:lineRule="auto"/>
        <w:ind w:left="2160" w:hanging="2160"/>
        <w:jc w:val="center"/>
        <w:rPr>
          <w:rFonts w:ascii="Times New Roman" w:hAnsi="Times New Roman" w:cs="Times New Roman"/>
          <w:sz w:val="24"/>
          <w:szCs w:val="24"/>
        </w:rPr>
      </w:pPr>
      <w:r>
        <w:rPr>
          <w:rFonts w:ascii="Times New Roman" w:hAnsi="Times New Roman" w:cs="Times New Roman"/>
          <w:sz w:val="24"/>
          <w:szCs w:val="24"/>
        </w:rPr>
        <w:t>Bandung, 08 Jul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4E3B79" w14:paraId="5F76D5FF" w14:textId="77777777" w:rsidTr="00902B55">
        <w:tc>
          <w:tcPr>
            <w:tcW w:w="8261" w:type="dxa"/>
          </w:tcPr>
          <w:p w14:paraId="6A148839" w14:textId="77777777" w:rsidR="004E3B79" w:rsidRDefault="004E3B79" w:rsidP="00902B55">
            <w:pPr>
              <w:spacing w:line="276" w:lineRule="auto"/>
              <w:ind w:left="2160" w:hanging="2160"/>
              <w:jc w:val="center"/>
              <w:rPr>
                <w:rFonts w:ascii="Times New Roman" w:hAnsi="Times New Roman" w:cs="Times New Roman"/>
                <w:sz w:val="24"/>
                <w:szCs w:val="24"/>
              </w:rPr>
            </w:pPr>
            <w:r>
              <w:rPr>
                <w:rFonts w:ascii="Times New Roman" w:hAnsi="Times New Roman" w:cs="Times New Roman"/>
                <w:sz w:val="24"/>
                <w:szCs w:val="24"/>
              </w:rPr>
              <w:t>Dosen Pembimbing</w:t>
            </w:r>
          </w:p>
          <w:p w14:paraId="30BAE845" w14:textId="77777777" w:rsidR="004E3B79" w:rsidRDefault="004E3B79" w:rsidP="00902B55">
            <w:pPr>
              <w:spacing w:line="276" w:lineRule="auto"/>
              <w:rPr>
                <w:rFonts w:ascii="Times New Roman" w:hAnsi="Times New Roman" w:cs="Times New Roman"/>
                <w:sz w:val="24"/>
                <w:szCs w:val="24"/>
              </w:rPr>
            </w:pPr>
          </w:p>
          <w:p w14:paraId="0D6D78AF" w14:textId="77777777" w:rsidR="004E3B79" w:rsidRDefault="004E3B79" w:rsidP="00902B55">
            <w:pPr>
              <w:spacing w:line="276" w:lineRule="auto"/>
              <w:rPr>
                <w:rFonts w:ascii="Times New Roman" w:hAnsi="Times New Roman" w:cs="Times New Roman"/>
                <w:sz w:val="24"/>
                <w:szCs w:val="24"/>
              </w:rPr>
            </w:pPr>
          </w:p>
          <w:p w14:paraId="3BBB8E57" w14:textId="77777777" w:rsidR="004E3B79" w:rsidRPr="001869B0" w:rsidRDefault="004E3B79" w:rsidP="00902B55">
            <w:pPr>
              <w:spacing w:line="276" w:lineRule="auto"/>
              <w:ind w:left="2160" w:hanging="2160"/>
              <w:jc w:val="center"/>
              <w:rPr>
                <w:rFonts w:ascii="Times New Roman" w:hAnsi="Times New Roman" w:cs="Times New Roman"/>
                <w:sz w:val="24"/>
                <w:szCs w:val="24"/>
              </w:rPr>
            </w:pPr>
            <w:r w:rsidRPr="00CE4322">
              <w:rPr>
                <w:rFonts w:ascii="Times New Roman" w:hAnsi="Times New Roman"/>
                <w:b/>
                <w:bCs/>
                <w:sz w:val="24"/>
                <w:szCs w:val="24"/>
                <w:u w:val="single"/>
              </w:rPr>
              <w:t>R.Enough Bh</w:t>
            </w:r>
            <w:r>
              <w:rPr>
                <w:rFonts w:ascii="Times New Roman" w:hAnsi="Times New Roman"/>
                <w:b/>
                <w:bCs/>
                <w:sz w:val="24"/>
                <w:szCs w:val="24"/>
                <w:u w:val="single"/>
              </w:rPr>
              <w:t>ak</w:t>
            </w:r>
            <w:r w:rsidRPr="00CE4322">
              <w:rPr>
                <w:rFonts w:ascii="Times New Roman" w:hAnsi="Times New Roman"/>
                <w:b/>
                <w:bCs/>
                <w:sz w:val="24"/>
                <w:szCs w:val="24"/>
                <w:u w:val="single"/>
              </w:rPr>
              <w:t xml:space="preserve">tiar, </w:t>
            </w:r>
            <w:r>
              <w:rPr>
                <w:rFonts w:ascii="Times New Roman" w:hAnsi="Times New Roman"/>
                <w:b/>
                <w:bCs/>
                <w:sz w:val="24"/>
                <w:szCs w:val="24"/>
                <w:u w:val="single"/>
              </w:rPr>
              <w:t xml:space="preserve">S.E., </w:t>
            </w:r>
            <w:r w:rsidRPr="00CE4322">
              <w:rPr>
                <w:rFonts w:ascii="Times New Roman" w:hAnsi="Times New Roman"/>
                <w:b/>
                <w:bCs/>
                <w:sz w:val="24"/>
                <w:szCs w:val="24"/>
                <w:u w:val="single"/>
              </w:rPr>
              <w:t>M.Ak</w:t>
            </w:r>
          </w:p>
          <w:p w14:paraId="2550855C" w14:textId="77777777" w:rsidR="004E3B79" w:rsidRDefault="004E3B79" w:rsidP="00902B55">
            <w:pPr>
              <w:spacing w:line="276" w:lineRule="auto"/>
              <w:jc w:val="center"/>
              <w:rPr>
                <w:rFonts w:ascii="Times New Roman" w:hAnsi="Times New Roman"/>
                <w:b/>
                <w:bCs/>
                <w:sz w:val="24"/>
                <w:szCs w:val="24"/>
              </w:rPr>
            </w:pPr>
            <w:r w:rsidRPr="00CE4322">
              <w:rPr>
                <w:rFonts w:ascii="Times New Roman" w:hAnsi="Times New Roman"/>
                <w:b/>
                <w:bCs/>
                <w:sz w:val="24"/>
                <w:szCs w:val="24"/>
              </w:rPr>
              <w:t>NIDN.0425116403</w:t>
            </w:r>
          </w:p>
          <w:p w14:paraId="1D18E787" w14:textId="77777777" w:rsidR="004E3B79" w:rsidRDefault="004E3B79" w:rsidP="00902B55">
            <w:pPr>
              <w:spacing w:line="276" w:lineRule="auto"/>
              <w:jc w:val="center"/>
              <w:rPr>
                <w:rFonts w:ascii="Times New Roman" w:hAnsi="Times New Roman"/>
                <w:b/>
                <w:bCs/>
                <w:sz w:val="24"/>
                <w:szCs w:val="24"/>
              </w:rPr>
            </w:pPr>
          </w:p>
        </w:tc>
      </w:tr>
    </w:tbl>
    <w:p w14:paraId="6CFC7B10" w14:textId="77777777" w:rsidR="004E3B79" w:rsidRDefault="004E3B79" w:rsidP="004E3B79">
      <w:pPr>
        <w:spacing w:line="276" w:lineRule="auto"/>
        <w:rPr>
          <w:rFonts w:ascii="Times New Roman" w:hAnsi="Times New Roman"/>
          <w:b/>
          <w:bCs/>
          <w:sz w:val="24"/>
          <w:szCs w:val="24"/>
        </w:rPr>
      </w:pPr>
    </w:p>
    <w:tbl>
      <w:tblPr>
        <w:tblStyle w:val="TableGrid"/>
        <w:tblW w:w="8648"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9"/>
        <w:gridCol w:w="4229"/>
      </w:tblGrid>
      <w:tr w:rsidR="004E3B79" w14:paraId="0B601AEA" w14:textId="77777777" w:rsidTr="00902B55">
        <w:tc>
          <w:tcPr>
            <w:tcW w:w="4419" w:type="dxa"/>
          </w:tcPr>
          <w:p w14:paraId="2D0A1671" w14:textId="77777777" w:rsidR="004E3B79" w:rsidRPr="00253798" w:rsidRDefault="004E3B79" w:rsidP="00902B55">
            <w:pPr>
              <w:spacing w:line="276" w:lineRule="auto"/>
              <w:jc w:val="center"/>
              <w:rPr>
                <w:rFonts w:ascii="Times New Roman" w:hAnsi="Times New Roman"/>
                <w:sz w:val="24"/>
                <w:szCs w:val="24"/>
              </w:rPr>
            </w:pPr>
            <w:r w:rsidRPr="001869B0">
              <w:rPr>
                <w:rFonts w:ascii="Times New Roman" w:hAnsi="Times New Roman"/>
                <w:sz w:val="24"/>
                <w:szCs w:val="24"/>
              </w:rPr>
              <w:t>Dosen Penelaah I</w:t>
            </w:r>
          </w:p>
          <w:p w14:paraId="770BA9D1" w14:textId="77777777" w:rsidR="004E3B79" w:rsidRDefault="004E3B79" w:rsidP="00902B55">
            <w:pPr>
              <w:spacing w:line="276" w:lineRule="auto"/>
              <w:jc w:val="center"/>
              <w:rPr>
                <w:rFonts w:ascii="Times New Roman" w:hAnsi="Times New Roman"/>
                <w:b/>
                <w:bCs/>
                <w:sz w:val="24"/>
                <w:szCs w:val="24"/>
              </w:rPr>
            </w:pPr>
          </w:p>
          <w:p w14:paraId="157E9CAE" w14:textId="77777777" w:rsidR="004E3B79" w:rsidRDefault="004E3B79" w:rsidP="00902B55">
            <w:pPr>
              <w:spacing w:line="276" w:lineRule="auto"/>
              <w:rPr>
                <w:rFonts w:ascii="Times New Roman" w:hAnsi="Times New Roman"/>
                <w:b/>
                <w:bCs/>
                <w:sz w:val="24"/>
                <w:szCs w:val="24"/>
              </w:rPr>
            </w:pPr>
          </w:p>
          <w:p w14:paraId="354D8C77" w14:textId="77777777" w:rsidR="004E3B79" w:rsidRDefault="004E3B79" w:rsidP="00902B55">
            <w:pPr>
              <w:spacing w:line="276" w:lineRule="auto"/>
              <w:jc w:val="center"/>
              <w:rPr>
                <w:rFonts w:ascii="Times New Roman" w:hAnsi="Times New Roman"/>
                <w:b/>
                <w:bCs/>
                <w:sz w:val="24"/>
                <w:szCs w:val="24"/>
                <w:u w:val="single"/>
              </w:rPr>
            </w:pPr>
            <w:r w:rsidRPr="001869B0">
              <w:rPr>
                <w:rFonts w:ascii="Times New Roman" w:hAnsi="Times New Roman"/>
                <w:b/>
                <w:bCs/>
                <w:sz w:val="24"/>
                <w:szCs w:val="24"/>
                <w:u w:val="single"/>
              </w:rPr>
              <w:t>Dr. Rosye</w:t>
            </w:r>
            <w:r>
              <w:rPr>
                <w:rFonts w:ascii="Times New Roman" w:hAnsi="Times New Roman"/>
                <w:b/>
                <w:bCs/>
                <w:sz w:val="24"/>
                <w:szCs w:val="24"/>
                <w:u w:val="single"/>
              </w:rPr>
              <w:t xml:space="preserve"> Rosaria </w:t>
            </w:r>
            <w:r w:rsidRPr="001869B0">
              <w:rPr>
                <w:rFonts w:ascii="Times New Roman" w:hAnsi="Times New Roman"/>
                <w:b/>
                <w:bCs/>
                <w:sz w:val="24"/>
                <w:szCs w:val="24"/>
                <w:u w:val="single"/>
              </w:rPr>
              <w:t>Zaena, SE., M.</w:t>
            </w:r>
            <w:r>
              <w:rPr>
                <w:rFonts w:ascii="Times New Roman" w:hAnsi="Times New Roman"/>
                <w:b/>
                <w:bCs/>
                <w:sz w:val="24"/>
                <w:szCs w:val="24"/>
                <w:u w:val="single"/>
              </w:rPr>
              <w:t xml:space="preserve"> </w:t>
            </w:r>
            <w:r w:rsidRPr="001869B0">
              <w:rPr>
                <w:rFonts w:ascii="Times New Roman" w:hAnsi="Times New Roman"/>
                <w:b/>
                <w:bCs/>
                <w:sz w:val="24"/>
                <w:szCs w:val="24"/>
                <w:u w:val="single"/>
              </w:rPr>
              <w:t>Si., Ak., C</w:t>
            </w:r>
            <w:r>
              <w:rPr>
                <w:rFonts w:ascii="Times New Roman" w:hAnsi="Times New Roman"/>
                <w:b/>
                <w:bCs/>
                <w:sz w:val="24"/>
                <w:szCs w:val="24"/>
                <w:u w:val="single"/>
              </w:rPr>
              <w:t>A</w:t>
            </w:r>
            <w:r w:rsidRPr="001869B0">
              <w:rPr>
                <w:rFonts w:ascii="Times New Roman" w:hAnsi="Times New Roman"/>
                <w:b/>
                <w:bCs/>
                <w:sz w:val="24"/>
                <w:szCs w:val="24"/>
                <w:u w:val="single"/>
              </w:rPr>
              <w:t>., CPRM</w:t>
            </w:r>
          </w:p>
          <w:p w14:paraId="7B126F1E" w14:textId="77777777" w:rsidR="004E3B79" w:rsidRPr="00F7239D" w:rsidRDefault="004E3B79" w:rsidP="00902B55">
            <w:pPr>
              <w:spacing w:line="276" w:lineRule="auto"/>
              <w:jc w:val="center"/>
              <w:rPr>
                <w:rFonts w:ascii="Times New Roman" w:hAnsi="Times New Roman"/>
                <w:b/>
                <w:bCs/>
                <w:sz w:val="24"/>
                <w:szCs w:val="24"/>
              </w:rPr>
            </w:pPr>
            <w:r w:rsidRPr="00F7239D">
              <w:rPr>
                <w:rFonts w:ascii="Times New Roman" w:hAnsi="Times New Roman"/>
                <w:b/>
                <w:bCs/>
                <w:sz w:val="24"/>
                <w:szCs w:val="24"/>
              </w:rPr>
              <w:t>NIDN. 0409027801</w:t>
            </w:r>
          </w:p>
        </w:tc>
        <w:tc>
          <w:tcPr>
            <w:tcW w:w="4229" w:type="dxa"/>
          </w:tcPr>
          <w:p w14:paraId="0D3DD374" w14:textId="77777777" w:rsidR="004E3B79" w:rsidRDefault="004E3B79" w:rsidP="00902B55">
            <w:pPr>
              <w:spacing w:line="276" w:lineRule="auto"/>
              <w:jc w:val="center"/>
              <w:rPr>
                <w:rFonts w:ascii="Times New Roman" w:hAnsi="Times New Roman"/>
                <w:sz w:val="24"/>
                <w:szCs w:val="24"/>
              </w:rPr>
            </w:pPr>
            <w:r>
              <w:rPr>
                <w:rFonts w:ascii="Times New Roman" w:hAnsi="Times New Roman"/>
                <w:sz w:val="24"/>
                <w:szCs w:val="24"/>
              </w:rPr>
              <w:t>Dosen Penelaah II</w:t>
            </w:r>
          </w:p>
          <w:p w14:paraId="17E5BEDE" w14:textId="77777777" w:rsidR="004E3B79" w:rsidRDefault="004E3B79" w:rsidP="00902B55">
            <w:pPr>
              <w:spacing w:line="276" w:lineRule="auto"/>
              <w:jc w:val="center"/>
              <w:rPr>
                <w:rFonts w:ascii="Times New Roman" w:hAnsi="Times New Roman"/>
                <w:sz w:val="24"/>
                <w:szCs w:val="24"/>
              </w:rPr>
            </w:pPr>
          </w:p>
          <w:p w14:paraId="63D80730" w14:textId="77777777" w:rsidR="004E3B79" w:rsidRDefault="004E3B79" w:rsidP="00902B55">
            <w:pPr>
              <w:spacing w:line="276" w:lineRule="auto"/>
              <w:jc w:val="center"/>
              <w:rPr>
                <w:rFonts w:ascii="Times New Roman" w:hAnsi="Times New Roman"/>
                <w:sz w:val="24"/>
                <w:szCs w:val="24"/>
              </w:rPr>
            </w:pPr>
          </w:p>
          <w:p w14:paraId="7198B3A5" w14:textId="77777777" w:rsidR="004E3B79" w:rsidRDefault="004E3B79" w:rsidP="00902B55">
            <w:pPr>
              <w:spacing w:line="276" w:lineRule="auto"/>
              <w:jc w:val="center"/>
              <w:rPr>
                <w:rFonts w:ascii="Times New Roman" w:hAnsi="Times New Roman"/>
                <w:b/>
                <w:bCs/>
                <w:sz w:val="24"/>
                <w:szCs w:val="24"/>
                <w:u w:val="single"/>
              </w:rPr>
            </w:pPr>
            <w:r w:rsidRPr="00381823">
              <w:rPr>
                <w:rFonts w:ascii="Times New Roman" w:hAnsi="Times New Roman"/>
                <w:b/>
                <w:bCs/>
                <w:sz w:val="24"/>
                <w:szCs w:val="24"/>
                <w:u w:val="single"/>
              </w:rPr>
              <w:t>Ayi Mohamad Sudrajat</w:t>
            </w:r>
            <w:r>
              <w:rPr>
                <w:rFonts w:ascii="Times New Roman" w:hAnsi="Times New Roman"/>
                <w:b/>
                <w:bCs/>
                <w:sz w:val="24"/>
                <w:szCs w:val="24"/>
                <w:u w:val="single"/>
              </w:rPr>
              <w:t>,</w:t>
            </w:r>
            <w:r w:rsidRPr="00381823">
              <w:rPr>
                <w:rFonts w:ascii="Times New Roman" w:hAnsi="Times New Roman"/>
                <w:b/>
                <w:bCs/>
                <w:sz w:val="24"/>
                <w:szCs w:val="24"/>
                <w:u w:val="single"/>
              </w:rPr>
              <w:t xml:space="preserve"> SE.</w:t>
            </w:r>
            <w:r>
              <w:rPr>
                <w:rFonts w:ascii="Times New Roman" w:hAnsi="Times New Roman"/>
                <w:b/>
                <w:bCs/>
                <w:sz w:val="24"/>
                <w:szCs w:val="24"/>
                <w:u w:val="single"/>
              </w:rPr>
              <w:t xml:space="preserve">, </w:t>
            </w:r>
            <w:r w:rsidRPr="00381823">
              <w:rPr>
                <w:rFonts w:ascii="Times New Roman" w:hAnsi="Times New Roman"/>
                <w:b/>
                <w:bCs/>
                <w:sz w:val="24"/>
                <w:szCs w:val="24"/>
                <w:u w:val="single"/>
              </w:rPr>
              <w:t>M.</w:t>
            </w:r>
            <w:r>
              <w:rPr>
                <w:rFonts w:ascii="Times New Roman" w:hAnsi="Times New Roman"/>
                <w:b/>
                <w:bCs/>
                <w:sz w:val="24"/>
                <w:szCs w:val="24"/>
                <w:u w:val="single"/>
              </w:rPr>
              <w:t xml:space="preserve"> </w:t>
            </w:r>
            <w:r w:rsidRPr="00381823">
              <w:rPr>
                <w:rFonts w:ascii="Times New Roman" w:hAnsi="Times New Roman"/>
                <w:b/>
                <w:bCs/>
                <w:sz w:val="24"/>
                <w:szCs w:val="24"/>
                <w:u w:val="single"/>
              </w:rPr>
              <w:t>Ak.,</w:t>
            </w:r>
            <w:r>
              <w:rPr>
                <w:rFonts w:ascii="Times New Roman" w:hAnsi="Times New Roman"/>
                <w:b/>
                <w:bCs/>
                <w:sz w:val="24"/>
                <w:szCs w:val="24"/>
                <w:u w:val="single"/>
              </w:rPr>
              <w:t xml:space="preserve"> </w:t>
            </w:r>
            <w:r w:rsidRPr="00381823">
              <w:rPr>
                <w:rFonts w:ascii="Times New Roman" w:hAnsi="Times New Roman"/>
                <w:b/>
                <w:bCs/>
                <w:sz w:val="24"/>
                <w:szCs w:val="24"/>
                <w:u w:val="single"/>
              </w:rPr>
              <w:t>Ak., C</w:t>
            </w:r>
            <w:r>
              <w:rPr>
                <w:rFonts w:ascii="Times New Roman" w:hAnsi="Times New Roman"/>
                <w:b/>
                <w:bCs/>
                <w:sz w:val="24"/>
                <w:szCs w:val="24"/>
                <w:u w:val="single"/>
              </w:rPr>
              <w:t>T</w:t>
            </w:r>
            <w:r w:rsidRPr="00381823">
              <w:rPr>
                <w:rFonts w:ascii="Times New Roman" w:hAnsi="Times New Roman"/>
                <w:b/>
                <w:bCs/>
                <w:sz w:val="24"/>
                <w:szCs w:val="24"/>
                <w:u w:val="single"/>
              </w:rPr>
              <w:t>A., CA., CPA</w:t>
            </w:r>
            <w:r>
              <w:rPr>
                <w:rFonts w:ascii="Times New Roman" w:hAnsi="Times New Roman"/>
                <w:b/>
                <w:bCs/>
                <w:sz w:val="24"/>
                <w:szCs w:val="24"/>
                <w:u w:val="single"/>
              </w:rPr>
              <w:t>., ASEAN CPA</w:t>
            </w:r>
          </w:p>
          <w:p w14:paraId="0A30C0C6" w14:textId="77777777" w:rsidR="004E3B79" w:rsidRPr="00F7239D" w:rsidRDefault="004E3B79" w:rsidP="00902B55">
            <w:pPr>
              <w:spacing w:line="276" w:lineRule="auto"/>
              <w:jc w:val="center"/>
              <w:rPr>
                <w:rFonts w:ascii="Times New Roman" w:hAnsi="Times New Roman"/>
                <w:b/>
                <w:bCs/>
                <w:sz w:val="24"/>
                <w:szCs w:val="24"/>
              </w:rPr>
            </w:pPr>
            <w:r w:rsidRPr="00F7239D">
              <w:rPr>
                <w:rFonts w:ascii="Times New Roman" w:hAnsi="Times New Roman"/>
                <w:b/>
                <w:bCs/>
                <w:sz w:val="24"/>
                <w:szCs w:val="24"/>
              </w:rPr>
              <w:t>NIDN. 0419127604</w:t>
            </w:r>
          </w:p>
        </w:tc>
      </w:tr>
    </w:tbl>
    <w:p w14:paraId="743BF503" w14:textId="77777777" w:rsidR="004E3B79" w:rsidRDefault="004E3B79" w:rsidP="004E3B79">
      <w:pPr>
        <w:spacing w:line="276" w:lineRule="auto"/>
        <w:rPr>
          <w:rFonts w:ascii="Times New Roman" w:hAnsi="Times New Roman"/>
          <w:b/>
          <w:bCs/>
          <w:sz w:val="24"/>
          <w:szCs w:val="24"/>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4E3B79" w14:paraId="3BC57A9E" w14:textId="77777777" w:rsidTr="00902B55">
        <w:tc>
          <w:tcPr>
            <w:tcW w:w="8261" w:type="dxa"/>
          </w:tcPr>
          <w:p w14:paraId="59942C17" w14:textId="77777777" w:rsidR="004E3B79" w:rsidRPr="00637983" w:rsidRDefault="004E3B79" w:rsidP="00902B55">
            <w:pPr>
              <w:spacing w:line="276" w:lineRule="auto"/>
              <w:jc w:val="center"/>
              <w:rPr>
                <w:rFonts w:ascii="Times New Roman" w:hAnsi="Times New Roman"/>
                <w:sz w:val="24"/>
                <w:szCs w:val="24"/>
              </w:rPr>
            </w:pPr>
            <w:r w:rsidRPr="00637983">
              <w:rPr>
                <w:rFonts w:ascii="Times New Roman" w:hAnsi="Times New Roman"/>
                <w:sz w:val="24"/>
                <w:szCs w:val="24"/>
              </w:rPr>
              <w:t>Mengetahui</w:t>
            </w:r>
          </w:p>
          <w:p w14:paraId="246C4C78" w14:textId="77777777" w:rsidR="004E3B79" w:rsidRDefault="004E3B79" w:rsidP="00902B55">
            <w:pPr>
              <w:spacing w:line="276" w:lineRule="auto"/>
              <w:jc w:val="center"/>
              <w:rPr>
                <w:rFonts w:ascii="Times New Roman" w:hAnsi="Times New Roman"/>
                <w:sz w:val="24"/>
                <w:szCs w:val="24"/>
              </w:rPr>
            </w:pPr>
            <w:r w:rsidRPr="00637983">
              <w:rPr>
                <w:rFonts w:ascii="Times New Roman" w:hAnsi="Times New Roman"/>
                <w:sz w:val="24"/>
                <w:szCs w:val="24"/>
              </w:rPr>
              <w:t>Dosen Fakultas Ekonomi</w:t>
            </w:r>
          </w:p>
          <w:p w14:paraId="69BE5BED" w14:textId="77777777" w:rsidR="004E3B79" w:rsidRPr="006E6C91" w:rsidRDefault="004E3B79" w:rsidP="00902B55">
            <w:pPr>
              <w:spacing w:line="276" w:lineRule="auto"/>
              <w:jc w:val="center"/>
              <w:rPr>
                <w:rFonts w:ascii="Times New Roman" w:hAnsi="Times New Roman"/>
                <w:sz w:val="24"/>
                <w:szCs w:val="24"/>
              </w:rPr>
            </w:pPr>
          </w:p>
          <w:p w14:paraId="46D9861D" w14:textId="77777777" w:rsidR="004E3B79" w:rsidRDefault="004E3B79" w:rsidP="00902B55">
            <w:pPr>
              <w:spacing w:line="276" w:lineRule="auto"/>
              <w:rPr>
                <w:rFonts w:ascii="Times New Roman" w:hAnsi="Times New Roman"/>
                <w:b/>
                <w:bCs/>
                <w:sz w:val="24"/>
                <w:szCs w:val="24"/>
              </w:rPr>
            </w:pPr>
          </w:p>
          <w:p w14:paraId="21FAD968" w14:textId="77777777" w:rsidR="004E3B79" w:rsidRDefault="004E3B79" w:rsidP="00902B55">
            <w:pPr>
              <w:spacing w:line="276" w:lineRule="auto"/>
              <w:jc w:val="center"/>
              <w:rPr>
                <w:rFonts w:ascii="Times New Roman" w:hAnsi="Times New Roman"/>
                <w:b/>
                <w:bCs/>
                <w:sz w:val="24"/>
                <w:szCs w:val="24"/>
                <w:u w:val="single"/>
              </w:rPr>
            </w:pPr>
            <w:r w:rsidRPr="00637983">
              <w:rPr>
                <w:rFonts w:ascii="Times New Roman" w:hAnsi="Times New Roman"/>
                <w:b/>
                <w:bCs/>
                <w:sz w:val="24"/>
                <w:szCs w:val="24"/>
                <w:u w:val="single"/>
              </w:rPr>
              <w:t>Budi Prasetiyo, S.Sos., M.M.</w:t>
            </w:r>
          </w:p>
          <w:p w14:paraId="2F734093" w14:textId="77777777" w:rsidR="004E3B79" w:rsidRPr="00637983" w:rsidRDefault="004E3B79" w:rsidP="00902B55">
            <w:pPr>
              <w:spacing w:line="276" w:lineRule="auto"/>
              <w:jc w:val="center"/>
              <w:rPr>
                <w:rFonts w:ascii="Times New Roman" w:hAnsi="Times New Roman" w:cs="Times New Roman"/>
                <w:b/>
                <w:bCs/>
                <w:sz w:val="24"/>
                <w:szCs w:val="24"/>
              </w:rPr>
            </w:pPr>
            <w:r w:rsidRPr="00637983">
              <w:rPr>
                <w:rFonts w:ascii="Times New Roman" w:hAnsi="Times New Roman"/>
                <w:b/>
                <w:bCs/>
                <w:sz w:val="24"/>
                <w:szCs w:val="24"/>
              </w:rPr>
              <w:t>NIDN. 0412098001</w:t>
            </w:r>
          </w:p>
          <w:p w14:paraId="7381206A" w14:textId="77777777" w:rsidR="004E3B79" w:rsidRDefault="004E3B79" w:rsidP="00902B55">
            <w:pPr>
              <w:spacing w:line="276" w:lineRule="auto"/>
              <w:jc w:val="center"/>
              <w:rPr>
                <w:rFonts w:ascii="Times New Roman" w:hAnsi="Times New Roman" w:cs="Times New Roman"/>
                <w:b/>
                <w:bCs/>
                <w:sz w:val="24"/>
                <w:szCs w:val="24"/>
              </w:rPr>
            </w:pPr>
          </w:p>
        </w:tc>
      </w:tr>
    </w:tbl>
    <w:p w14:paraId="3FEBF12A" w14:textId="0D3F7CB3" w:rsidR="00E17C1C" w:rsidRPr="00AD566E" w:rsidRDefault="00F45B0C" w:rsidP="00F45B0C">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bookmarkStart w:id="3" w:name="_Toc143177375"/>
      <w:r w:rsidR="00E17C1C" w:rsidRPr="00AD566E">
        <w:rPr>
          <w:rFonts w:ascii="Times New Roman" w:hAnsi="Times New Roman" w:cs="Times New Roman"/>
          <w:b/>
          <w:bCs/>
          <w:color w:val="auto"/>
          <w:sz w:val="24"/>
          <w:szCs w:val="24"/>
        </w:rPr>
        <w:lastRenderedPageBreak/>
        <w:t>KATA PENGANTAR</w:t>
      </w:r>
      <w:bookmarkEnd w:id="3"/>
    </w:p>
    <w:p w14:paraId="598FB04C" w14:textId="77777777" w:rsidR="00E17C1C" w:rsidRPr="00AD566E" w:rsidRDefault="00E17C1C" w:rsidP="00156EDF">
      <w:pPr>
        <w:spacing w:line="480" w:lineRule="auto"/>
        <w:rPr>
          <w:rFonts w:ascii="Times New Roman" w:hAnsi="Times New Roman" w:cs="Times New Roman"/>
          <w:sz w:val="24"/>
          <w:szCs w:val="24"/>
        </w:rPr>
      </w:pPr>
    </w:p>
    <w:p w14:paraId="786B3DDB" w14:textId="4CA2E3DE" w:rsidR="00E17C1C" w:rsidRPr="00AD566E" w:rsidRDefault="00E17C1C" w:rsidP="00156EDF">
      <w:pPr>
        <w:spacing w:line="480" w:lineRule="auto"/>
        <w:ind w:left="375" w:firstLine="345"/>
        <w:jc w:val="both"/>
        <w:rPr>
          <w:rFonts w:ascii="Times New Roman" w:hAnsi="Times New Roman" w:cs="Times New Roman"/>
          <w:b/>
          <w:bCs/>
          <w:sz w:val="24"/>
          <w:szCs w:val="24"/>
        </w:rPr>
      </w:pPr>
      <w:r w:rsidRPr="00AD566E">
        <w:rPr>
          <w:rFonts w:ascii="Times New Roman" w:hAnsi="Times New Roman" w:cs="Times New Roman"/>
          <w:sz w:val="24"/>
          <w:szCs w:val="24"/>
        </w:rPr>
        <w:t xml:space="preserve">Puji syukur Alhamdulillah penulis panjatkan kehadirat  Tuhan Yang Maha Esa, karena telah melimpahkan rahmat-nya sehingga penulis dapat menyelesaikan tugas </w:t>
      </w:r>
      <w:r w:rsidR="005C66F5">
        <w:rPr>
          <w:rFonts w:ascii="Times New Roman" w:hAnsi="Times New Roman" w:cs="Times New Roman"/>
          <w:sz w:val="24"/>
          <w:szCs w:val="24"/>
        </w:rPr>
        <w:t xml:space="preserve">Skripsi </w:t>
      </w:r>
      <w:r w:rsidRPr="00AD566E">
        <w:rPr>
          <w:rFonts w:ascii="Times New Roman" w:hAnsi="Times New Roman" w:cs="Times New Roman"/>
          <w:sz w:val="24"/>
          <w:szCs w:val="24"/>
        </w:rPr>
        <w:t>yang</w:t>
      </w:r>
      <w:r w:rsidR="004E3B79">
        <w:rPr>
          <w:rFonts w:ascii="Times New Roman" w:hAnsi="Times New Roman" w:cs="Times New Roman"/>
          <w:sz w:val="24"/>
          <w:szCs w:val="24"/>
        </w:rPr>
        <w:t xml:space="preserve"> </w:t>
      </w:r>
      <w:r w:rsidRPr="00AD566E">
        <w:rPr>
          <w:rFonts w:ascii="Times New Roman" w:hAnsi="Times New Roman" w:cs="Times New Roman"/>
          <w:sz w:val="24"/>
          <w:szCs w:val="24"/>
        </w:rPr>
        <w:t xml:space="preserve">berjudul </w:t>
      </w:r>
      <w:r w:rsidRPr="00AD566E">
        <w:rPr>
          <w:rFonts w:ascii="Times New Roman" w:hAnsi="Times New Roman" w:cs="Times New Roman"/>
          <w:b/>
          <w:bCs/>
          <w:sz w:val="24"/>
          <w:szCs w:val="24"/>
        </w:rPr>
        <w:t>“</w:t>
      </w:r>
      <w:r w:rsidRPr="00AD566E">
        <w:rPr>
          <w:rFonts w:ascii="Times New Roman" w:eastAsia="Times New Roman" w:hAnsi="Times New Roman" w:cs="Times New Roman"/>
          <w:b/>
          <w:sz w:val="24"/>
          <w:szCs w:val="24"/>
        </w:rPr>
        <w:t>PENGARUH PERPUTARAN PIUTANG, PERPUTARAN PERSEDIAAN DAN PERPUTARAN KAS TERHADAP</w:t>
      </w:r>
      <w:r w:rsidR="003C3E8A" w:rsidRPr="00AD566E">
        <w:rPr>
          <w:rFonts w:ascii="Times New Roman" w:eastAsia="Times New Roman" w:hAnsi="Times New Roman" w:cs="Times New Roman"/>
          <w:b/>
          <w:sz w:val="24"/>
          <w:szCs w:val="24"/>
        </w:rPr>
        <w:t xml:space="preserve">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3C3E8A" w:rsidRPr="00AD566E">
        <w:rPr>
          <w:rFonts w:ascii="Times New Roman" w:hAnsi="Times New Roman" w:cs="Times New Roman"/>
          <w:b/>
          <w:bCs/>
          <w:sz w:val="24"/>
          <w:szCs w:val="24"/>
        </w:rPr>
        <w:t>PADA PERUSAHAAN OTOMOTIF YANG TERDAFTAR DI BEI PERIODE 2018 – 202</w:t>
      </w:r>
      <w:r w:rsidR="00EB0AA7" w:rsidRPr="00AD566E">
        <w:rPr>
          <w:rFonts w:ascii="Times New Roman" w:hAnsi="Times New Roman" w:cs="Times New Roman"/>
          <w:b/>
          <w:bCs/>
          <w:sz w:val="24"/>
          <w:szCs w:val="24"/>
        </w:rPr>
        <w:t>2</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ini tepat pada waktunya.</w:t>
      </w:r>
    </w:p>
    <w:p w14:paraId="4530EA20" w14:textId="266D44A8" w:rsidR="00E17C1C" w:rsidRPr="00AD566E" w:rsidRDefault="00E17C1C" w:rsidP="00156EDF">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r w:rsidRPr="00AD566E">
        <w:rPr>
          <w:rFonts w:ascii="Times New Roman" w:hAnsi="Times New Roman" w:cs="Times New Roman"/>
          <w:sz w:val="24"/>
          <w:szCs w:val="24"/>
        </w:rPr>
        <w:t xml:space="preserve">Penulis menyadari tanpa adanya bantuan dan partisipasi dari berbagai pihak </w:t>
      </w:r>
      <w:r w:rsidR="005C66F5">
        <w:rPr>
          <w:rFonts w:ascii="Times New Roman" w:hAnsi="Times New Roman" w:cs="Times New Roman"/>
          <w:sz w:val="24"/>
          <w:szCs w:val="24"/>
        </w:rPr>
        <w:t xml:space="preserve">skripsi </w:t>
      </w:r>
      <w:r w:rsidRPr="00AD566E">
        <w:rPr>
          <w:rFonts w:ascii="Times New Roman" w:hAnsi="Times New Roman" w:cs="Times New Roman"/>
          <w:sz w:val="24"/>
          <w:szCs w:val="24"/>
        </w:rPr>
        <w:t>ini tidak mungkin terselesaikan seperti</w:t>
      </w:r>
      <w:r w:rsidR="00F9287B"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apa yang diharapkan. </w:t>
      </w:r>
      <w:r w:rsidRPr="00AD566E">
        <w:rPr>
          <w:rFonts w:ascii="Times New Roman" w:hAnsi="Times New Roman" w:cs="Times New Roman"/>
          <w:sz w:val="24"/>
          <w:szCs w:val="24"/>
          <w:shd w:val="clear" w:color="auto" w:fill="FFFFFF"/>
        </w:rPr>
        <w:t>Oleh karena itu tidak lupa penulis mengucapkan terima kasih banyak kepada:</w:t>
      </w:r>
    </w:p>
    <w:p w14:paraId="0092B94D" w14:textId="7A51618F" w:rsidR="00E17C1C" w:rsidRPr="00AD566E" w:rsidRDefault="00E17C1C" w:rsidP="00AA3B60">
      <w:pPr>
        <w:numPr>
          <w:ilvl w:val="0"/>
          <w:numId w:val="18"/>
        </w:numPr>
        <w:shd w:val="clear" w:color="auto" w:fill="FFFFFF"/>
        <w:spacing w:after="20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Kepada Orang Tua</w:t>
      </w:r>
      <w:r w:rsidR="00893246"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telah banyak memberikan semangat dan motivasi sehingga dapat menyelesaikan </w:t>
      </w:r>
      <w:r w:rsidR="005C66F5">
        <w:rPr>
          <w:rFonts w:ascii="Times New Roman" w:eastAsia="Times New Roman" w:hAnsi="Times New Roman" w:cs="Times New Roman"/>
          <w:sz w:val="24"/>
          <w:szCs w:val="24"/>
        </w:rPr>
        <w:t>Skripsi</w:t>
      </w:r>
      <w:r w:rsidRPr="00AD566E">
        <w:rPr>
          <w:rFonts w:ascii="Times New Roman" w:eastAsia="Times New Roman" w:hAnsi="Times New Roman" w:cs="Times New Roman"/>
          <w:sz w:val="24"/>
          <w:szCs w:val="24"/>
        </w:rPr>
        <w:t xml:space="preserve"> ini.</w:t>
      </w:r>
    </w:p>
    <w:p w14:paraId="17DB7320"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eastAsia="Times New Roman" w:hAnsi="Times New Roman" w:cs="Times New Roman"/>
          <w:bCs/>
          <w:sz w:val="24"/>
          <w:szCs w:val="24"/>
        </w:rPr>
        <w:t>Bapak Eko Travada SP., S.T., M.T., selaku Rektor Universitas Nasional Pasim Bandung.</w:t>
      </w:r>
    </w:p>
    <w:p w14:paraId="58DC5649"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Budi Prasetiyo,S.Sos., M.M selaku Dekan Fakultas Ekonomi </w:t>
      </w:r>
      <w:r w:rsidRPr="00AD566E">
        <w:rPr>
          <w:rFonts w:ascii="Times New Roman" w:eastAsia="Times New Roman" w:hAnsi="Times New Roman" w:cs="Times New Roman"/>
          <w:bCs/>
          <w:sz w:val="24"/>
          <w:szCs w:val="24"/>
        </w:rPr>
        <w:t>Universitas Nasional Pasim Bandung.</w:t>
      </w:r>
    </w:p>
    <w:p w14:paraId="17E714B0"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Ibu Hani Fitria Rahmani, SE., M.M selaku Ketua Jurusan Akuntansi </w:t>
      </w:r>
      <w:r w:rsidRPr="00AD566E">
        <w:rPr>
          <w:rFonts w:ascii="Times New Roman" w:eastAsia="Times New Roman" w:hAnsi="Times New Roman" w:cs="Times New Roman"/>
          <w:bCs/>
          <w:sz w:val="24"/>
          <w:szCs w:val="24"/>
        </w:rPr>
        <w:t>Universitas Nasional Pasim Bandung.</w:t>
      </w:r>
    </w:p>
    <w:p w14:paraId="17115DC9" w14:textId="1AD885DB"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Bapak</w:t>
      </w:r>
      <w:r w:rsidR="000A0545" w:rsidRPr="00AD566E">
        <w:rPr>
          <w:rFonts w:ascii="Times New Roman" w:hAnsi="Times New Roman" w:cs="Times New Roman"/>
          <w:sz w:val="24"/>
          <w:szCs w:val="24"/>
        </w:rPr>
        <w:t xml:space="preserve"> </w:t>
      </w:r>
      <w:r w:rsidRPr="00AD566E">
        <w:rPr>
          <w:rFonts w:ascii="Times New Roman" w:hAnsi="Times New Roman" w:cs="Times New Roman"/>
          <w:sz w:val="24"/>
          <w:szCs w:val="24"/>
        </w:rPr>
        <w:t>R.Enough B</w:t>
      </w:r>
      <w:r w:rsidR="00EF266B" w:rsidRPr="00AD566E">
        <w:rPr>
          <w:rFonts w:ascii="Times New Roman" w:hAnsi="Times New Roman" w:cs="Times New Roman"/>
          <w:sz w:val="24"/>
          <w:szCs w:val="24"/>
        </w:rPr>
        <w:t>hak</w:t>
      </w:r>
      <w:r w:rsidRPr="00AD566E">
        <w:rPr>
          <w:rFonts w:ascii="Times New Roman" w:hAnsi="Times New Roman" w:cs="Times New Roman"/>
          <w:sz w:val="24"/>
          <w:szCs w:val="24"/>
        </w:rPr>
        <w:t>tiar,</w:t>
      </w:r>
      <w:r w:rsidR="00EF266B" w:rsidRPr="00AD566E">
        <w:rPr>
          <w:rFonts w:ascii="Times New Roman" w:hAnsi="Times New Roman" w:cs="Times New Roman"/>
          <w:sz w:val="24"/>
          <w:szCs w:val="24"/>
        </w:rPr>
        <w:t xml:space="preserve"> S.E., </w:t>
      </w:r>
      <w:r w:rsidRPr="00AD566E">
        <w:rPr>
          <w:rFonts w:ascii="Times New Roman" w:hAnsi="Times New Roman" w:cs="Times New Roman"/>
          <w:sz w:val="24"/>
          <w:szCs w:val="24"/>
        </w:rPr>
        <w:t xml:space="preserve">M.Ak selaku Pembimbing </w:t>
      </w:r>
      <w:r w:rsidRPr="00AD566E">
        <w:rPr>
          <w:rFonts w:ascii="Times New Roman" w:eastAsia="Times New Roman" w:hAnsi="Times New Roman" w:cs="Times New Roman"/>
          <w:bCs/>
          <w:sz w:val="24"/>
          <w:szCs w:val="24"/>
        </w:rPr>
        <w:t xml:space="preserve">yang telah memberikan bimbingan dan arahan kepada penulis dalam proses penyusunan </w:t>
      </w:r>
      <w:r w:rsidR="005C66F5">
        <w:rPr>
          <w:rFonts w:ascii="Times New Roman" w:eastAsia="Times New Roman" w:hAnsi="Times New Roman" w:cs="Times New Roman"/>
          <w:sz w:val="24"/>
          <w:szCs w:val="24"/>
        </w:rPr>
        <w:t>Skripsi</w:t>
      </w:r>
      <w:r w:rsidR="005C66F5" w:rsidRPr="00AD566E">
        <w:rPr>
          <w:rFonts w:ascii="Times New Roman" w:eastAsia="Times New Roman" w:hAnsi="Times New Roman" w:cs="Times New Roman"/>
          <w:bCs/>
          <w:sz w:val="24"/>
          <w:szCs w:val="24"/>
        </w:rPr>
        <w:t xml:space="preserve"> </w:t>
      </w:r>
      <w:r w:rsidRPr="00AD566E">
        <w:rPr>
          <w:rFonts w:ascii="Times New Roman" w:eastAsia="Times New Roman" w:hAnsi="Times New Roman" w:cs="Times New Roman"/>
          <w:bCs/>
          <w:sz w:val="24"/>
          <w:szCs w:val="24"/>
        </w:rPr>
        <w:t>ini.</w:t>
      </w:r>
    </w:p>
    <w:p w14:paraId="10A18EB6" w14:textId="0937E209" w:rsidR="00A27429" w:rsidRPr="00AD566E"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lastRenderedPageBreak/>
        <w:t xml:space="preserve">Ibu </w:t>
      </w:r>
      <w:bookmarkStart w:id="4" w:name="_Hlk139552188"/>
      <w:r w:rsidRPr="00AD566E">
        <w:rPr>
          <w:rFonts w:ascii="Times New Roman" w:hAnsi="Times New Roman" w:cs="Times New Roman"/>
          <w:sz w:val="24"/>
          <w:szCs w:val="24"/>
        </w:rPr>
        <w:t>Dr. Rosye</w:t>
      </w:r>
      <w:bookmarkEnd w:id="4"/>
      <w:r w:rsidR="009919E9" w:rsidRPr="00AD566E">
        <w:rPr>
          <w:rFonts w:ascii="Times New Roman" w:hAnsi="Times New Roman" w:cs="Times New Roman"/>
          <w:sz w:val="24"/>
          <w:szCs w:val="24"/>
        </w:rPr>
        <w:t xml:space="preserve"> Rosaria Zaena, SE., M.Si., Ak., C</w:t>
      </w:r>
      <w:r w:rsidR="00620275" w:rsidRPr="00AD566E">
        <w:rPr>
          <w:rFonts w:ascii="Times New Roman" w:hAnsi="Times New Roman" w:cs="Times New Roman"/>
          <w:sz w:val="24"/>
          <w:szCs w:val="24"/>
        </w:rPr>
        <w:t>A</w:t>
      </w:r>
      <w:r w:rsidR="009919E9" w:rsidRPr="00AD566E">
        <w:rPr>
          <w:rFonts w:ascii="Times New Roman" w:hAnsi="Times New Roman" w:cs="Times New Roman"/>
          <w:sz w:val="24"/>
          <w:szCs w:val="24"/>
        </w:rPr>
        <w:t xml:space="preserve">., CPRM </w:t>
      </w:r>
      <w:r w:rsidRPr="00AD566E">
        <w:rPr>
          <w:rFonts w:ascii="Times New Roman" w:hAnsi="Times New Roman" w:cs="Times New Roman"/>
          <w:sz w:val="24"/>
          <w:szCs w:val="24"/>
        </w:rPr>
        <w:t>selaku dosen penguji 1 yang telah memberikan saran dan masukan atas penulisan skripsi.</w:t>
      </w:r>
    </w:p>
    <w:p w14:paraId="0F7498CC" w14:textId="265D2B2A" w:rsidR="003C3E8A" w:rsidRPr="00AD566E"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w:t>
      </w:r>
      <w:bookmarkStart w:id="5" w:name="_Hlk139552249"/>
      <w:r w:rsidRPr="00AD566E">
        <w:rPr>
          <w:rFonts w:ascii="Times New Roman" w:hAnsi="Times New Roman" w:cs="Times New Roman"/>
          <w:sz w:val="24"/>
          <w:szCs w:val="24"/>
        </w:rPr>
        <w:t>Ayi Mohamad Sudrajat. SE.M.Ak.,Ak., C</w:t>
      </w:r>
      <w:r w:rsidR="00620275" w:rsidRPr="00AD566E">
        <w:rPr>
          <w:rFonts w:ascii="Times New Roman" w:hAnsi="Times New Roman" w:cs="Times New Roman"/>
          <w:sz w:val="24"/>
          <w:szCs w:val="24"/>
        </w:rPr>
        <w:t>T</w:t>
      </w:r>
      <w:r w:rsidRPr="00AD566E">
        <w:rPr>
          <w:rFonts w:ascii="Times New Roman" w:hAnsi="Times New Roman" w:cs="Times New Roman"/>
          <w:sz w:val="24"/>
          <w:szCs w:val="24"/>
        </w:rPr>
        <w:t>A., CA., CP</w:t>
      </w:r>
      <w:r w:rsidR="00172190" w:rsidRPr="00AD566E">
        <w:rPr>
          <w:rFonts w:ascii="Times New Roman" w:hAnsi="Times New Roman" w:cs="Times New Roman"/>
          <w:sz w:val="24"/>
          <w:szCs w:val="24"/>
        </w:rPr>
        <w:t>A</w:t>
      </w:r>
      <w:r w:rsidR="00620275" w:rsidRPr="00AD566E">
        <w:rPr>
          <w:rFonts w:ascii="Times New Roman" w:hAnsi="Times New Roman" w:cs="Times New Roman"/>
          <w:sz w:val="24"/>
          <w:szCs w:val="24"/>
        </w:rPr>
        <w:t>., ASEAN CPA</w:t>
      </w:r>
      <w:r w:rsidRPr="00AD566E">
        <w:rPr>
          <w:rFonts w:ascii="Times New Roman" w:hAnsi="Times New Roman" w:cs="Times New Roman"/>
          <w:sz w:val="24"/>
          <w:szCs w:val="24"/>
        </w:rPr>
        <w:t xml:space="preserve"> </w:t>
      </w:r>
      <w:bookmarkEnd w:id="5"/>
      <w:r w:rsidRPr="00AD566E">
        <w:rPr>
          <w:rFonts w:ascii="Times New Roman" w:hAnsi="Times New Roman" w:cs="Times New Roman"/>
          <w:sz w:val="24"/>
          <w:szCs w:val="24"/>
        </w:rPr>
        <w:t>selaku dosen penguji 2 yang telah memberikan saran dan masukan atas penulisan skripsi.</w:t>
      </w:r>
    </w:p>
    <w:p w14:paraId="7C1D1A6D" w14:textId="200CA6B9" w:rsidR="003C3E8A" w:rsidRPr="00AD566E" w:rsidRDefault="003C3E8A"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Kepada teman – teman kelas Akuntansi angkatan 2019 dan semua pihak yang telah membantu penulis dalam menyusun laporan </w:t>
      </w:r>
      <w:r w:rsidR="005C66F5">
        <w:rPr>
          <w:rFonts w:ascii="Times New Roman" w:eastAsia="Times New Roman" w:hAnsi="Times New Roman" w:cs="Times New Roman"/>
          <w:sz w:val="24"/>
          <w:szCs w:val="24"/>
        </w:rPr>
        <w:t>Skripsi</w:t>
      </w:r>
      <w:r w:rsidR="005C66F5"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ini. </w:t>
      </w:r>
    </w:p>
    <w:p w14:paraId="728361E7" w14:textId="44DA0C77" w:rsidR="00E17C1C" w:rsidRPr="00AD566E" w:rsidRDefault="00E17C1C" w:rsidP="00156EDF">
      <w:pPr>
        <w:pStyle w:val="ListParagraph"/>
        <w:spacing w:after="200" w:line="480" w:lineRule="auto"/>
        <w:ind w:left="1080" w:firstLine="360"/>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Penulis berharap semoga laporan ini bisa menambah pengetahuan para pembaca. Namun terlepas dari itu, penulis memahami bahwa laporan ini masih jauh dari kata sempurna, sehingga penulis sangat mengharapkan kritik serta saran yang bersifat membangun demi</w:t>
      </w:r>
      <w:r w:rsidR="00F9287B" w:rsidRPr="00AD566E">
        <w:rPr>
          <w:rFonts w:ascii="Times New Roman" w:hAnsi="Times New Roman" w:cs="Times New Roman"/>
          <w:sz w:val="24"/>
          <w:szCs w:val="24"/>
        </w:rPr>
        <w:t xml:space="preserve"> proposal </w:t>
      </w:r>
      <w:r w:rsidRPr="00AD566E">
        <w:rPr>
          <w:rFonts w:ascii="Times New Roman" w:hAnsi="Times New Roman" w:cs="Times New Roman"/>
          <w:sz w:val="24"/>
          <w:szCs w:val="24"/>
        </w:rPr>
        <w:t>selanjutnya yang lebih baik.</w:t>
      </w:r>
    </w:p>
    <w:p w14:paraId="354FD49A" w14:textId="77777777" w:rsidR="00E17C1C" w:rsidRPr="00AD566E" w:rsidRDefault="00E17C1C" w:rsidP="00156EDF">
      <w:pPr>
        <w:spacing w:line="480" w:lineRule="auto"/>
        <w:jc w:val="both"/>
        <w:rPr>
          <w:rFonts w:ascii="Times New Roman" w:hAnsi="Times New Roman" w:cs="Times New Roman"/>
          <w:sz w:val="24"/>
          <w:szCs w:val="24"/>
        </w:rPr>
      </w:pPr>
    </w:p>
    <w:p w14:paraId="529BF12F" w14:textId="07DDA294" w:rsidR="00E17C1C" w:rsidRPr="00AD566E" w:rsidRDefault="00E17C1C" w:rsidP="00156EDF">
      <w:pPr>
        <w:spacing w:line="480" w:lineRule="auto"/>
        <w:ind w:left="5760"/>
        <w:jc w:val="both"/>
        <w:rPr>
          <w:rFonts w:ascii="Times New Roman" w:hAnsi="Times New Roman" w:cs="Times New Roman"/>
          <w:sz w:val="24"/>
          <w:szCs w:val="24"/>
        </w:rPr>
      </w:pPr>
      <w:r w:rsidRPr="00AD566E">
        <w:rPr>
          <w:rFonts w:ascii="Times New Roman" w:hAnsi="Times New Roman" w:cs="Times New Roman"/>
          <w:sz w:val="24"/>
          <w:szCs w:val="24"/>
        </w:rPr>
        <w:t>Bandung, Mei 2023</w:t>
      </w:r>
    </w:p>
    <w:p w14:paraId="43807EBA" w14:textId="77777777" w:rsidR="00E17C1C" w:rsidRPr="00AD566E" w:rsidRDefault="00E17C1C" w:rsidP="00156EDF">
      <w:pPr>
        <w:spacing w:line="480" w:lineRule="auto"/>
        <w:jc w:val="both"/>
        <w:rPr>
          <w:rFonts w:ascii="Times New Roman" w:hAnsi="Times New Roman" w:cs="Times New Roman"/>
          <w:sz w:val="24"/>
          <w:szCs w:val="24"/>
        </w:rPr>
      </w:pPr>
    </w:p>
    <w:p w14:paraId="338A7991" w14:textId="77777777" w:rsidR="00F9287B" w:rsidRPr="00AD566E" w:rsidRDefault="000A0545" w:rsidP="00156EDF">
      <w:pPr>
        <w:spacing w:line="480" w:lineRule="auto"/>
        <w:ind w:left="5040" w:firstLine="720"/>
        <w:jc w:val="both"/>
        <w:rPr>
          <w:rFonts w:ascii="Times New Roman" w:hAnsi="Times New Roman" w:cs="Times New Roman"/>
          <w:sz w:val="24"/>
          <w:szCs w:val="24"/>
        </w:rPr>
      </w:pPr>
      <w:r w:rsidRPr="00AD566E">
        <w:rPr>
          <w:rFonts w:ascii="Times New Roman" w:hAnsi="Times New Roman" w:cs="Times New Roman"/>
          <w:sz w:val="24"/>
          <w:szCs w:val="24"/>
        </w:rPr>
        <w:t>Mila Nafsah Dzahira</w:t>
      </w:r>
      <w:r w:rsidR="00E17C1C" w:rsidRPr="00AD566E">
        <w:rPr>
          <w:rFonts w:ascii="Times New Roman" w:hAnsi="Times New Roman" w:cs="Times New Roman"/>
          <w:sz w:val="24"/>
          <w:szCs w:val="24"/>
        </w:rPr>
        <w:t>,</w:t>
      </w:r>
    </w:p>
    <w:p w14:paraId="62667AE7" w14:textId="77777777" w:rsidR="00F9287B" w:rsidRPr="00AD566E" w:rsidRDefault="00F9287B"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br w:type="page"/>
      </w:r>
    </w:p>
    <w:p w14:paraId="1085D7D9" w14:textId="77777777" w:rsidR="00843827" w:rsidRPr="00AD566E" w:rsidRDefault="00F9287B" w:rsidP="00156EDF">
      <w:pPr>
        <w:pStyle w:val="Heading1"/>
        <w:spacing w:line="480" w:lineRule="auto"/>
        <w:jc w:val="center"/>
        <w:rPr>
          <w:rFonts w:ascii="Times New Roman" w:hAnsi="Times New Roman" w:cs="Times New Roman"/>
          <w:b/>
          <w:bCs/>
          <w:color w:val="auto"/>
          <w:sz w:val="24"/>
          <w:szCs w:val="24"/>
        </w:rPr>
      </w:pPr>
      <w:bookmarkStart w:id="6" w:name="_Toc143177376"/>
      <w:r w:rsidRPr="00AD566E">
        <w:rPr>
          <w:rFonts w:ascii="Times New Roman" w:hAnsi="Times New Roman" w:cs="Times New Roman"/>
          <w:b/>
          <w:bCs/>
          <w:color w:val="auto"/>
          <w:sz w:val="24"/>
          <w:szCs w:val="24"/>
        </w:rPr>
        <w:lastRenderedPageBreak/>
        <w:t>DAFTAR ISI</w:t>
      </w:r>
      <w:bookmarkEnd w:id="6"/>
    </w:p>
    <w:sdt>
      <w:sdtPr>
        <w:rPr>
          <w:rFonts w:ascii="Times New Roman" w:eastAsiaTheme="minorHAnsi" w:hAnsi="Times New Roman" w:cs="Times New Roman"/>
          <w:color w:val="auto"/>
          <w:kern w:val="2"/>
          <w:sz w:val="24"/>
          <w:szCs w:val="24"/>
          <w14:ligatures w14:val="standardContextual"/>
        </w:rPr>
        <w:id w:val="-72204913"/>
        <w:docPartObj>
          <w:docPartGallery w:val="Table of Contents"/>
          <w:docPartUnique/>
        </w:docPartObj>
      </w:sdtPr>
      <w:sdtEndPr>
        <w:rPr>
          <w:b/>
          <w:bCs/>
          <w:noProof/>
        </w:rPr>
      </w:sdtEndPr>
      <w:sdtContent>
        <w:p w14:paraId="79B650D5" w14:textId="77777777" w:rsidR="004A7259" w:rsidRPr="00AD566E" w:rsidRDefault="004A7259" w:rsidP="00156EDF">
          <w:pPr>
            <w:pStyle w:val="TOCHeading"/>
            <w:spacing w:line="480" w:lineRule="auto"/>
            <w:rPr>
              <w:rFonts w:ascii="Times New Roman" w:hAnsi="Times New Roman" w:cs="Times New Roman"/>
              <w:sz w:val="24"/>
              <w:szCs w:val="24"/>
            </w:rPr>
          </w:pPr>
        </w:p>
        <w:p w14:paraId="3031C34F" w14:textId="2C273822" w:rsidR="00D47D9D" w:rsidRPr="00D47D9D" w:rsidRDefault="004A7259" w:rsidP="00D47D9D">
          <w:pPr>
            <w:pStyle w:val="TOC1"/>
            <w:spacing w:line="480" w:lineRule="auto"/>
            <w:jc w:val="both"/>
            <w:rPr>
              <w:rFonts w:ascii="Times New Roman" w:eastAsiaTheme="minorEastAsia" w:hAnsi="Times New Roman" w:cs="Times New Roman"/>
              <w:noProof/>
              <w:sz w:val="24"/>
              <w:szCs w:val="24"/>
            </w:rPr>
          </w:pPr>
          <w:r w:rsidRPr="00A07E72">
            <w:rPr>
              <w:rFonts w:ascii="Times New Roman" w:hAnsi="Times New Roman" w:cs="Times New Roman"/>
              <w:sz w:val="24"/>
              <w:szCs w:val="24"/>
            </w:rPr>
            <w:fldChar w:fldCharType="begin"/>
          </w:r>
          <w:r w:rsidRPr="00A07E72">
            <w:rPr>
              <w:rFonts w:ascii="Times New Roman" w:hAnsi="Times New Roman" w:cs="Times New Roman"/>
              <w:sz w:val="24"/>
              <w:szCs w:val="24"/>
            </w:rPr>
            <w:instrText xml:space="preserve"> TOC \o "1-3" \h \z \u </w:instrText>
          </w:r>
          <w:r w:rsidRPr="00A07E72">
            <w:rPr>
              <w:rFonts w:ascii="Times New Roman" w:hAnsi="Times New Roman" w:cs="Times New Roman"/>
              <w:sz w:val="24"/>
              <w:szCs w:val="24"/>
            </w:rPr>
            <w:fldChar w:fldCharType="separate"/>
          </w:r>
          <w:hyperlink w:anchor="_Toc143177373" w:history="1">
            <w:r w:rsidR="00D47D9D" w:rsidRPr="00D47D9D">
              <w:rPr>
                <w:rStyle w:val="Hyperlink"/>
                <w:rFonts w:ascii="Times New Roman" w:hAnsi="Times New Roman" w:cs="Times New Roman"/>
                <w:b/>
                <w:bCs/>
                <w:noProof/>
                <w:sz w:val="24"/>
                <w:szCs w:val="24"/>
              </w:rPr>
              <w:t>LEMBAR PERSETUJU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i</w:t>
            </w:r>
            <w:r w:rsidR="00D47D9D" w:rsidRPr="00D47D9D">
              <w:rPr>
                <w:rFonts w:ascii="Times New Roman" w:hAnsi="Times New Roman" w:cs="Times New Roman"/>
                <w:noProof/>
                <w:webHidden/>
                <w:sz w:val="24"/>
                <w:szCs w:val="24"/>
              </w:rPr>
              <w:fldChar w:fldCharType="end"/>
            </w:r>
          </w:hyperlink>
        </w:p>
        <w:p w14:paraId="001E8CCA" w14:textId="4E9272C2" w:rsidR="00D47D9D" w:rsidRPr="00D47D9D" w:rsidRDefault="00D47D9D" w:rsidP="00D47D9D">
          <w:pPr>
            <w:pStyle w:val="TOC1"/>
            <w:spacing w:line="480" w:lineRule="auto"/>
            <w:jc w:val="both"/>
            <w:rPr>
              <w:rFonts w:ascii="Times New Roman" w:eastAsiaTheme="minorEastAsia" w:hAnsi="Times New Roman" w:cs="Times New Roman"/>
              <w:noProof/>
              <w:sz w:val="24"/>
              <w:szCs w:val="24"/>
            </w:rPr>
          </w:pPr>
          <w:hyperlink w:anchor="_Toc143177374" w:history="1">
            <w:r w:rsidRPr="00D47D9D">
              <w:rPr>
                <w:rStyle w:val="Hyperlink"/>
                <w:rFonts w:ascii="Times New Roman" w:hAnsi="Times New Roman" w:cs="Times New Roman"/>
                <w:b/>
                <w:bCs/>
                <w:noProof/>
                <w:sz w:val="24"/>
                <w:szCs w:val="24"/>
              </w:rPr>
              <w:t>LEMBAR PENGESAHA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74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ii</w:t>
            </w:r>
            <w:r w:rsidRPr="00D47D9D">
              <w:rPr>
                <w:rFonts w:ascii="Times New Roman" w:hAnsi="Times New Roman" w:cs="Times New Roman"/>
                <w:noProof/>
                <w:webHidden/>
                <w:sz w:val="24"/>
                <w:szCs w:val="24"/>
              </w:rPr>
              <w:fldChar w:fldCharType="end"/>
            </w:r>
          </w:hyperlink>
        </w:p>
        <w:p w14:paraId="2F0BC1C1" w14:textId="13106A1B" w:rsidR="00D47D9D" w:rsidRPr="00D47D9D" w:rsidRDefault="00D47D9D" w:rsidP="00D47D9D">
          <w:pPr>
            <w:pStyle w:val="TOC1"/>
            <w:spacing w:line="480" w:lineRule="auto"/>
            <w:jc w:val="both"/>
            <w:rPr>
              <w:rFonts w:ascii="Times New Roman" w:eastAsiaTheme="minorEastAsia" w:hAnsi="Times New Roman" w:cs="Times New Roman"/>
              <w:noProof/>
              <w:sz w:val="24"/>
              <w:szCs w:val="24"/>
            </w:rPr>
          </w:pPr>
          <w:hyperlink w:anchor="_Toc143177375" w:history="1">
            <w:r w:rsidRPr="00D47D9D">
              <w:rPr>
                <w:rStyle w:val="Hyperlink"/>
                <w:rFonts w:ascii="Times New Roman" w:hAnsi="Times New Roman" w:cs="Times New Roman"/>
                <w:b/>
                <w:bCs/>
                <w:noProof/>
                <w:sz w:val="24"/>
                <w:szCs w:val="24"/>
              </w:rPr>
              <w:t>KATA PENGANTAR</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75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iii</w:t>
            </w:r>
            <w:r w:rsidRPr="00D47D9D">
              <w:rPr>
                <w:rFonts w:ascii="Times New Roman" w:hAnsi="Times New Roman" w:cs="Times New Roman"/>
                <w:noProof/>
                <w:webHidden/>
                <w:sz w:val="24"/>
                <w:szCs w:val="24"/>
              </w:rPr>
              <w:fldChar w:fldCharType="end"/>
            </w:r>
          </w:hyperlink>
        </w:p>
        <w:p w14:paraId="7114CE92" w14:textId="184D8376" w:rsidR="00D47D9D" w:rsidRPr="00D47D9D" w:rsidRDefault="00D47D9D" w:rsidP="00D47D9D">
          <w:pPr>
            <w:pStyle w:val="TOC1"/>
            <w:spacing w:line="480" w:lineRule="auto"/>
            <w:jc w:val="both"/>
            <w:rPr>
              <w:rFonts w:ascii="Times New Roman" w:eastAsiaTheme="minorEastAsia" w:hAnsi="Times New Roman" w:cs="Times New Roman"/>
              <w:noProof/>
              <w:sz w:val="24"/>
              <w:szCs w:val="24"/>
            </w:rPr>
          </w:pPr>
          <w:hyperlink w:anchor="_Toc143177376" w:history="1">
            <w:r w:rsidRPr="00D47D9D">
              <w:rPr>
                <w:rStyle w:val="Hyperlink"/>
                <w:rFonts w:ascii="Times New Roman" w:hAnsi="Times New Roman" w:cs="Times New Roman"/>
                <w:b/>
                <w:bCs/>
                <w:noProof/>
                <w:sz w:val="24"/>
                <w:szCs w:val="24"/>
              </w:rPr>
              <w:t>DAFTAR ISI</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76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v</w:t>
            </w:r>
            <w:r w:rsidRPr="00D47D9D">
              <w:rPr>
                <w:rFonts w:ascii="Times New Roman" w:hAnsi="Times New Roman" w:cs="Times New Roman"/>
                <w:noProof/>
                <w:webHidden/>
                <w:sz w:val="24"/>
                <w:szCs w:val="24"/>
              </w:rPr>
              <w:fldChar w:fldCharType="end"/>
            </w:r>
          </w:hyperlink>
        </w:p>
        <w:p w14:paraId="4645ADE0" w14:textId="06561336" w:rsidR="00D47D9D" w:rsidRPr="00D47D9D" w:rsidRDefault="00D47D9D" w:rsidP="00D47D9D">
          <w:pPr>
            <w:pStyle w:val="TOC1"/>
            <w:spacing w:line="480" w:lineRule="auto"/>
            <w:jc w:val="both"/>
            <w:rPr>
              <w:rFonts w:ascii="Times New Roman" w:eastAsiaTheme="minorEastAsia" w:hAnsi="Times New Roman" w:cs="Times New Roman"/>
              <w:noProof/>
              <w:sz w:val="24"/>
              <w:szCs w:val="24"/>
            </w:rPr>
          </w:pPr>
          <w:hyperlink w:anchor="_Toc143177377" w:history="1">
            <w:r w:rsidRPr="00D47D9D">
              <w:rPr>
                <w:rStyle w:val="Hyperlink"/>
                <w:rFonts w:ascii="Times New Roman" w:hAnsi="Times New Roman" w:cs="Times New Roman"/>
                <w:b/>
                <w:bCs/>
                <w:noProof/>
                <w:sz w:val="24"/>
                <w:szCs w:val="24"/>
              </w:rPr>
              <w:t>DAFTAR TABEL</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77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ix</w:t>
            </w:r>
            <w:r w:rsidRPr="00D47D9D">
              <w:rPr>
                <w:rFonts w:ascii="Times New Roman" w:hAnsi="Times New Roman" w:cs="Times New Roman"/>
                <w:noProof/>
                <w:webHidden/>
                <w:sz w:val="24"/>
                <w:szCs w:val="24"/>
              </w:rPr>
              <w:fldChar w:fldCharType="end"/>
            </w:r>
          </w:hyperlink>
        </w:p>
        <w:p w14:paraId="7A2C4782" w14:textId="37CCB1E1" w:rsidR="00D47D9D" w:rsidRPr="00D47D9D" w:rsidRDefault="00D47D9D" w:rsidP="00D47D9D">
          <w:pPr>
            <w:pStyle w:val="TOC1"/>
            <w:spacing w:line="480" w:lineRule="auto"/>
            <w:jc w:val="both"/>
            <w:rPr>
              <w:rFonts w:ascii="Times New Roman" w:eastAsiaTheme="minorEastAsia" w:hAnsi="Times New Roman" w:cs="Times New Roman"/>
              <w:noProof/>
              <w:sz w:val="24"/>
              <w:szCs w:val="24"/>
            </w:rPr>
          </w:pPr>
          <w:hyperlink w:anchor="_Toc143177378" w:history="1">
            <w:r w:rsidRPr="00D47D9D">
              <w:rPr>
                <w:rStyle w:val="Hyperlink"/>
                <w:rFonts w:ascii="Times New Roman" w:hAnsi="Times New Roman" w:cs="Times New Roman"/>
                <w:b/>
                <w:bCs/>
                <w:noProof/>
                <w:sz w:val="24"/>
                <w:szCs w:val="24"/>
              </w:rPr>
              <w:t>DAFTAR GAMBAR</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78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x</w:t>
            </w:r>
            <w:r w:rsidRPr="00D47D9D">
              <w:rPr>
                <w:rFonts w:ascii="Times New Roman" w:hAnsi="Times New Roman" w:cs="Times New Roman"/>
                <w:noProof/>
                <w:webHidden/>
                <w:sz w:val="24"/>
                <w:szCs w:val="24"/>
              </w:rPr>
              <w:fldChar w:fldCharType="end"/>
            </w:r>
          </w:hyperlink>
        </w:p>
        <w:p w14:paraId="5D15EA65" w14:textId="5EFB07D6" w:rsidR="00D47D9D" w:rsidRPr="00D47D9D" w:rsidRDefault="00D47D9D" w:rsidP="00D47D9D">
          <w:pPr>
            <w:pStyle w:val="TOC1"/>
            <w:spacing w:line="480" w:lineRule="auto"/>
            <w:jc w:val="both"/>
            <w:rPr>
              <w:rFonts w:ascii="Times New Roman" w:eastAsiaTheme="minorEastAsia" w:hAnsi="Times New Roman" w:cs="Times New Roman"/>
              <w:noProof/>
              <w:sz w:val="24"/>
              <w:szCs w:val="24"/>
            </w:rPr>
          </w:pPr>
          <w:hyperlink w:anchor="_Toc143177379" w:history="1">
            <w:r w:rsidRPr="00D47D9D">
              <w:rPr>
                <w:rStyle w:val="Hyperlink"/>
                <w:rFonts w:ascii="Times New Roman" w:eastAsia="Times New Roman" w:hAnsi="Times New Roman" w:cs="Times New Roman"/>
                <w:b/>
                <w:bCs/>
                <w:noProof/>
                <w:sz w:val="24"/>
                <w:szCs w:val="24"/>
              </w:rPr>
              <w:t>BAB I</w:t>
            </w:r>
          </w:hyperlink>
          <w:r>
            <w:rPr>
              <w:rFonts w:ascii="Times New Roman" w:eastAsiaTheme="minorEastAsia" w:hAnsi="Times New Roman" w:cs="Times New Roman"/>
              <w:noProof/>
              <w:sz w:val="24"/>
              <w:szCs w:val="24"/>
            </w:rPr>
            <w:t xml:space="preserve"> </w:t>
          </w:r>
          <w:hyperlink w:anchor="_Toc143177380" w:history="1">
            <w:r w:rsidRPr="00D47D9D">
              <w:rPr>
                <w:rStyle w:val="Hyperlink"/>
                <w:rFonts w:ascii="Times New Roman" w:eastAsia="Times New Roman" w:hAnsi="Times New Roman" w:cs="Times New Roman"/>
                <w:b/>
                <w:bCs/>
                <w:noProof/>
                <w:sz w:val="24"/>
                <w:szCs w:val="24"/>
              </w:rPr>
              <w:t>PENDAHULU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80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w:t>
            </w:r>
            <w:r w:rsidRPr="00D47D9D">
              <w:rPr>
                <w:rFonts w:ascii="Times New Roman" w:hAnsi="Times New Roman" w:cs="Times New Roman"/>
                <w:noProof/>
                <w:webHidden/>
                <w:sz w:val="24"/>
                <w:szCs w:val="24"/>
              </w:rPr>
              <w:fldChar w:fldCharType="end"/>
            </w:r>
          </w:hyperlink>
        </w:p>
        <w:p w14:paraId="2CCE1157" w14:textId="48D5DE8E"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1" w:history="1">
            <w:r w:rsidRPr="00D47D9D">
              <w:rPr>
                <w:rStyle w:val="Hyperlink"/>
                <w:rFonts w:ascii="Times New Roman" w:eastAsia="Times New Roman" w:hAnsi="Times New Roman" w:cs="Times New Roman"/>
                <w:noProof/>
                <w:sz w:val="24"/>
                <w:szCs w:val="24"/>
              </w:rPr>
              <w:t>1.1</w:t>
            </w:r>
            <w:r w:rsidRPr="00D47D9D">
              <w:rPr>
                <w:rFonts w:ascii="Times New Roman" w:eastAsiaTheme="minorEastAsia" w:hAnsi="Times New Roman" w:cs="Times New Roman"/>
                <w:noProof/>
                <w:sz w:val="24"/>
                <w:szCs w:val="24"/>
              </w:rPr>
              <w:tab/>
            </w:r>
            <w:r w:rsidRPr="00D47D9D">
              <w:rPr>
                <w:rStyle w:val="Hyperlink"/>
                <w:rFonts w:ascii="Times New Roman" w:eastAsia="Times New Roman" w:hAnsi="Times New Roman" w:cs="Times New Roman"/>
                <w:noProof/>
                <w:sz w:val="24"/>
                <w:szCs w:val="24"/>
              </w:rPr>
              <w:t>Latar Belakang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81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w:t>
            </w:r>
            <w:r w:rsidRPr="00D47D9D">
              <w:rPr>
                <w:rFonts w:ascii="Times New Roman" w:hAnsi="Times New Roman" w:cs="Times New Roman"/>
                <w:noProof/>
                <w:webHidden/>
                <w:sz w:val="24"/>
                <w:szCs w:val="24"/>
              </w:rPr>
              <w:fldChar w:fldCharType="end"/>
            </w:r>
          </w:hyperlink>
        </w:p>
        <w:p w14:paraId="787BF89D" w14:textId="3E852EE8"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2" w:history="1">
            <w:r w:rsidRPr="00D47D9D">
              <w:rPr>
                <w:rStyle w:val="Hyperlink"/>
                <w:rFonts w:ascii="Times New Roman" w:eastAsia="Times New Roman" w:hAnsi="Times New Roman" w:cs="Times New Roman"/>
                <w:noProof/>
                <w:sz w:val="24"/>
                <w:szCs w:val="24"/>
              </w:rPr>
              <w:t>1.2</w:t>
            </w:r>
            <w:r w:rsidRPr="00D47D9D">
              <w:rPr>
                <w:rFonts w:ascii="Times New Roman" w:eastAsiaTheme="minorEastAsia" w:hAnsi="Times New Roman" w:cs="Times New Roman"/>
                <w:noProof/>
                <w:sz w:val="24"/>
                <w:szCs w:val="24"/>
              </w:rPr>
              <w:tab/>
            </w:r>
            <w:r w:rsidRPr="00D47D9D">
              <w:rPr>
                <w:rStyle w:val="Hyperlink"/>
                <w:rFonts w:ascii="Times New Roman" w:eastAsia="Times New Roman" w:hAnsi="Times New Roman" w:cs="Times New Roman"/>
                <w:noProof/>
                <w:sz w:val="24"/>
                <w:szCs w:val="24"/>
              </w:rPr>
              <w:t>Identifikasi Masalah</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82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6</w:t>
            </w:r>
            <w:r w:rsidRPr="00D47D9D">
              <w:rPr>
                <w:rFonts w:ascii="Times New Roman" w:hAnsi="Times New Roman" w:cs="Times New Roman"/>
                <w:noProof/>
                <w:webHidden/>
                <w:sz w:val="24"/>
                <w:szCs w:val="24"/>
              </w:rPr>
              <w:fldChar w:fldCharType="end"/>
            </w:r>
          </w:hyperlink>
        </w:p>
        <w:p w14:paraId="46FDA036" w14:textId="49786E00"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3" w:history="1">
            <w:r w:rsidRPr="00D47D9D">
              <w:rPr>
                <w:rStyle w:val="Hyperlink"/>
                <w:rFonts w:ascii="Times New Roman" w:eastAsia="Times New Roman" w:hAnsi="Times New Roman" w:cs="Times New Roman"/>
                <w:noProof/>
                <w:sz w:val="24"/>
                <w:szCs w:val="24"/>
              </w:rPr>
              <w:t>1.3</w:t>
            </w:r>
            <w:r w:rsidRPr="00D47D9D">
              <w:rPr>
                <w:rFonts w:ascii="Times New Roman" w:eastAsiaTheme="minorEastAsia" w:hAnsi="Times New Roman" w:cs="Times New Roman"/>
                <w:noProof/>
                <w:sz w:val="24"/>
                <w:szCs w:val="24"/>
              </w:rPr>
              <w:tab/>
            </w:r>
            <w:r w:rsidRPr="00D47D9D">
              <w:rPr>
                <w:rStyle w:val="Hyperlink"/>
                <w:rFonts w:ascii="Times New Roman" w:eastAsia="Times New Roman" w:hAnsi="Times New Roman" w:cs="Times New Roman"/>
                <w:noProof/>
                <w:sz w:val="24"/>
                <w:szCs w:val="24"/>
              </w:rPr>
              <w:t>Maksud dan Tujuan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83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7</w:t>
            </w:r>
            <w:r w:rsidRPr="00D47D9D">
              <w:rPr>
                <w:rFonts w:ascii="Times New Roman" w:hAnsi="Times New Roman" w:cs="Times New Roman"/>
                <w:noProof/>
                <w:webHidden/>
                <w:sz w:val="24"/>
                <w:szCs w:val="24"/>
              </w:rPr>
              <w:fldChar w:fldCharType="end"/>
            </w:r>
          </w:hyperlink>
        </w:p>
        <w:p w14:paraId="0AF81728" w14:textId="033C6C7C"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4" w:history="1">
            <w:r w:rsidRPr="00D47D9D">
              <w:rPr>
                <w:rStyle w:val="Hyperlink"/>
                <w:rFonts w:ascii="Times New Roman" w:eastAsia="Times New Roman" w:hAnsi="Times New Roman" w:cs="Times New Roman"/>
                <w:noProof/>
                <w:sz w:val="24"/>
                <w:szCs w:val="24"/>
              </w:rPr>
              <w:t>1.4</w:t>
            </w:r>
            <w:r w:rsidRPr="00D47D9D">
              <w:rPr>
                <w:rFonts w:ascii="Times New Roman" w:eastAsiaTheme="minorEastAsia" w:hAnsi="Times New Roman" w:cs="Times New Roman"/>
                <w:noProof/>
                <w:sz w:val="24"/>
                <w:szCs w:val="24"/>
              </w:rPr>
              <w:tab/>
            </w:r>
            <w:r w:rsidRPr="00D47D9D">
              <w:rPr>
                <w:rStyle w:val="Hyperlink"/>
                <w:rFonts w:ascii="Times New Roman" w:eastAsia="Times New Roman" w:hAnsi="Times New Roman" w:cs="Times New Roman"/>
                <w:noProof/>
                <w:sz w:val="24"/>
                <w:szCs w:val="24"/>
              </w:rPr>
              <w:t>Kegunaan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84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7</w:t>
            </w:r>
            <w:r w:rsidRPr="00D47D9D">
              <w:rPr>
                <w:rFonts w:ascii="Times New Roman" w:hAnsi="Times New Roman" w:cs="Times New Roman"/>
                <w:noProof/>
                <w:webHidden/>
                <w:sz w:val="24"/>
                <w:szCs w:val="24"/>
              </w:rPr>
              <w:fldChar w:fldCharType="end"/>
            </w:r>
          </w:hyperlink>
        </w:p>
        <w:p w14:paraId="6A9CFD58" w14:textId="56F5BC59"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5" w:history="1">
            <w:r w:rsidRPr="00D47D9D">
              <w:rPr>
                <w:rStyle w:val="Hyperlink"/>
                <w:rFonts w:ascii="Times New Roman" w:eastAsia="Times New Roman" w:hAnsi="Times New Roman" w:cs="Times New Roman"/>
                <w:noProof/>
                <w:sz w:val="24"/>
                <w:szCs w:val="24"/>
              </w:rPr>
              <w:t>1.4.1</w:t>
            </w:r>
            <w:r w:rsidRPr="00D47D9D">
              <w:rPr>
                <w:rFonts w:ascii="Times New Roman" w:eastAsiaTheme="minorEastAsia" w:hAnsi="Times New Roman" w:cs="Times New Roman"/>
                <w:noProof/>
                <w:sz w:val="24"/>
                <w:szCs w:val="24"/>
              </w:rPr>
              <w:tab/>
            </w:r>
            <w:r w:rsidRPr="00D47D9D">
              <w:rPr>
                <w:rStyle w:val="Hyperlink"/>
                <w:rFonts w:ascii="Times New Roman" w:eastAsia="Times New Roman" w:hAnsi="Times New Roman" w:cs="Times New Roman"/>
                <w:noProof/>
                <w:sz w:val="24"/>
                <w:szCs w:val="24"/>
              </w:rPr>
              <w:t>Kegunaan Praktis</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85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7</w:t>
            </w:r>
            <w:r w:rsidRPr="00D47D9D">
              <w:rPr>
                <w:rFonts w:ascii="Times New Roman" w:hAnsi="Times New Roman" w:cs="Times New Roman"/>
                <w:noProof/>
                <w:webHidden/>
                <w:sz w:val="24"/>
                <w:szCs w:val="24"/>
              </w:rPr>
              <w:fldChar w:fldCharType="end"/>
            </w:r>
          </w:hyperlink>
        </w:p>
        <w:p w14:paraId="23B0126E" w14:textId="5147A98E"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6" w:history="1">
            <w:r w:rsidRPr="00D47D9D">
              <w:rPr>
                <w:rStyle w:val="Hyperlink"/>
                <w:rFonts w:ascii="Times New Roman" w:eastAsia="Times New Roman" w:hAnsi="Times New Roman" w:cs="Times New Roman"/>
                <w:noProof/>
                <w:sz w:val="24"/>
                <w:szCs w:val="24"/>
              </w:rPr>
              <w:t>1.4.2</w:t>
            </w:r>
            <w:r w:rsidRPr="00D47D9D">
              <w:rPr>
                <w:rFonts w:ascii="Times New Roman" w:eastAsiaTheme="minorEastAsia" w:hAnsi="Times New Roman" w:cs="Times New Roman"/>
                <w:noProof/>
                <w:sz w:val="24"/>
                <w:szCs w:val="24"/>
              </w:rPr>
              <w:tab/>
            </w:r>
            <w:r w:rsidRPr="00D47D9D">
              <w:rPr>
                <w:rStyle w:val="Hyperlink"/>
                <w:rFonts w:ascii="Times New Roman" w:eastAsia="Times New Roman" w:hAnsi="Times New Roman" w:cs="Times New Roman"/>
                <w:noProof/>
                <w:sz w:val="24"/>
                <w:szCs w:val="24"/>
              </w:rPr>
              <w:t>Kegunaan Akademis</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86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w:t>
            </w:r>
            <w:r w:rsidRPr="00D47D9D">
              <w:rPr>
                <w:rFonts w:ascii="Times New Roman" w:hAnsi="Times New Roman" w:cs="Times New Roman"/>
                <w:noProof/>
                <w:webHidden/>
                <w:sz w:val="24"/>
                <w:szCs w:val="24"/>
              </w:rPr>
              <w:fldChar w:fldCharType="end"/>
            </w:r>
          </w:hyperlink>
        </w:p>
        <w:p w14:paraId="34BFCA4C" w14:textId="597FDD9A"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7" w:history="1">
            <w:r w:rsidRPr="00D47D9D">
              <w:rPr>
                <w:rStyle w:val="Hyperlink"/>
                <w:rFonts w:ascii="Times New Roman" w:eastAsia="Times New Roman" w:hAnsi="Times New Roman" w:cs="Times New Roman"/>
                <w:noProof/>
                <w:sz w:val="24"/>
                <w:szCs w:val="24"/>
              </w:rPr>
              <w:t>1.5</w:t>
            </w:r>
            <w:r w:rsidRPr="00D47D9D">
              <w:rPr>
                <w:rFonts w:ascii="Times New Roman" w:eastAsiaTheme="minorEastAsia" w:hAnsi="Times New Roman" w:cs="Times New Roman"/>
                <w:noProof/>
                <w:sz w:val="24"/>
                <w:szCs w:val="24"/>
              </w:rPr>
              <w:tab/>
            </w:r>
            <w:r w:rsidRPr="00D47D9D">
              <w:rPr>
                <w:rStyle w:val="Hyperlink"/>
                <w:rFonts w:ascii="Times New Roman" w:eastAsia="Times New Roman" w:hAnsi="Times New Roman" w:cs="Times New Roman"/>
                <w:noProof/>
                <w:sz w:val="24"/>
                <w:szCs w:val="24"/>
              </w:rPr>
              <w:t>Lokasi dan Waktu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87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w:t>
            </w:r>
            <w:r w:rsidRPr="00D47D9D">
              <w:rPr>
                <w:rFonts w:ascii="Times New Roman" w:hAnsi="Times New Roman" w:cs="Times New Roman"/>
                <w:noProof/>
                <w:webHidden/>
                <w:sz w:val="24"/>
                <w:szCs w:val="24"/>
              </w:rPr>
              <w:fldChar w:fldCharType="end"/>
            </w:r>
          </w:hyperlink>
        </w:p>
        <w:p w14:paraId="3CC09243" w14:textId="5CD958D5"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8" w:history="1">
            <w:r w:rsidRPr="00D47D9D">
              <w:rPr>
                <w:rStyle w:val="Hyperlink"/>
                <w:rFonts w:ascii="Times New Roman" w:eastAsia="Times New Roman" w:hAnsi="Times New Roman" w:cs="Times New Roman"/>
                <w:noProof/>
                <w:sz w:val="24"/>
                <w:szCs w:val="24"/>
              </w:rPr>
              <w:t>1.5.1</w:t>
            </w:r>
            <w:r w:rsidRPr="00D47D9D">
              <w:rPr>
                <w:rFonts w:ascii="Times New Roman" w:eastAsiaTheme="minorEastAsia" w:hAnsi="Times New Roman" w:cs="Times New Roman"/>
                <w:noProof/>
                <w:sz w:val="24"/>
                <w:szCs w:val="24"/>
              </w:rPr>
              <w:tab/>
            </w:r>
            <w:r w:rsidRPr="00D47D9D">
              <w:rPr>
                <w:rStyle w:val="Hyperlink"/>
                <w:rFonts w:ascii="Times New Roman" w:eastAsia="Times New Roman" w:hAnsi="Times New Roman" w:cs="Times New Roman"/>
                <w:noProof/>
                <w:sz w:val="24"/>
                <w:szCs w:val="24"/>
              </w:rPr>
              <w:t>Lokasi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88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w:t>
            </w:r>
            <w:r w:rsidRPr="00D47D9D">
              <w:rPr>
                <w:rFonts w:ascii="Times New Roman" w:hAnsi="Times New Roman" w:cs="Times New Roman"/>
                <w:noProof/>
                <w:webHidden/>
                <w:sz w:val="24"/>
                <w:szCs w:val="24"/>
              </w:rPr>
              <w:fldChar w:fldCharType="end"/>
            </w:r>
          </w:hyperlink>
        </w:p>
        <w:p w14:paraId="42B7E736" w14:textId="290047CC"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9" w:history="1">
            <w:r w:rsidRPr="00D47D9D">
              <w:rPr>
                <w:rStyle w:val="Hyperlink"/>
                <w:rFonts w:ascii="Times New Roman" w:eastAsia="Times New Roman" w:hAnsi="Times New Roman" w:cs="Times New Roman"/>
                <w:noProof/>
                <w:sz w:val="24"/>
                <w:szCs w:val="24"/>
              </w:rPr>
              <w:t>1.5.2</w:t>
            </w:r>
            <w:r w:rsidRPr="00D47D9D">
              <w:rPr>
                <w:rFonts w:ascii="Times New Roman" w:eastAsiaTheme="minorEastAsia" w:hAnsi="Times New Roman" w:cs="Times New Roman"/>
                <w:noProof/>
                <w:sz w:val="24"/>
                <w:szCs w:val="24"/>
              </w:rPr>
              <w:tab/>
            </w:r>
            <w:r w:rsidRPr="00D47D9D">
              <w:rPr>
                <w:rStyle w:val="Hyperlink"/>
                <w:rFonts w:ascii="Times New Roman" w:eastAsia="Times New Roman" w:hAnsi="Times New Roman" w:cs="Times New Roman"/>
                <w:noProof/>
                <w:sz w:val="24"/>
                <w:szCs w:val="24"/>
              </w:rPr>
              <w:t>Waktu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89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w:t>
            </w:r>
            <w:r w:rsidRPr="00D47D9D">
              <w:rPr>
                <w:rFonts w:ascii="Times New Roman" w:hAnsi="Times New Roman" w:cs="Times New Roman"/>
                <w:noProof/>
                <w:webHidden/>
                <w:sz w:val="24"/>
                <w:szCs w:val="24"/>
              </w:rPr>
              <w:fldChar w:fldCharType="end"/>
            </w:r>
          </w:hyperlink>
        </w:p>
        <w:p w14:paraId="0DD40D2A" w14:textId="456B7446" w:rsidR="00D47D9D" w:rsidRPr="00D47D9D" w:rsidRDefault="00D47D9D" w:rsidP="00D47D9D">
          <w:pPr>
            <w:pStyle w:val="TOC1"/>
            <w:spacing w:line="480" w:lineRule="auto"/>
            <w:jc w:val="both"/>
            <w:rPr>
              <w:rFonts w:ascii="Times New Roman" w:eastAsiaTheme="minorEastAsia" w:hAnsi="Times New Roman" w:cs="Times New Roman"/>
              <w:noProof/>
              <w:sz w:val="24"/>
              <w:szCs w:val="24"/>
            </w:rPr>
          </w:pPr>
          <w:hyperlink w:anchor="_Toc143177390" w:history="1">
            <w:r w:rsidRPr="00D47D9D">
              <w:rPr>
                <w:rStyle w:val="Hyperlink"/>
                <w:rFonts w:ascii="Times New Roman" w:hAnsi="Times New Roman" w:cs="Times New Roman"/>
                <w:b/>
                <w:bCs/>
                <w:noProof/>
                <w:sz w:val="24"/>
                <w:szCs w:val="24"/>
              </w:rPr>
              <w:t>BAB II</w:t>
            </w:r>
          </w:hyperlink>
          <w:r>
            <w:rPr>
              <w:rFonts w:ascii="Times New Roman" w:eastAsiaTheme="minorEastAsia" w:hAnsi="Times New Roman" w:cs="Times New Roman"/>
              <w:noProof/>
              <w:sz w:val="24"/>
              <w:szCs w:val="24"/>
            </w:rPr>
            <w:t xml:space="preserve"> </w:t>
          </w:r>
          <w:hyperlink w:anchor="_Toc143177391" w:history="1">
            <w:r w:rsidRPr="00D47D9D">
              <w:rPr>
                <w:rStyle w:val="Hyperlink"/>
                <w:rFonts w:ascii="Times New Roman" w:hAnsi="Times New Roman" w:cs="Times New Roman"/>
                <w:b/>
                <w:bCs/>
                <w:noProof/>
                <w:sz w:val="24"/>
                <w:szCs w:val="24"/>
              </w:rPr>
              <w:t>TINJAUAN PUSTAKA, KERANGKA PEMIKIRAN, DAN HIPOTESIS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91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0</w:t>
            </w:r>
            <w:r w:rsidRPr="00D47D9D">
              <w:rPr>
                <w:rFonts w:ascii="Times New Roman" w:hAnsi="Times New Roman" w:cs="Times New Roman"/>
                <w:noProof/>
                <w:webHidden/>
                <w:sz w:val="24"/>
                <w:szCs w:val="24"/>
              </w:rPr>
              <w:fldChar w:fldCharType="end"/>
            </w:r>
          </w:hyperlink>
        </w:p>
        <w:p w14:paraId="1B09AFA5" w14:textId="4DFEDAE6"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92" w:history="1">
            <w:r w:rsidRPr="00D47D9D">
              <w:rPr>
                <w:rStyle w:val="Hyperlink"/>
                <w:rFonts w:ascii="Times New Roman" w:hAnsi="Times New Roman" w:cs="Times New Roman"/>
                <w:noProof/>
                <w:sz w:val="24"/>
                <w:szCs w:val="24"/>
              </w:rPr>
              <w:t>2.1</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Tinjauan Pustaka</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92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0</w:t>
            </w:r>
            <w:r w:rsidRPr="00D47D9D">
              <w:rPr>
                <w:rFonts w:ascii="Times New Roman" w:hAnsi="Times New Roman" w:cs="Times New Roman"/>
                <w:noProof/>
                <w:webHidden/>
                <w:sz w:val="24"/>
                <w:szCs w:val="24"/>
              </w:rPr>
              <w:fldChar w:fldCharType="end"/>
            </w:r>
          </w:hyperlink>
        </w:p>
        <w:p w14:paraId="5DA406EF" w14:textId="0B8E692B"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3" w:history="1">
            <w:r w:rsidRPr="00D47D9D">
              <w:rPr>
                <w:rStyle w:val="Hyperlink"/>
                <w:rFonts w:ascii="Times New Roman" w:hAnsi="Times New Roman" w:cs="Times New Roman"/>
                <w:noProof/>
                <w:sz w:val="24"/>
                <w:szCs w:val="24"/>
              </w:rPr>
              <w:t>2.1.1</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Pengertian Akuntansi</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93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0</w:t>
            </w:r>
            <w:r w:rsidRPr="00D47D9D">
              <w:rPr>
                <w:rFonts w:ascii="Times New Roman" w:hAnsi="Times New Roman" w:cs="Times New Roman"/>
                <w:noProof/>
                <w:webHidden/>
                <w:sz w:val="24"/>
                <w:szCs w:val="24"/>
              </w:rPr>
              <w:fldChar w:fldCharType="end"/>
            </w:r>
          </w:hyperlink>
        </w:p>
        <w:p w14:paraId="78AAEF4A" w14:textId="56C70805"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4" w:history="1">
            <w:r w:rsidRPr="00D47D9D">
              <w:rPr>
                <w:rStyle w:val="Hyperlink"/>
                <w:rFonts w:ascii="Times New Roman" w:hAnsi="Times New Roman" w:cs="Times New Roman"/>
                <w:noProof/>
                <w:sz w:val="24"/>
                <w:szCs w:val="24"/>
              </w:rPr>
              <w:t>2.1.2</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Pemakai Informasi Akuntansi</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94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1</w:t>
            </w:r>
            <w:r w:rsidRPr="00D47D9D">
              <w:rPr>
                <w:rFonts w:ascii="Times New Roman" w:hAnsi="Times New Roman" w:cs="Times New Roman"/>
                <w:noProof/>
                <w:webHidden/>
                <w:sz w:val="24"/>
                <w:szCs w:val="24"/>
              </w:rPr>
              <w:fldChar w:fldCharType="end"/>
            </w:r>
          </w:hyperlink>
        </w:p>
        <w:p w14:paraId="50AADC5F" w14:textId="7F6716C9"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5" w:history="1">
            <w:r w:rsidRPr="00D47D9D">
              <w:rPr>
                <w:rStyle w:val="Hyperlink"/>
                <w:rFonts w:ascii="Times New Roman" w:hAnsi="Times New Roman" w:cs="Times New Roman"/>
                <w:noProof/>
                <w:sz w:val="24"/>
                <w:szCs w:val="24"/>
              </w:rPr>
              <w:t>2.1.3</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Bidang-Bidang Akuntansi</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95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2</w:t>
            </w:r>
            <w:r w:rsidRPr="00D47D9D">
              <w:rPr>
                <w:rFonts w:ascii="Times New Roman" w:hAnsi="Times New Roman" w:cs="Times New Roman"/>
                <w:noProof/>
                <w:webHidden/>
                <w:sz w:val="24"/>
                <w:szCs w:val="24"/>
              </w:rPr>
              <w:fldChar w:fldCharType="end"/>
            </w:r>
          </w:hyperlink>
        </w:p>
        <w:p w14:paraId="45D51755" w14:textId="6CFDEBA9"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6" w:history="1">
            <w:r w:rsidRPr="00D47D9D">
              <w:rPr>
                <w:rStyle w:val="Hyperlink"/>
                <w:rFonts w:ascii="Times New Roman" w:hAnsi="Times New Roman" w:cs="Times New Roman"/>
                <w:noProof/>
                <w:sz w:val="24"/>
                <w:szCs w:val="24"/>
              </w:rPr>
              <w:t>2.1.4</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Laporan Keuang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96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4</w:t>
            </w:r>
            <w:r w:rsidRPr="00D47D9D">
              <w:rPr>
                <w:rFonts w:ascii="Times New Roman" w:hAnsi="Times New Roman" w:cs="Times New Roman"/>
                <w:noProof/>
                <w:webHidden/>
                <w:sz w:val="24"/>
                <w:szCs w:val="24"/>
              </w:rPr>
              <w:fldChar w:fldCharType="end"/>
            </w:r>
          </w:hyperlink>
        </w:p>
        <w:p w14:paraId="1AECE429" w14:textId="035EB606"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7" w:history="1">
            <w:r w:rsidRPr="00D47D9D">
              <w:rPr>
                <w:rStyle w:val="Hyperlink"/>
                <w:rFonts w:ascii="Times New Roman" w:hAnsi="Times New Roman" w:cs="Times New Roman"/>
                <w:noProof/>
                <w:sz w:val="24"/>
                <w:szCs w:val="24"/>
              </w:rPr>
              <w:t>2.1.5</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Analisis Laporan Keuang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97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6</w:t>
            </w:r>
            <w:r w:rsidRPr="00D47D9D">
              <w:rPr>
                <w:rFonts w:ascii="Times New Roman" w:hAnsi="Times New Roman" w:cs="Times New Roman"/>
                <w:noProof/>
                <w:webHidden/>
                <w:sz w:val="24"/>
                <w:szCs w:val="24"/>
              </w:rPr>
              <w:fldChar w:fldCharType="end"/>
            </w:r>
          </w:hyperlink>
        </w:p>
        <w:p w14:paraId="0CF9A8ED" w14:textId="51E5FE6A"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8" w:history="1">
            <w:r w:rsidRPr="00D47D9D">
              <w:rPr>
                <w:rStyle w:val="Hyperlink"/>
                <w:rFonts w:ascii="Times New Roman" w:hAnsi="Times New Roman" w:cs="Times New Roman"/>
                <w:noProof/>
                <w:sz w:val="24"/>
                <w:szCs w:val="24"/>
              </w:rPr>
              <w:t>2.1.6</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i/>
                <w:iCs/>
                <w:noProof/>
                <w:sz w:val="24"/>
                <w:szCs w:val="24"/>
              </w:rPr>
              <w:t>Return On Assets</w:t>
            </w:r>
            <w:r w:rsidRPr="00D47D9D">
              <w:rPr>
                <w:rStyle w:val="Hyperlink"/>
                <w:rFonts w:ascii="Times New Roman" w:hAnsi="Times New Roman" w:cs="Times New Roman"/>
                <w:noProof/>
                <w:sz w:val="24"/>
                <w:szCs w:val="24"/>
              </w:rPr>
              <w:t xml:space="preserve"> (ROA)</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98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7</w:t>
            </w:r>
            <w:r w:rsidRPr="00D47D9D">
              <w:rPr>
                <w:rFonts w:ascii="Times New Roman" w:hAnsi="Times New Roman" w:cs="Times New Roman"/>
                <w:noProof/>
                <w:webHidden/>
                <w:sz w:val="24"/>
                <w:szCs w:val="24"/>
              </w:rPr>
              <w:fldChar w:fldCharType="end"/>
            </w:r>
          </w:hyperlink>
        </w:p>
        <w:p w14:paraId="60D25022" w14:textId="56672CAA"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9" w:history="1">
            <w:r w:rsidRPr="00D47D9D">
              <w:rPr>
                <w:rStyle w:val="Hyperlink"/>
                <w:rFonts w:ascii="Times New Roman" w:hAnsi="Times New Roman" w:cs="Times New Roman"/>
                <w:noProof/>
                <w:sz w:val="24"/>
                <w:szCs w:val="24"/>
              </w:rPr>
              <w:t>2.1.7</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Piutang</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399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9</w:t>
            </w:r>
            <w:r w:rsidRPr="00D47D9D">
              <w:rPr>
                <w:rFonts w:ascii="Times New Roman" w:hAnsi="Times New Roman" w:cs="Times New Roman"/>
                <w:noProof/>
                <w:webHidden/>
                <w:sz w:val="24"/>
                <w:szCs w:val="24"/>
              </w:rPr>
              <w:fldChar w:fldCharType="end"/>
            </w:r>
          </w:hyperlink>
        </w:p>
        <w:p w14:paraId="7F58FF7D" w14:textId="006660AB"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0" w:history="1">
            <w:r w:rsidRPr="00D47D9D">
              <w:rPr>
                <w:rStyle w:val="Hyperlink"/>
                <w:rFonts w:ascii="Times New Roman" w:hAnsi="Times New Roman" w:cs="Times New Roman"/>
                <w:noProof/>
                <w:sz w:val="24"/>
                <w:szCs w:val="24"/>
              </w:rPr>
              <w:t>2.1.8</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Perputaran Piutang</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00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19</w:t>
            </w:r>
            <w:r w:rsidRPr="00D47D9D">
              <w:rPr>
                <w:rFonts w:ascii="Times New Roman" w:hAnsi="Times New Roman" w:cs="Times New Roman"/>
                <w:noProof/>
                <w:webHidden/>
                <w:sz w:val="24"/>
                <w:szCs w:val="24"/>
              </w:rPr>
              <w:fldChar w:fldCharType="end"/>
            </w:r>
          </w:hyperlink>
        </w:p>
        <w:p w14:paraId="144E6822" w14:textId="2FD0ED2B"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1" w:history="1">
            <w:r w:rsidRPr="00D47D9D">
              <w:rPr>
                <w:rStyle w:val="Hyperlink"/>
                <w:rFonts w:ascii="Times New Roman" w:hAnsi="Times New Roman" w:cs="Times New Roman"/>
                <w:noProof/>
                <w:sz w:val="24"/>
                <w:szCs w:val="24"/>
              </w:rPr>
              <w:t>2.1.9</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Persedia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01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21</w:t>
            </w:r>
            <w:r w:rsidRPr="00D47D9D">
              <w:rPr>
                <w:rFonts w:ascii="Times New Roman" w:hAnsi="Times New Roman" w:cs="Times New Roman"/>
                <w:noProof/>
                <w:webHidden/>
                <w:sz w:val="24"/>
                <w:szCs w:val="24"/>
              </w:rPr>
              <w:fldChar w:fldCharType="end"/>
            </w:r>
          </w:hyperlink>
        </w:p>
        <w:p w14:paraId="1EFD8E6F" w14:textId="68887418"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2" w:history="1">
            <w:r w:rsidRPr="00D47D9D">
              <w:rPr>
                <w:rStyle w:val="Hyperlink"/>
                <w:rFonts w:ascii="Times New Roman" w:hAnsi="Times New Roman" w:cs="Times New Roman"/>
                <w:noProof/>
                <w:sz w:val="24"/>
                <w:szCs w:val="24"/>
              </w:rPr>
              <w:t>2.1.10</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Perputaran Persedia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02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22</w:t>
            </w:r>
            <w:r w:rsidRPr="00D47D9D">
              <w:rPr>
                <w:rFonts w:ascii="Times New Roman" w:hAnsi="Times New Roman" w:cs="Times New Roman"/>
                <w:noProof/>
                <w:webHidden/>
                <w:sz w:val="24"/>
                <w:szCs w:val="24"/>
              </w:rPr>
              <w:fldChar w:fldCharType="end"/>
            </w:r>
          </w:hyperlink>
        </w:p>
        <w:p w14:paraId="004E0701" w14:textId="3EF9B02C"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3" w:history="1">
            <w:r w:rsidRPr="00D47D9D">
              <w:rPr>
                <w:rStyle w:val="Hyperlink"/>
                <w:rFonts w:ascii="Times New Roman" w:hAnsi="Times New Roman" w:cs="Times New Roman"/>
                <w:noProof/>
                <w:sz w:val="24"/>
                <w:szCs w:val="24"/>
              </w:rPr>
              <w:t>2.1.11</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Kas</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03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23</w:t>
            </w:r>
            <w:r w:rsidRPr="00D47D9D">
              <w:rPr>
                <w:rFonts w:ascii="Times New Roman" w:hAnsi="Times New Roman" w:cs="Times New Roman"/>
                <w:noProof/>
                <w:webHidden/>
                <w:sz w:val="24"/>
                <w:szCs w:val="24"/>
              </w:rPr>
              <w:fldChar w:fldCharType="end"/>
            </w:r>
          </w:hyperlink>
        </w:p>
        <w:p w14:paraId="4C6F5A33" w14:textId="6BEF797A"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4" w:history="1">
            <w:r w:rsidRPr="00D47D9D">
              <w:rPr>
                <w:rStyle w:val="Hyperlink"/>
                <w:rFonts w:ascii="Times New Roman" w:hAnsi="Times New Roman" w:cs="Times New Roman"/>
                <w:noProof/>
                <w:sz w:val="24"/>
                <w:szCs w:val="24"/>
              </w:rPr>
              <w:t>2.1.12</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Perputaran Kas</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04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24</w:t>
            </w:r>
            <w:r w:rsidRPr="00D47D9D">
              <w:rPr>
                <w:rFonts w:ascii="Times New Roman" w:hAnsi="Times New Roman" w:cs="Times New Roman"/>
                <w:noProof/>
                <w:webHidden/>
                <w:sz w:val="24"/>
                <w:szCs w:val="24"/>
              </w:rPr>
              <w:fldChar w:fldCharType="end"/>
            </w:r>
          </w:hyperlink>
        </w:p>
        <w:p w14:paraId="66E43024" w14:textId="6D0789BC"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5" w:history="1">
            <w:r w:rsidRPr="00D47D9D">
              <w:rPr>
                <w:rStyle w:val="Hyperlink"/>
                <w:rFonts w:ascii="Times New Roman" w:hAnsi="Times New Roman" w:cs="Times New Roman"/>
                <w:noProof/>
                <w:sz w:val="24"/>
                <w:szCs w:val="24"/>
              </w:rPr>
              <w:t>2.2</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Kerangka Pemikiran dan Paradigma</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05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25</w:t>
            </w:r>
            <w:r w:rsidRPr="00D47D9D">
              <w:rPr>
                <w:rFonts w:ascii="Times New Roman" w:hAnsi="Times New Roman" w:cs="Times New Roman"/>
                <w:noProof/>
                <w:webHidden/>
                <w:sz w:val="24"/>
                <w:szCs w:val="24"/>
              </w:rPr>
              <w:fldChar w:fldCharType="end"/>
            </w:r>
          </w:hyperlink>
        </w:p>
        <w:p w14:paraId="5B17C698" w14:textId="7479522D"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6" w:history="1">
            <w:r w:rsidRPr="00D47D9D">
              <w:rPr>
                <w:rStyle w:val="Hyperlink"/>
                <w:rFonts w:ascii="Times New Roman" w:eastAsia="Times New Roman" w:hAnsi="Times New Roman" w:cs="Times New Roman"/>
                <w:noProof/>
                <w:sz w:val="24"/>
                <w:szCs w:val="24"/>
              </w:rPr>
              <w:t>2.3</w:t>
            </w:r>
            <w:r w:rsidRPr="00D47D9D">
              <w:rPr>
                <w:rFonts w:ascii="Times New Roman" w:eastAsiaTheme="minorEastAsia" w:hAnsi="Times New Roman" w:cs="Times New Roman"/>
                <w:noProof/>
                <w:sz w:val="24"/>
                <w:szCs w:val="24"/>
              </w:rPr>
              <w:tab/>
            </w:r>
            <w:r w:rsidRPr="00D47D9D">
              <w:rPr>
                <w:rStyle w:val="Hyperlink"/>
                <w:rFonts w:ascii="Times New Roman" w:eastAsia="Times New Roman" w:hAnsi="Times New Roman" w:cs="Times New Roman"/>
                <w:noProof/>
                <w:sz w:val="24"/>
                <w:szCs w:val="24"/>
              </w:rPr>
              <w:t>Hipotesis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06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0</w:t>
            </w:r>
            <w:r w:rsidRPr="00D47D9D">
              <w:rPr>
                <w:rFonts w:ascii="Times New Roman" w:hAnsi="Times New Roman" w:cs="Times New Roman"/>
                <w:noProof/>
                <w:webHidden/>
                <w:sz w:val="24"/>
                <w:szCs w:val="24"/>
              </w:rPr>
              <w:fldChar w:fldCharType="end"/>
            </w:r>
          </w:hyperlink>
        </w:p>
        <w:p w14:paraId="0ED017D7" w14:textId="121C7D3F" w:rsidR="00D47D9D" w:rsidRPr="00D47D9D" w:rsidRDefault="00D47D9D" w:rsidP="00D47D9D">
          <w:pPr>
            <w:pStyle w:val="TOC1"/>
            <w:spacing w:line="480" w:lineRule="auto"/>
            <w:jc w:val="both"/>
            <w:rPr>
              <w:rFonts w:ascii="Times New Roman" w:eastAsiaTheme="minorEastAsia" w:hAnsi="Times New Roman" w:cs="Times New Roman"/>
              <w:noProof/>
              <w:sz w:val="24"/>
              <w:szCs w:val="24"/>
            </w:rPr>
          </w:pPr>
          <w:hyperlink w:anchor="_Toc143177407" w:history="1">
            <w:r w:rsidRPr="00D47D9D">
              <w:rPr>
                <w:rStyle w:val="Hyperlink"/>
                <w:rFonts w:ascii="Times New Roman" w:hAnsi="Times New Roman" w:cs="Times New Roman"/>
                <w:b/>
                <w:bCs/>
                <w:noProof/>
                <w:sz w:val="24"/>
                <w:szCs w:val="24"/>
              </w:rPr>
              <w:t>BAB III</w:t>
            </w:r>
          </w:hyperlink>
          <w:r>
            <w:rPr>
              <w:rFonts w:ascii="Times New Roman" w:eastAsiaTheme="minorEastAsia" w:hAnsi="Times New Roman" w:cs="Times New Roman"/>
              <w:noProof/>
              <w:sz w:val="24"/>
              <w:szCs w:val="24"/>
            </w:rPr>
            <w:t xml:space="preserve"> </w:t>
          </w:r>
          <w:hyperlink w:anchor="_Toc143177408" w:history="1">
            <w:r w:rsidRPr="00D47D9D">
              <w:rPr>
                <w:rStyle w:val="Hyperlink"/>
                <w:rFonts w:ascii="Times New Roman" w:hAnsi="Times New Roman" w:cs="Times New Roman"/>
                <w:b/>
                <w:bCs/>
                <w:noProof/>
                <w:sz w:val="24"/>
                <w:szCs w:val="24"/>
              </w:rPr>
              <w:t>OBJEK DAN METODE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08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3</w:t>
            </w:r>
            <w:r w:rsidRPr="00D47D9D">
              <w:rPr>
                <w:rFonts w:ascii="Times New Roman" w:hAnsi="Times New Roman" w:cs="Times New Roman"/>
                <w:noProof/>
                <w:webHidden/>
                <w:sz w:val="24"/>
                <w:szCs w:val="24"/>
              </w:rPr>
              <w:fldChar w:fldCharType="end"/>
            </w:r>
          </w:hyperlink>
        </w:p>
        <w:p w14:paraId="602F3E43" w14:textId="402D6E8F"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9" w:history="1">
            <w:r w:rsidRPr="00D47D9D">
              <w:rPr>
                <w:rStyle w:val="Hyperlink"/>
                <w:rFonts w:ascii="Times New Roman" w:hAnsi="Times New Roman" w:cs="Times New Roman"/>
                <w:noProof/>
                <w:sz w:val="24"/>
                <w:szCs w:val="24"/>
              </w:rPr>
              <w:t>3.1</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Objek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09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3</w:t>
            </w:r>
            <w:r w:rsidRPr="00D47D9D">
              <w:rPr>
                <w:rFonts w:ascii="Times New Roman" w:hAnsi="Times New Roman" w:cs="Times New Roman"/>
                <w:noProof/>
                <w:webHidden/>
                <w:sz w:val="24"/>
                <w:szCs w:val="24"/>
              </w:rPr>
              <w:fldChar w:fldCharType="end"/>
            </w:r>
          </w:hyperlink>
        </w:p>
        <w:p w14:paraId="0F748229" w14:textId="0DA57913"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10" w:history="1">
            <w:r w:rsidRPr="00D47D9D">
              <w:rPr>
                <w:rStyle w:val="Hyperlink"/>
                <w:rFonts w:ascii="Times New Roman" w:hAnsi="Times New Roman" w:cs="Times New Roman"/>
                <w:noProof/>
                <w:sz w:val="24"/>
                <w:szCs w:val="24"/>
              </w:rPr>
              <w:t>3.2</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Metode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10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3</w:t>
            </w:r>
            <w:r w:rsidRPr="00D47D9D">
              <w:rPr>
                <w:rFonts w:ascii="Times New Roman" w:hAnsi="Times New Roman" w:cs="Times New Roman"/>
                <w:noProof/>
                <w:webHidden/>
                <w:sz w:val="24"/>
                <w:szCs w:val="24"/>
              </w:rPr>
              <w:fldChar w:fldCharType="end"/>
            </w:r>
          </w:hyperlink>
        </w:p>
        <w:p w14:paraId="03B20F01" w14:textId="67DE2B7E"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1" w:history="1">
            <w:r w:rsidRPr="00D47D9D">
              <w:rPr>
                <w:rStyle w:val="Hyperlink"/>
                <w:rFonts w:ascii="Times New Roman" w:hAnsi="Times New Roman" w:cs="Times New Roman"/>
                <w:noProof/>
                <w:sz w:val="24"/>
                <w:szCs w:val="24"/>
              </w:rPr>
              <w:t>3.2.1</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Desain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11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3</w:t>
            </w:r>
            <w:r w:rsidRPr="00D47D9D">
              <w:rPr>
                <w:rFonts w:ascii="Times New Roman" w:hAnsi="Times New Roman" w:cs="Times New Roman"/>
                <w:noProof/>
                <w:webHidden/>
                <w:sz w:val="24"/>
                <w:szCs w:val="24"/>
              </w:rPr>
              <w:fldChar w:fldCharType="end"/>
            </w:r>
          </w:hyperlink>
        </w:p>
        <w:p w14:paraId="60F63E00" w14:textId="577E9DF6"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2" w:history="1">
            <w:r w:rsidRPr="00D47D9D">
              <w:rPr>
                <w:rStyle w:val="Hyperlink"/>
                <w:rFonts w:ascii="Times New Roman" w:hAnsi="Times New Roman" w:cs="Times New Roman"/>
                <w:noProof/>
                <w:sz w:val="24"/>
                <w:szCs w:val="24"/>
              </w:rPr>
              <w:t>3.2.2</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Unit Analisis</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12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4</w:t>
            </w:r>
            <w:r w:rsidRPr="00D47D9D">
              <w:rPr>
                <w:rFonts w:ascii="Times New Roman" w:hAnsi="Times New Roman" w:cs="Times New Roman"/>
                <w:noProof/>
                <w:webHidden/>
                <w:sz w:val="24"/>
                <w:szCs w:val="24"/>
              </w:rPr>
              <w:fldChar w:fldCharType="end"/>
            </w:r>
          </w:hyperlink>
        </w:p>
        <w:p w14:paraId="61B57F62" w14:textId="2B980ED3"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3" w:history="1">
            <w:r w:rsidRPr="00D47D9D">
              <w:rPr>
                <w:rStyle w:val="Hyperlink"/>
                <w:rFonts w:ascii="Times New Roman" w:hAnsi="Times New Roman" w:cs="Times New Roman"/>
                <w:noProof/>
                <w:sz w:val="24"/>
                <w:szCs w:val="24"/>
              </w:rPr>
              <w:t>3.2.3</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Populasi dan Teknik Penarikan Sampel</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13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4</w:t>
            </w:r>
            <w:r w:rsidRPr="00D47D9D">
              <w:rPr>
                <w:rFonts w:ascii="Times New Roman" w:hAnsi="Times New Roman" w:cs="Times New Roman"/>
                <w:noProof/>
                <w:webHidden/>
                <w:sz w:val="24"/>
                <w:szCs w:val="24"/>
              </w:rPr>
              <w:fldChar w:fldCharType="end"/>
            </w:r>
          </w:hyperlink>
        </w:p>
        <w:p w14:paraId="0AE4B656" w14:textId="021291FC"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4" w:history="1">
            <w:r w:rsidRPr="00D47D9D">
              <w:rPr>
                <w:rStyle w:val="Hyperlink"/>
                <w:rFonts w:ascii="Times New Roman" w:hAnsi="Times New Roman" w:cs="Times New Roman"/>
                <w:noProof/>
                <w:sz w:val="24"/>
                <w:szCs w:val="24"/>
              </w:rPr>
              <w:t>3.2.4</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Metode Pengumpulan Data</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14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6</w:t>
            </w:r>
            <w:r w:rsidRPr="00D47D9D">
              <w:rPr>
                <w:rFonts w:ascii="Times New Roman" w:hAnsi="Times New Roman" w:cs="Times New Roman"/>
                <w:noProof/>
                <w:webHidden/>
                <w:sz w:val="24"/>
                <w:szCs w:val="24"/>
              </w:rPr>
              <w:fldChar w:fldCharType="end"/>
            </w:r>
          </w:hyperlink>
        </w:p>
        <w:p w14:paraId="0333ABA8" w14:textId="7F20C6AD"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5" w:history="1">
            <w:r w:rsidRPr="00D47D9D">
              <w:rPr>
                <w:rStyle w:val="Hyperlink"/>
                <w:rFonts w:ascii="Times New Roman" w:hAnsi="Times New Roman" w:cs="Times New Roman"/>
                <w:noProof/>
                <w:sz w:val="24"/>
                <w:szCs w:val="24"/>
              </w:rPr>
              <w:t>3.2.5</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Operasional Variabel</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15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7</w:t>
            </w:r>
            <w:r w:rsidRPr="00D47D9D">
              <w:rPr>
                <w:rFonts w:ascii="Times New Roman" w:hAnsi="Times New Roman" w:cs="Times New Roman"/>
                <w:noProof/>
                <w:webHidden/>
                <w:sz w:val="24"/>
                <w:szCs w:val="24"/>
              </w:rPr>
              <w:fldChar w:fldCharType="end"/>
            </w:r>
          </w:hyperlink>
        </w:p>
        <w:p w14:paraId="704CF829" w14:textId="7DF6A01F"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6" w:history="1">
            <w:r w:rsidRPr="00D47D9D">
              <w:rPr>
                <w:rStyle w:val="Hyperlink"/>
                <w:rFonts w:ascii="Times New Roman" w:hAnsi="Times New Roman" w:cs="Times New Roman"/>
                <w:noProof/>
                <w:sz w:val="24"/>
                <w:szCs w:val="24"/>
              </w:rPr>
              <w:t>3.2.6</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Metode Analisis Data</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16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40</w:t>
            </w:r>
            <w:r w:rsidRPr="00D47D9D">
              <w:rPr>
                <w:rFonts w:ascii="Times New Roman" w:hAnsi="Times New Roman" w:cs="Times New Roman"/>
                <w:noProof/>
                <w:webHidden/>
                <w:sz w:val="24"/>
                <w:szCs w:val="24"/>
              </w:rPr>
              <w:fldChar w:fldCharType="end"/>
            </w:r>
          </w:hyperlink>
        </w:p>
        <w:p w14:paraId="53D93C93" w14:textId="69AF5937"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7" w:history="1">
            <w:r w:rsidRPr="00D47D9D">
              <w:rPr>
                <w:rStyle w:val="Hyperlink"/>
                <w:rFonts w:ascii="Times New Roman" w:hAnsi="Times New Roman" w:cs="Times New Roman"/>
                <w:noProof/>
                <w:sz w:val="24"/>
                <w:szCs w:val="24"/>
              </w:rPr>
              <w:t>3.2.7</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Analisis Regresi</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17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41</w:t>
            </w:r>
            <w:r w:rsidRPr="00D47D9D">
              <w:rPr>
                <w:rFonts w:ascii="Times New Roman" w:hAnsi="Times New Roman" w:cs="Times New Roman"/>
                <w:noProof/>
                <w:webHidden/>
                <w:sz w:val="24"/>
                <w:szCs w:val="24"/>
              </w:rPr>
              <w:fldChar w:fldCharType="end"/>
            </w:r>
          </w:hyperlink>
        </w:p>
        <w:p w14:paraId="1FB06D70" w14:textId="6B78F0C0" w:rsidR="00D47D9D" w:rsidRPr="00D47D9D" w:rsidRDefault="00D47D9D" w:rsidP="00D47D9D">
          <w:pPr>
            <w:pStyle w:val="TOC1"/>
            <w:spacing w:line="480" w:lineRule="auto"/>
            <w:jc w:val="both"/>
            <w:rPr>
              <w:rFonts w:ascii="Times New Roman" w:eastAsiaTheme="minorEastAsia" w:hAnsi="Times New Roman" w:cs="Times New Roman"/>
              <w:noProof/>
              <w:sz w:val="24"/>
              <w:szCs w:val="24"/>
            </w:rPr>
          </w:pPr>
          <w:hyperlink w:anchor="_Toc143177418" w:history="1">
            <w:r w:rsidRPr="00D47D9D">
              <w:rPr>
                <w:rStyle w:val="Hyperlink"/>
                <w:rFonts w:ascii="Times New Roman" w:hAnsi="Times New Roman" w:cs="Times New Roman"/>
                <w:b/>
                <w:bCs/>
                <w:noProof/>
                <w:sz w:val="24"/>
                <w:szCs w:val="24"/>
              </w:rPr>
              <w:t>BAB IV</w:t>
            </w:r>
          </w:hyperlink>
          <w:r>
            <w:rPr>
              <w:rFonts w:ascii="Times New Roman" w:eastAsiaTheme="minorEastAsia" w:hAnsi="Times New Roman" w:cs="Times New Roman"/>
              <w:noProof/>
              <w:sz w:val="24"/>
              <w:szCs w:val="24"/>
            </w:rPr>
            <w:t xml:space="preserve"> </w:t>
          </w:r>
          <w:hyperlink w:anchor="_Toc143177419" w:history="1">
            <w:r w:rsidRPr="00D47D9D">
              <w:rPr>
                <w:rStyle w:val="Hyperlink"/>
                <w:rFonts w:ascii="Times New Roman" w:hAnsi="Times New Roman" w:cs="Times New Roman"/>
                <w:b/>
                <w:bCs/>
                <w:noProof/>
                <w:sz w:val="24"/>
                <w:szCs w:val="24"/>
              </w:rPr>
              <w:t>HASIL PENELITIAN DAN PEMBAHAS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19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48</w:t>
            </w:r>
            <w:r w:rsidRPr="00D47D9D">
              <w:rPr>
                <w:rFonts w:ascii="Times New Roman" w:hAnsi="Times New Roman" w:cs="Times New Roman"/>
                <w:noProof/>
                <w:webHidden/>
                <w:sz w:val="24"/>
                <w:szCs w:val="24"/>
              </w:rPr>
              <w:fldChar w:fldCharType="end"/>
            </w:r>
          </w:hyperlink>
        </w:p>
        <w:p w14:paraId="4E6329FE" w14:textId="6422CD07"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0" w:history="1">
            <w:r w:rsidRPr="00D47D9D">
              <w:rPr>
                <w:rStyle w:val="Hyperlink"/>
                <w:rFonts w:ascii="Times New Roman" w:hAnsi="Times New Roman" w:cs="Times New Roman"/>
                <w:noProof/>
                <w:sz w:val="24"/>
                <w:szCs w:val="24"/>
              </w:rPr>
              <w:t>4.1</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Deskripsi Data</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20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48</w:t>
            </w:r>
            <w:r w:rsidRPr="00D47D9D">
              <w:rPr>
                <w:rFonts w:ascii="Times New Roman" w:hAnsi="Times New Roman" w:cs="Times New Roman"/>
                <w:noProof/>
                <w:webHidden/>
                <w:sz w:val="24"/>
                <w:szCs w:val="24"/>
              </w:rPr>
              <w:fldChar w:fldCharType="end"/>
            </w:r>
          </w:hyperlink>
        </w:p>
        <w:p w14:paraId="4D4ED9FA" w14:textId="475631F7"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1" w:history="1">
            <w:r w:rsidRPr="00D47D9D">
              <w:rPr>
                <w:rStyle w:val="Hyperlink"/>
                <w:rFonts w:ascii="Times New Roman" w:hAnsi="Times New Roman" w:cs="Times New Roman"/>
                <w:noProof/>
                <w:sz w:val="24"/>
                <w:szCs w:val="24"/>
              </w:rPr>
              <w:t>4.2</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Hasil Peneliti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21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63</w:t>
            </w:r>
            <w:r w:rsidRPr="00D47D9D">
              <w:rPr>
                <w:rFonts w:ascii="Times New Roman" w:hAnsi="Times New Roman" w:cs="Times New Roman"/>
                <w:noProof/>
                <w:webHidden/>
                <w:sz w:val="24"/>
                <w:szCs w:val="24"/>
              </w:rPr>
              <w:fldChar w:fldCharType="end"/>
            </w:r>
          </w:hyperlink>
        </w:p>
        <w:p w14:paraId="650D2A74" w14:textId="180F8765"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2" w:history="1">
            <w:r w:rsidRPr="00D47D9D">
              <w:rPr>
                <w:rStyle w:val="Hyperlink"/>
                <w:rFonts w:ascii="Times New Roman" w:hAnsi="Times New Roman" w:cs="Times New Roman"/>
                <w:noProof/>
                <w:sz w:val="24"/>
                <w:szCs w:val="24"/>
              </w:rPr>
              <w:t>4.2.1</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Hasil Uji Analisis Deskriptif</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22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67</w:t>
            </w:r>
            <w:r w:rsidRPr="00D47D9D">
              <w:rPr>
                <w:rFonts w:ascii="Times New Roman" w:hAnsi="Times New Roman" w:cs="Times New Roman"/>
                <w:noProof/>
                <w:webHidden/>
                <w:sz w:val="24"/>
                <w:szCs w:val="24"/>
              </w:rPr>
              <w:fldChar w:fldCharType="end"/>
            </w:r>
          </w:hyperlink>
        </w:p>
        <w:p w14:paraId="45228DCA" w14:textId="295FE557"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3" w:history="1">
            <w:r w:rsidRPr="00D47D9D">
              <w:rPr>
                <w:rStyle w:val="Hyperlink"/>
                <w:rFonts w:ascii="Times New Roman" w:hAnsi="Times New Roman" w:cs="Times New Roman"/>
                <w:noProof/>
                <w:sz w:val="24"/>
                <w:szCs w:val="24"/>
              </w:rPr>
              <w:t>4.2.2</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Uji Analisis Asosiatif</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23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70</w:t>
            </w:r>
            <w:r w:rsidRPr="00D47D9D">
              <w:rPr>
                <w:rFonts w:ascii="Times New Roman" w:hAnsi="Times New Roman" w:cs="Times New Roman"/>
                <w:noProof/>
                <w:webHidden/>
                <w:sz w:val="24"/>
                <w:szCs w:val="24"/>
              </w:rPr>
              <w:fldChar w:fldCharType="end"/>
            </w:r>
          </w:hyperlink>
        </w:p>
        <w:p w14:paraId="59A65C91" w14:textId="69D90188"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4" w:history="1">
            <w:r w:rsidRPr="00D47D9D">
              <w:rPr>
                <w:rStyle w:val="Hyperlink"/>
                <w:rFonts w:ascii="Times New Roman" w:hAnsi="Times New Roman" w:cs="Times New Roman"/>
                <w:noProof/>
                <w:sz w:val="24"/>
                <w:szCs w:val="24"/>
              </w:rPr>
              <w:t>4.2.3</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Hasil Uji Hipotesis Statistik</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24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78</w:t>
            </w:r>
            <w:r w:rsidRPr="00D47D9D">
              <w:rPr>
                <w:rFonts w:ascii="Times New Roman" w:hAnsi="Times New Roman" w:cs="Times New Roman"/>
                <w:noProof/>
                <w:webHidden/>
                <w:sz w:val="24"/>
                <w:szCs w:val="24"/>
              </w:rPr>
              <w:fldChar w:fldCharType="end"/>
            </w:r>
          </w:hyperlink>
        </w:p>
        <w:p w14:paraId="5E3A0CE0" w14:textId="7642CC76"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5" w:history="1">
            <w:r w:rsidRPr="00D47D9D">
              <w:rPr>
                <w:rStyle w:val="Hyperlink"/>
                <w:rFonts w:ascii="Times New Roman" w:hAnsi="Times New Roman" w:cs="Times New Roman"/>
                <w:noProof/>
                <w:sz w:val="24"/>
                <w:szCs w:val="24"/>
              </w:rPr>
              <w:t>4.3</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Pembahas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25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3</w:t>
            </w:r>
            <w:r w:rsidRPr="00D47D9D">
              <w:rPr>
                <w:rFonts w:ascii="Times New Roman" w:hAnsi="Times New Roman" w:cs="Times New Roman"/>
                <w:noProof/>
                <w:webHidden/>
                <w:sz w:val="24"/>
                <w:szCs w:val="24"/>
              </w:rPr>
              <w:fldChar w:fldCharType="end"/>
            </w:r>
          </w:hyperlink>
        </w:p>
        <w:p w14:paraId="740CE449" w14:textId="5E189315"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6" w:history="1">
            <w:r w:rsidRPr="00D47D9D">
              <w:rPr>
                <w:rStyle w:val="Hyperlink"/>
                <w:rFonts w:ascii="Times New Roman" w:hAnsi="Times New Roman" w:cs="Times New Roman"/>
                <w:noProof/>
                <w:sz w:val="24"/>
                <w:szCs w:val="24"/>
              </w:rPr>
              <w:t>4.3.1</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 xml:space="preserve">Pengaruh Perputaran Piutang Terhadap </w:t>
            </w:r>
            <w:r w:rsidRPr="00D47D9D">
              <w:rPr>
                <w:rStyle w:val="Hyperlink"/>
                <w:rFonts w:ascii="Times New Roman" w:hAnsi="Times New Roman" w:cs="Times New Roman"/>
                <w:i/>
                <w:iCs/>
                <w:noProof/>
                <w:sz w:val="24"/>
                <w:szCs w:val="24"/>
              </w:rPr>
              <w:t xml:space="preserve">Return On Assets </w:t>
            </w:r>
            <w:r w:rsidRPr="00D47D9D">
              <w:rPr>
                <w:rStyle w:val="Hyperlink"/>
                <w:rFonts w:ascii="Times New Roman" w:hAnsi="Times New Roman" w:cs="Times New Roman"/>
                <w:noProof/>
                <w:sz w:val="24"/>
                <w:szCs w:val="24"/>
              </w:rPr>
              <w:t>Pada Perusahaan Otomotif Yang Terdaftar Di BEI</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26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3</w:t>
            </w:r>
            <w:r w:rsidRPr="00D47D9D">
              <w:rPr>
                <w:rFonts w:ascii="Times New Roman" w:hAnsi="Times New Roman" w:cs="Times New Roman"/>
                <w:noProof/>
                <w:webHidden/>
                <w:sz w:val="24"/>
                <w:szCs w:val="24"/>
              </w:rPr>
              <w:fldChar w:fldCharType="end"/>
            </w:r>
          </w:hyperlink>
        </w:p>
        <w:p w14:paraId="2D9EA87A" w14:textId="028F5BC9"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7" w:history="1">
            <w:r w:rsidRPr="00D47D9D">
              <w:rPr>
                <w:rStyle w:val="Hyperlink"/>
                <w:rFonts w:ascii="Times New Roman" w:hAnsi="Times New Roman" w:cs="Times New Roman"/>
                <w:noProof/>
                <w:sz w:val="24"/>
                <w:szCs w:val="24"/>
              </w:rPr>
              <w:t>4.3.2</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 xml:space="preserve">Pengaruh Perputaran Persediaan Terhadap </w:t>
            </w:r>
            <w:r w:rsidRPr="00D47D9D">
              <w:rPr>
                <w:rStyle w:val="Hyperlink"/>
                <w:rFonts w:ascii="Times New Roman" w:hAnsi="Times New Roman" w:cs="Times New Roman"/>
                <w:i/>
                <w:iCs/>
                <w:noProof/>
                <w:sz w:val="24"/>
                <w:szCs w:val="24"/>
              </w:rPr>
              <w:t xml:space="preserve">Return On Assets </w:t>
            </w:r>
            <w:r w:rsidRPr="00D47D9D">
              <w:rPr>
                <w:rStyle w:val="Hyperlink"/>
                <w:rFonts w:ascii="Times New Roman" w:hAnsi="Times New Roman" w:cs="Times New Roman"/>
                <w:noProof/>
                <w:sz w:val="24"/>
                <w:szCs w:val="24"/>
              </w:rPr>
              <w:t>Pada Perusahaan Otomotif Yang Terdaftar Di BEI</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27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5</w:t>
            </w:r>
            <w:r w:rsidRPr="00D47D9D">
              <w:rPr>
                <w:rFonts w:ascii="Times New Roman" w:hAnsi="Times New Roman" w:cs="Times New Roman"/>
                <w:noProof/>
                <w:webHidden/>
                <w:sz w:val="24"/>
                <w:szCs w:val="24"/>
              </w:rPr>
              <w:fldChar w:fldCharType="end"/>
            </w:r>
          </w:hyperlink>
        </w:p>
        <w:p w14:paraId="3AB20FC9" w14:textId="15047AE1" w:rsidR="00D47D9D" w:rsidRPr="00D47D9D" w:rsidRDefault="00D47D9D"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8" w:history="1">
            <w:r w:rsidRPr="00D47D9D">
              <w:rPr>
                <w:rStyle w:val="Hyperlink"/>
                <w:rFonts w:ascii="Times New Roman" w:hAnsi="Times New Roman" w:cs="Times New Roman"/>
                <w:noProof/>
                <w:sz w:val="24"/>
                <w:szCs w:val="24"/>
              </w:rPr>
              <w:t>4.3.3</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 xml:space="preserve">Pengaruh Perputaran Kas Terhadap </w:t>
            </w:r>
            <w:r w:rsidRPr="00D47D9D">
              <w:rPr>
                <w:rStyle w:val="Hyperlink"/>
                <w:rFonts w:ascii="Times New Roman" w:hAnsi="Times New Roman" w:cs="Times New Roman"/>
                <w:i/>
                <w:iCs/>
                <w:noProof/>
                <w:sz w:val="24"/>
                <w:szCs w:val="24"/>
              </w:rPr>
              <w:t xml:space="preserve">Return On Assets </w:t>
            </w:r>
            <w:r w:rsidRPr="00D47D9D">
              <w:rPr>
                <w:rStyle w:val="Hyperlink"/>
                <w:rFonts w:ascii="Times New Roman" w:hAnsi="Times New Roman" w:cs="Times New Roman"/>
                <w:noProof/>
                <w:sz w:val="24"/>
                <w:szCs w:val="24"/>
              </w:rPr>
              <w:t>Pada Perusahaan Otomotif Yang Terdaftar Di BEI</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28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7</w:t>
            </w:r>
            <w:r w:rsidRPr="00D47D9D">
              <w:rPr>
                <w:rFonts w:ascii="Times New Roman" w:hAnsi="Times New Roman" w:cs="Times New Roman"/>
                <w:noProof/>
                <w:webHidden/>
                <w:sz w:val="24"/>
                <w:szCs w:val="24"/>
              </w:rPr>
              <w:fldChar w:fldCharType="end"/>
            </w:r>
          </w:hyperlink>
        </w:p>
        <w:p w14:paraId="159D528E" w14:textId="359FFF2D" w:rsidR="00D47D9D" w:rsidRPr="00D47D9D" w:rsidRDefault="00D47D9D" w:rsidP="00D47D9D">
          <w:pPr>
            <w:pStyle w:val="TOC1"/>
            <w:spacing w:line="480" w:lineRule="auto"/>
            <w:jc w:val="both"/>
            <w:rPr>
              <w:rFonts w:ascii="Times New Roman" w:eastAsiaTheme="minorEastAsia" w:hAnsi="Times New Roman" w:cs="Times New Roman"/>
              <w:noProof/>
              <w:sz w:val="24"/>
              <w:szCs w:val="24"/>
            </w:rPr>
          </w:pPr>
          <w:hyperlink w:anchor="_Toc143177429" w:history="1">
            <w:r w:rsidRPr="00D47D9D">
              <w:rPr>
                <w:rStyle w:val="Hyperlink"/>
                <w:rFonts w:ascii="Times New Roman" w:hAnsi="Times New Roman" w:cs="Times New Roman"/>
                <w:noProof/>
                <w:sz w:val="24"/>
                <w:szCs w:val="24"/>
              </w:rPr>
              <w:t>BAB V</w:t>
            </w:r>
          </w:hyperlink>
          <w:r>
            <w:rPr>
              <w:rFonts w:ascii="Times New Roman" w:eastAsiaTheme="minorEastAsia" w:hAnsi="Times New Roman" w:cs="Times New Roman"/>
              <w:noProof/>
              <w:sz w:val="24"/>
              <w:szCs w:val="24"/>
            </w:rPr>
            <w:t xml:space="preserve"> </w:t>
          </w:r>
          <w:hyperlink w:anchor="_Toc143177430" w:history="1">
            <w:r w:rsidRPr="00D47D9D">
              <w:rPr>
                <w:rStyle w:val="Hyperlink"/>
                <w:rFonts w:ascii="Times New Roman" w:hAnsi="Times New Roman" w:cs="Times New Roman"/>
                <w:noProof/>
                <w:sz w:val="24"/>
                <w:szCs w:val="24"/>
              </w:rPr>
              <w:t>KESIMPULAN DAN SAR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30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9</w:t>
            </w:r>
            <w:r w:rsidRPr="00D47D9D">
              <w:rPr>
                <w:rFonts w:ascii="Times New Roman" w:hAnsi="Times New Roman" w:cs="Times New Roman"/>
                <w:noProof/>
                <w:webHidden/>
                <w:sz w:val="24"/>
                <w:szCs w:val="24"/>
              </w:rPr>
              <w:fldChar w:fldCharType="end"/>
            </w:r>
          </w:hyperlink>
        </w:p>
        <w:p w14:paraId="4F74CF07" w14:textId="53A49D9E"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31" w:history="1">
            <w:r w:rsidRPr="00D47D9D">
              <w:rPr>
                <w:rStyle w:val="Hyperlink"/>
                <w:rFonts w:ascii="Times New Roman" w:hAnsi="Times New Roman" w:cs="Times New Roman"/>
                <w:noProof/>
                <w:sz w:val="24"/>
                <w:szCs w:val="24"/>
              </w:rPr>
              <w:t>5.1</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Kesimpul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31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9</w:t>
            </w:r>
            <w:r w:rsidRPr="00D47D9D">
              <w:rPr>
                <w:rFonts w:ascii="Times New Roman" w:hAnsi="Times New Roman" w:cs="Times New Roman"/>
                <w:noProof/>
                <w:webHidden/>
                <w:sz w:val="24"/>
                <w:szCs w:val="24"/>
              </w:rPr>
              <w:fldChar w:fldCharType="end"/>
            </w:r>
          </w:hyperlink>
        </w:p>
        <w:p w14:paraId="4F371749" w14:textId="3DB5017E" w:rsidR="00D47D9D" w:rsidRPr="00D47D9D" w:rsidRDefault="00D47D9D"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32" w:history="1">
            <w:r w:rsidRPr="00D47D9D">
              <w:rPr>
                <w:rStyle w:val="Hyperlink"/>
                <w:rFonts w:ascii="Times New Roman" w:hAnsi="Times New Roman" w:cs="Times New Roman"/>
                <w:noProof/>
                <w:sz w:val="24"/>
                <w:szCs w:val="24"/>
              </w:rPr>
              <w:t>5.2</w:t>
            </w:r>
            <w:r w:rsidRPr="00D47D9D">
              <w:rPr>
                <w:rFonts w:ascii="Times New Roman" w:eastAsiaTheme="minorEastAsia" w:hAnsi="Times New Roman" w:cs="Times New Roman"/>
                <w:noProof/>
                <w:sz w:val="24"/>
                <w:szCs w:val="24"/>
              </w:rPr>
              <w:tab/>
            </w:r>
            <w:r w:rsidRPr="00D47D9D">
              <w:rPr>
                <w:rStyle w:val="Hyperlink"/>
                <w:rFonts w:ascii="Times New Roman" w:hAnsi="Times New Roman" w:cs="Times New Roman"/>
                <w:noProof/>
                <w:sz w:val="24"/>
                <w:szCs w:val="24"/>
              </w:rPr>
              <w:t>Saran</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32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90</w:t>
            </w:r>
            <w:r w:rsidRPr="00D47D9D">
              <w:rPr>
                <w:rFonts w:ascii="Times New Roman" w:hAnsi="Times New Roman" w:cs="Times New Roman"/>
                <w:noProof/>
                <w:webHidden/>
                <w:sz w:val="24"/>
                <w:szCs w:val="24"/>
              </w:rPr>
              <w:fldChar w:fldCharType="end"/>
            </w:r>
          </w:hyperlink>
        </w:p>
        <w:p w14:paraId="0F8519E6" w14:textId="7E289DA3" w:rsidR="00D47D9D" w:rsidRDefault="00D47D9D" w:rsidP="00D47D9D">
          <w:pPr>
            <w:pStyle w:val="TOC1"/>
            <w:spacing w:line="480" w:lineRule="auto"/>
            <w:jc w:val="both"/>
            <w:rPr>
              <w:rFonts w:eastAsiaTheme="minorEastAsia"/>
              <w:noProof/>
            </w:rPr>
          </w:pPr>
          <w:hyperlink w:anchor="_Toc143177433" w:history="1">
            <w:r w:rsidRPr="00D47D9D">
              <w:rPr>
                <w:rStyle w:val="Hyperlink"/>
                <w:rFonts w:ascii="Times New Roman" w:hAnsi="Times New Roman" w:cs="Times New Roman"/>
                <w:b/>
                <w:bCs/>
                <w:noProof/>
                <w:sz w:val="24"/>
                <w:szCs w:val="24"/>
              </w:rPr>
              <w:t>DAFTAR PUSTAKA</w:t>
            </w:r>
            <w:r w:rsidRPr="00D47D9D">
              <w:rPr>
                <w:rFonts w:ascii="Times New Roman" w:hAnsi="Times New Roman" w:cs="Times New Roman"/>
                <w:noProof/>
                <w:webHidden/>
                <w:sz w:val="24"/>
                <w:szCs w:val="24"/>
              </w:rPr>
              <w:tab/>
            </w:r>
            <w:r w:rsidRPr="00D47D9D">
              <w:rPr>
                <w:rFonts w:ascii="Times New Roman" w:hAnsi="Times New Roman" w:cs="Times New Roman"/>
                <w:noProof/>
                <w:webHidden/>
                <w:sz w:val="24"/>
                <w:szCs w:val="24"/>
              </w:rPr>
              <w:fldChar w:fldCharType="begin"/>
            </w:r>
            <w:r w:rsidRPr="00D47D9D">
              <w:rPr>
                <w:rFonts w:ascii="Times New Roman" w:hAnsi="Times New Roman" w:cs="Times New Roman"/>
                <w:noProof/>
                <w:webHidden/>
                <w:sz w:val="24"/>
                <w:szCs w:val="24"/>
              </w:rPr>
              <w:instrText xml:space="preserve"> PAGEREF _Toc143177433 \h </w:instrText>
            </w:r>
            <w:r w:rsidRPr="00D47D9D">
              <w:rPr>
                <w:rFonts w:ascii="Times New Roman" w:hAnsi="Times New Roman" w:cs="Times New Roman"/>
                <w:noProof/>
                <w:webHidden/>
                <w:sz w:val="24"/>
                <w:szCs w:val="24"/>
              </w:rPr>
            </w:r>
            <w:r w:rsidRPr="00D47D9D">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92</w:t>
            </w:r>
            <w:r w:rsidRPr="00D47D9D">
              <w:rPr>
                <w:rFonts w:ascii="Times New Roman" w:hAnsi="Times New Roman" w:cs="Times New Roman"/>
                <w:noProof/>
                <w:webHidden/>
                <w:sz w:val="24"/>
                <w:szCs w:val="24"/>
              </w:rPr>
              <w:fldChar w:fldCharType="end"/>
            </w:r>
          </w:hyperlink>
        </w:p>
        <w:p w14:paraId="6A7081CE" w14:textId="003F3FE3" w:rsidR="004A7259" w:rsidRPr="00AD566E" w:rsidRDefault="004A7259" w:rsidP="00A07E72">
          <w:pPr>
            <w:spacing w:line="480" w:lineRule="auto"/>
            <w:jc w:val="both"/>
            <w:rPr>
              <w:rFonts w:ascii="Times New Roman" w:hAnsi="Times New Roman" w:cs="Times New Roman"/>
              <w:sz w:val="24"/>
              <w:szCs w:val="24"/>
            </w:rPr>
          </w:pPr>
          <w:r w:rsidRPr="00A07E72">
            <w:rPr>
              <w:rFonts w:ascii="Times New Roman" w:hAnsi="Times New Roman" w:cs="Times New Roman"/>
              <w:b/>
              <w:bCs/>
              <w:noProof/>
              <w:sz w:val="24"/>
              <w:szCs w:val="24"/>
            </w:rPr>
            <w:fldChar w:fldCharType="end"/>
          </w:r>
        </w:p>
      </w:sdtContent>
    </w:sdt>
    <w:p w14:paraId="7930BD89" w14:textId="77777777" w:rsidR="00843827" w:rsidRPr="00AD566E" w:rsidRDefault="00843827" w:rsidP="00156EDF">
      <w:pPr>
        <w:spacing w:line="480" w:lineRule="auto"/>
        <w:rPr>
          <w:rFonts w:ascii="Times New Roman" w:eastAsiaTheme="majorEastAsia" w:hAnsi="Times New Roman" w:cs="Times New Roman"/>
          <w:b/>
          <w:bCs/>
          <w:sz w:val="24"/>
          <w:szCs w:val="24"/>
        </w:rPr>
      </w:pPr>
    </w:p>
    <w:p w14:paraId="5DE41AB7" w14:textId="77777777" w:rsidR="004A7259" w:rsidRPr="00AD566E" w:rsidRDefault="004A7259"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br w:type="page"/>
      </w:r>
    </w:p>
    <w:p w14:paraId="04238007" w14:textId="4E2344C2" w:rsidR="0096659D" w:rsidRPr="00AD566E" w:rsidRDefault="00843827" w:rsidP="00245DDD">
      <w:pPr>
        <w:pStyle w:val="Heading1"/>
        <w:spacing w:line="480" w:lineRule="auto"/>
        <w:jc w:val="center"/>
        <w:rPr>
          <w:rFonts w:ascii="Times New Roman" w:hAnsi="Times New Roman" w:cs="Times New Roman"/>
          <w:b/>
          <w:bCs/>
          <w:color w:val="auto"/>
          <w:sz w:val="24"/>
          <w:szCs w:val="24"/>
        </w:rPr>
      </w:pPr>
      <w:bookmarkStart w:id="7" w:name="_Toc143177377"/>
      <w:r w:rsidRPr="00AD566E">
        <w:rPr>
          <w:rFonts w:ascii="Times New Roman" w:hAnsi="Times New Roman" w:cs="Times New Roman"/>
          <w:b/>
          <w:bCs/>
          <w:color w:val="auto"/>
          <w:sz w:val="24"/>
          <w:szCs w:val="24"/>
        </w:rPr>
        <w:lastRenderedPageBreak/>
        <w:t>DAFTAR TABEL</w:t>
      </w:r>
      <w:bookmarkEnd w:id="7"/>
    </w:p>
    <w:p w14:paraId="03048A40" w14:textId="6A6B409E" w:rsidR="00003062" w:rsidRPr="00837829" w:rsidRDefault="00003062" w:rsidP="00E62DEF">
      <w:pPr>
        <w:pStyle w:val="TableofFigures"/>
        <w:tabs>
          <w:tab w:val="right" w:leader="dot" w:pos="8261"/>
        </w:tabs>
        <w:spacing w:line="480" w:lineRule="auto"/>
        <w:jc w:val="both"/>
        <w:rPr>
          <w:rFonts w:ascii="Times New Roman" w:hAnsi="Times New Roman" w:cs="Times New Roman"/>
          <w:noProof/>
          <w:sz w:val="24"/>
          <w:szCs w:val="24"/>
        </w:rPr>
      </w:pPr>
      <w:r w:rsidRPr="00837829">
        <w:rPr>
          <w:rFonts w:ascii="Times New Roman" w:hAnsi="Times New Roman" w:cs="Times New Roman"/>
          <w:b/>
          <w:bCs/>
          <w:sz w:val="24"/>
          <w:szCs w:val="24"/>
        </w:rPr>
        <w:fldChar w:fldCharType="begin"/>
      </w:r>
      <w:r w:rsidRPr="00837829">
        <w:rPr>
          <w:rFonts w:ascii="Times New Roman" w:hAnsi="Times New Roman" w:cs="Times New Roman"/>
          <w:b/>
          <w:bCs/>
          <w:sz w:val="24"/>
          <w:szCs w:val="24"/>
        </w:rPr>
        <w:instrText xml:space="preserve"> TOC \h \z \c "Tabel 1." </w:instrText>
      </w:r>
      <w:r w:rsidRPr="00837829">
        <w:rPr>
          <w:rFonts w:ascii="Times New Roman" w:hAnsi="Times New Roman" w:cs="Times New Roman"/>
          <w:b/>
          <w:bCs/>
          <w:sz w:val="24"/>
          <w:szCs w:val="24"/>
        </w:rPr>
        <w:fldChar w:fldCharType="separate"/>
      </w:r>
      <w:hyperlink w:anchor="_Toc143176489" w:history="1">
        <w:r w:rsidRPr="00837829">
          <w:rPr>
            <w:rStyle w:val="Hyperlink"/>
            <w:rFonts w:ascii="Times New Roman" w:hAnsi="Times New Roman" w:cs="Times New Roman"/>
            <w:noProof/>
            <w:sz w:val="24"/>
            <w:szCs w:val="24"/>
          </w:rPr>
          <w:t xml:space="preserve">Tabel 1. 1 </w:t>
        </w:r>
        <w:r w:rsidRPr="00837829">
          <w:rPr>
            <w:rStyle w:val="Hyperlink"/>
            <w:rFonts w:ascii="Times New Roman" w:eastAsia="Times New Roman" w:hAnsi="Times New Roman" w:cs="Times New Roman"/>
            <w:noProof/>
            <w:sz w:val="24"/>
            <w:szCs w:val="24"/>
          </w:rPr>
          <w:t>Waktu Penelitian</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489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w:t>
        </w:r>
        <w:r w:rsidRPr="00837829">
          <w:rPr>
            <w:rFonts w:ascii="Times New Roman" w:hAnsi="Times New Roman" w:cs="Times New Roman"/>
            <w:noProof/>
            <w:webHidden/>
            <w:sz w:val="24"/>
            <w:szCs w:val="24"/>
          </w:rPr>
          <w:fldChar w:fldCharType="end"/>
        </w:r>
      </w:hyperlink>
      <w:r w:rsidRPr="00837829">
        <w:rPr>
          <w:rFonts w:ascii="Times New Roman" w:hAnsi="Times New Roman" w:cs="Times New Roman"/>
          <w:b/>
          <w:bCs/>
          <w:sz w:val="24"/>
          <w:szCs w:val="24"/>
        </w:rPr>
        <w:fldChar w:fldCharType="end"/>
      </w:r>
      <w:r w:rsidRPr="00837829">
        <w:rPr>
          <w:rFonts w:ascii="Times New Roman" w:hAnsi="Times New Roman" w:cs="Times New Roman"/>
          <w:b/>
          <w:bCs/>
          <w:sz w:val="24"/>
          <w:szCs w:val="24"/>
        </w:rPr>
        <w:fldChar w:fldCharType="begin"/>
      </w:r>
      <w:r w:rsidRPr="00837829">
        <w:rPr>
          <w:rFonts w:ascii="Times New Roman" w:hAnsi="Times New Roman" w:cs="Times New Roman"/>
          <w:b/>
          <w:bCs/>
          <w:sz w:val="24"/>
          <w:szCs w:val="24"/>
        </w:rPr>
        <w:instrText xml:space="preserve"> TOC \h \z \c "Tabel 3" </w:instrText>
      </w:r>
      <w:r w:rsidRPr="00837829">
        <w:rPr>
          <w:rFonts w:ascii="Times New Roman" w:hAnsi="Times New Roman" w:cs="Times New Roman"/>
          <w:b/>
          <w:bCs/>
          <w:sz w:val="24"/>
          <w:szCs w:val="24"/>
        </w:rPr>
        <w:fldChar w:fldCharType="separate"/>
      </w:r>
    </w:p>
    <w:p w14:paraId="60387963" w14:textId="6599FE9D"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496" w:history="1">
        <w:r w:rsidRPr="00837829">
          <w:rPr>
            <w:rStyle w:val="Hyperlink"/>
            <w:rFonts w:ascii="Times New Roman" w:hAnsi="Times New Roman" w:cs="Times New Roman"/>
            <w:noProof/>
            <w:sz w:val="24"/>
            <w:szCs w:val="24"/>
          </w:rPr>
          <w:t>Tabel 3 1 Sampel Penelitian</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496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5</w:t>
        </w:r>
        <w:r w:rsidRPr="00837829">
          <w:rPr>
            <w:rFonts w:ascii="Times New Roman" w:hAnsi="Times New Roman" w:cs="Times New Roman"/>
            <w:noProof/>
            <w:webHidden/>
            <w:sz w:val="24"/>
            <w:szCs w:val="24"/>
          </w:rPr>
          <w:fldChar w:fldCharType="end"/>
        </w:r>
      </w:hyperlink>
    </w:p>
    <w:p w14:paraId="0E7376C5" w14:textId="5BC22F9B" w:rsidR="00003062" w:rsidRPr="00837829" w:rsidRDefault="00003062" w:rsidP="00E62DEF">
      <w:pPr>
        <w:pStyle w:val="TableofFigures"/>
        <w:tabs>
          <w:tab w:val="right" w:leader="dot" w:pos="8261"/>
        </w:tabs>
        <w:spacing w:line="480" w:lineRule="auto"/>
        <w:jc w:val="both"/>
        <w:rPr>
          <w:rFonts w:ascii="Times New Roman" w:hAnsi="Times New Roman" w:cs="Times New Roman"/>
          <w:noProof/>
          <w:sz w:val="24"/>
          <w:szCs w:val="24"/>
        </w:rPr>
      </w:pPr>
      <w:hyperlink w:anchor="_Toc143176497" w:history="1">
        <w:r w:rsidRPr="00837829">
          <w:rPr>
            <w:rStyle w:val="Hyperlink"/>
            <w:rFonts w:ascii="Times New Roman" w:hAnsi="Times New Roman" w:cs="Times New Roman"/>
            <w:noProof/>
            <w:sz w:val="24"/>
            <w:szCs w:val="24"/>
          </w:rPr>
          <w:t>Tabel 3 2 Operasional Variabel Penelitian</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497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7</w:t>
        </w:r>
        <w:r w:rsidRPr="00837829">
          <w:rPr>
            <w:rFonts w:ascii="Times New Roman" w:hAnsi="Times New Roman" w:cs="Times New Roman"/>
            <w:noProof/>
            <w:webHidden/>
            <w:sz w:val="24"/>
            <w:szCs w:val="24"/>
          </w:rPr>
          <w:fldChar w:fldCharType="end"/>
        </w:r>
      </w:hyperlink>
      <w:r w:rsidRPr="00837829">
        <w:rPr>
          <w:rFonts w:ascii="Times New Roman" w:hAnsi="Times New Roman" w:cs="Times New Roman"/>
          <w:b/>
          <w:bCs/>
          <w:sz w:val="24"/>
          <w:szCs w:val="24"/>
        </w:rPr>
        <w:fldChar w:fldCharType="end"/>
      </w:r>
      <w:r w:rsidRPr="00837829">
        <w:rPr>
          <w:rFonts w:ascii="Times New Roman" w:hAnsi="Times New Roman" w:cs="Times New Roman"/>
          <w:b/>
          <w:bCs/>
          <w:sz w:val="24"/>
          <w:szCs w:val="24"/>
        </w:rPr>
        <w:fldChar w:fldCharType="begin"/>
      </w:r>
      <w:r w:rsidRPr="00837829">
        <w:rPr>
          <w:rFonts w:ascii="Times New Roman" w:hAnsi="Times New Roman" w:cs="Times New Roman"/>
          <w:b/>
          <w:bCs/>
          <w:sz w:val="24"/>
          <w:szCs w:val="24"/>
        </w:rPr>
        <w:instrText xml:space="preserve"> TOC \h \z \c "Tabel 4." </w:instrText>
      </w:r>
      <w:r w:rsidRPr="00837829">
        <w:rPr>
          <w:rFonts w:ascii="Times New Roman" w:hAnsi="Times New Roman" w:cs="Times New Roman"/>
          <w:b/>
          <w:bCs/>
          <w:sz w:val="24"/>
          <w:szCs w:val="24"/>
        </w:rPr>
        <w:fldChar w:fldCharType="separate"/>
      </w:r>
    </w:p>
    <w:p w14:paraId="71CFAE7D" w14:textId="4EF30493"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3" w:history="1">
        <w:r w:rsidRPr="00837829">
          <w:rPr>
            <w:rStyle w:val="Hyperlink"/>
            <w:rFonts w:ascii="Times New Roman" w:hAnsi="Times New Roman" w:cs="Times New Roman"/>
            <w:noProof/>
            <w:sz w:val="24"/>
            <w:szCs w:val="24"/>
          </w:rPr>
          <w:t>Tabel 4. 1 Data Perputaran Piutang Pada Perusahaan Otomotif</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13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64</w:t>
        </w:r>
        <w:r w:rsidRPr="00837829">
          <w:rPr>
            <w:rFonts w:ascii="Times New Roman" w:hAnsi="Times New Roman" w:cs="Times New Roman"/>
            <w:noProof/>
            <w:webHidden/>
            <w:sz w:val="24"/>
            <w:szCs w:val="24"/>
          </w:rPr>
          <w:fldChar w:fldCharType="end"/>
        </w:r>
      </w:hyperlink>
    </w:p>
    <w:p w14:paraId="4765E40D" w14:textId="07F8310B"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4" w:history="1">
        <w:r w:rsidRPr="00837829">
          <w:rPr>
            <w:rStyle w:val="Hyperlink"/>
            <w:rFonts w:ascii="Times New Roman" w:hAnsi="Times New Roman" w:cs="Times New Roman"/>
            <w:noProof/>
            <w:sz w:val="24"/>
            <w:szCs w:val="24"/>
          </w:rPr>
          <w:t>Tabel 4. 2 Data Perputaran Persediaan Pada Perusahaan Otomotif</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14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65</w:t>
        </w:r>
        <w:r w:rsidRPr="00837829">
          <w:rPr>
            <w:rFonts w:ascii="Times New Roman" w:hAnsi="Times New Roman" w:cs="Times New Roman"/>
            <w:noProof/>
            <w:webHidden/>
            <w:sz w:val="24"/>
            <w:szCs w:val="24"/>
          </w:rPr>
          <w:fldChar w:fldCharType="end"/>
        </w:r>
      </w:hyperlink>
    </w:p>
    <w:p w14:paraId="2AEA9D44" w14:textId="1CF5C8E0"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5" w:history="1">
        <w:r w:rsidRPr="00837829">
          <w:rPr>
            <w:rStyle w:val="Hyperlink"/>
            <w:rFonts w:ascii="Times New Roman" w:hAnsi="Times New Roman" w:cs="Times New Roman"/>
            <w:noProof/>
            <w:sz w:val="24"/>
            <w:szCs w:val="24"/>
          </w:rPr>
          <w:t>Tabel 4. 3 Data Perputaran Kas Pada Perusahaan Otomotif</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15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66</w:t>
        </w:r>
        <w:r w:rsidRPr="00837829">
          <w:rPr>
            <w:rFonts w:ascii="Times New Roman" w:hAnsi="Times New Roman" w:cs="Times New Roman"/>
            <w:noProof/>
            <w:webHidden/>
            <w:sz w:val="24"/>
            <w:szCs w:val="24"/>
          </w:rPr>
          <w:fldChar w:fldCharType="end"/>
        </w:r>
      </w:hyperlink>
    </w:p>
    <w:p w14:paraId="05A00BAE" w14:textId="42BBF89C"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6" w:history="1">
        <w:r w:rsidRPr="00837829">
          <w:rPr>
            <w:rStyle w:val="Hyperlink"/>
            <w:rFonts w:ascii="Times New Roman" w:hAnsi="Times New Roman" w:cs="Times New Roman"/>
            <w:noProof/>
            <w:sz w:val="24"/>
            <w:szCs w:val="24"/>
          </w:rPr>
          <w:t>Tabel 4. 4 Data Return On Assets (ROA)  pada Perusahaan Otomotif</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16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67</w:t>
        </w:r>
        <w:r w:rsidRPr="00837829">
          <w:rPr>
            <w:rFonts w:ascii="Times New Roman" w:hAnsi="Times New Roman" w:cs="Times New Roman"/>
            <w:noProof/>
            <w:webHidden/>
            <w:sz w:val="24"/>
            <w:szCs w:val="24"/>
          </w:rPr>
          <w:fldChar w:fldCharType="end"/>
        </w:r>
      </w:hyperlink>
    </w:p>
    <w:p w14:paraId="67ECBABF" w14:textId="0A45CC44"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7" w:history="1">
        <w:r w:rsidRPr="00837829">
          <w:rPr>
            <w:rStyle w:val="Hyperlink"/>
            <w:rFonts w:ascii="Times New Roman" w:hAnsi="Times New Roman" w:cs="Times New Roman"/>
            <w:noProof/>
            <w:sz w:val="24"/>
            <w:szCs w:val="24"/>
          </w:rPr>
          <w:t>Tabel 4. 5 Hasil Uji Statistik Deskriptif</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17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68</w:t>
        </w:r>
        <w:r w:rsidRPr="00837829">
          <w:rPr>
            <w:rFonts w:ascii="Times New Roman" w:hAnsi="Times New Roman" w:cs="Times New Roman"/>
            <w:noProof/>
            <w:webHidden/>
            <w:sz w:val="24"/>
            <w:szCs w:val="24"/>
          </w:rPr>
          <w:fldChar w:fldCharType="end"/>
        </w:r>
      </w:hyperlink>
    </w:p>
    <w:p w14:paraId="7FC5157D" w14:textId="273AD8A4"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8" w:history="1">
        <w:r w:rsidRPr="00837829">
          <w:rPr>
            <w:rStyle w:val="Hyperlink"/>
            <w:rFonts w:ascii="Times New Roman" w:hAnsi="Times New Roman" w:cs="Times New Roman"/>
            <w:noProof/>
            <w:sz w:val="24"/>
            <w:szCs w:val="24"/>
          </w:rPr>
          <w:t>Tabel 4. 6 Hasil Uji Common Effect Model</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18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71</w:t>
        </w:r>
        <w:r w:rsidRPr="00837829">
          <w:rPr>
            <w:rFonts w:ascii="Times New Roman" w:hAnsi="Times New Roman" w:cs="Times New Roman"/>
            <w:noProof/>
            <w:webHidden/>
            <w:sz w:val="24"/>
            <w:szCs w:val="24"/>
          </w:rPr>
          <w:fldChar w:fldCharType="end"/>
        </w:r>
      </w:hyperlink>
    </w:p>
    <w:p w14:paraId="46D65006" w14:textId="686D3B22"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9" w:history="1">
        <w:r w:rsidRPr="00837829">
          <w:rPr>
            <w:rStyle w:val="Hyperlink"/>
            <w:rFonts w:ascii="Times New Roman" w:hAnsi="Times New Roman" w:cs="Times New Roman"/>
            <w:noProof/>
            <w:sz w:val="24"/>
            <w:szCs w:val="24"/>
          </w:rPr>
          <w:t>Tabel 4. 7 Hasil Uji Fixed Effect Model</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19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72</w:t>
        </w:r>
        <w:r w:rsidRPr="00837829">
          <w:rPr>
            <w:rFonts w:ascii="Times New Roman" w:hAnsi="Times New Roman" w:cs="Times New Roman"/>
            <w:noProof/>
            <w:webHidden/>
            <w:sz w:val="24"/>
            <w:szCs w:val="24"/>
          </w:rPr>
          <w:fldChar w:fldCharType="end"/>
        </w:r>
      </w:hyperlink>
    </w:p>
    <w:p w14:paraId="26C8DA83" w14:textId="44D40412"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0" w:history="1">
        <w:r w:rsidRPr="00837829">
          <w:rPr>
            <w:rStyle w:val="Hyperlink"/>
            <w:rFonts w:ascii="Times New Roman" w:hAnsi="Times New Roman" w:cs="Times New Roman"/>
            <w:noProof/>
            <w:sz w:val="24"/>
            <w:szCs w:val="24"/>
          </w:rPr>
          <w:t>Tabel 4. 8 Hasil Uji Random Effect Model</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20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73</w:t>
        </w:r>
        <w:r w:rsidRPr="00837829">
          <w:rPr>
            <w:rFonts w:ascii="Times New Roman" w:hAnsi="Times New Roman" w:cs="Times New Roman"/>
            <w:noProof/>
            <w:webHidden/>
            <w:sz w:val="24"/>
            <w:szCs w:val="24"/>
          </w:rPr>
          <w:fldChar w:fldCharType="end"/>
        </w:r>
      </w:hyperlink>
    </w:p>
    <w:p w14:paraId="02738F63" w14:textId="4E55BF7E"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1" w:history="1">
        <w:r w:rsidRPr="00837829">
          <w:rPr>
            <w:rStyle w:val="Hyperlink"/>
            <w:rFonts w:ascii="Times New Roman" w:hAnsi="Times New Roman" w:cs="Times New Roman"/>
            <w:noProof/>
            <w:sz w:val="24"/>
            <w:szCs w:val="24"/>
          </w:rPr>
          <w:t>Tabel 4. 9 Hasil Uji Chow</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21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75</w:t>
        </w:r>
        <w:r w:rsidRPr="00837829">
          <w:rPr>
            <w:rFonts w:ascii="Times New Roman" w:hAnsi="Times New Roman" w:cs="Times New Roman"/>
            <w:noProof/>
            <w:webHidden/>
            <w:sz w:val="24"/>
            <w:szCs w:val="24"/>
          </w:rPr>
          <w:fldChar w:fldCharType="end"/>
        </w:r>
      </w:hyperlink>
    </w:p>
    <w:p w14:paraId="26507A7F" w14:textId="7CFF707A"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2" w:history="1">
        <w:r w:rsidRPr="00837829">
          <w:rPr>
            <w:rStyle w:val="Hyperlink"/>
            <w:rFonts w:ascii="Times New Roman" w:hAnsi="Times New Roman" w:cs="Times New Roman"/>
            <w:noProof/>
            <w:sz w:val="24"/>
            <w:szCs w:val="24"/>
          </w:rPr>
          <w:t>Tabel 4. 10 Hasil Uji Hasuman</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22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77</w:t>
        </w:r>
        <w:r w:rsidRPr="00837829">
          <w:rPr>
            <w:rFonts w:ascii="Times New Roman" w:hAnsi="Times New Roman" w:cs="Times New Roman"/>
            <w:noProof/>
            <w:webHidden/>
            <w:sz w:val="24"/>
            <w:szCs w:val="24"/>
          </w:rPr>
          <w:fldChar w:fldCharType="end"/>
        </w:r>
      </w:hyperlink>
    </w:p>
    <w:p w14:paraId="78781016" w14:textId="6569F30B"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3" w:history="1">
        <w:r w:rsidRPr="00837829">
          <w:rPr>
            <w:rStyle w:val="Hyperlink"/>
            <w:rFonts w:ascii="Times New Roman" w:hAnsi="Times New Roman" w:cs="Times New Roman"/>
            <w:noProof/>
            <w:sz w:val="24"/>
            <w:szCs w:val="24"/>
          </w:rPr>
          <w:t>Tabel 4. 11 Random Effect Model (REM)</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23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79</w:t>
        </w:r>
        <w:r w:rsidRPr="00837829">
          <w:rPr>
            <w:rFonts w:ascii="Times New Roman" w:hAnsi="Times New Roman" w:cs="Times New Roman"/>
            <w:noProof/>
            <w:webHidden/>
            <w:sz w:val="24"/>
            <w:szCs w:val="24"/>
          </w:rPr>
          <w:fldChar w:fldCharType="end"/>
        </w:r>
      </w:hyperlink>
    </w:p>
    <w:p w14:paraId="310E0472" w14:textId="4003A1D3"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4" w:history="1">
        <w:r w:rsidRPr="00837829">
          <w:rPr>
            <w:rStyle w:val="Hyperlink"/>
            <w:rFonts w:ascii="Times New Roman" w:hAnsi="Times New Roman" w:cs="Times New Roman"/>
            <w:noProof/>
            <w:sz w:val="24"/>
            <w:szCs w:val="24"/>
          </w:rPr>
          <w:t>Tabel 4. 12 Hasil Uji t</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24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0</w:t>
        </w:r>
        <w:r w:rsidRPr="00837829">
          <w:rPr>
            <w:rFonts w:ascii="Times New Roman" w:hAnsi="Times New Roman" w:cs="Times New Roman"/>
            <w:noProof/>
            <w:webHidden/>
            <w:sz w:val="24"/>
            <w:szCs w:val="24"/>
          </w:rPr>
          <w:fldChar w:fldCharType="end"/>
        </w:r>
      </w:hyperlink>
    </w:p>
    <w:p w14:paraId="01CD44FC" w14:textId="20AE9866"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5" w:history="1">
        <w:r w:rsidRPr="00837829">
          <w:rPr>
            <w:rStyle w:val="Hyperlink"/>
            <w:rFonts w:ascii="Times New Roman" w:hAnsi="Times New Roman" w:cs="Times New Roman"/>
            <w:noProof/>
            <w:sz w:val="24"/>
            <w:szCs w:val="24"/>
          </w:rPr>
          <w:t>Tabel 4. 13 Hasil Koefisien Determinasi Piutang terhadap ROA</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25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1</w:t>
        </w:r>
        <w:r w:rsidRPr="00837829">
          <w:rPr>
            <w:rFonts w:ascii="Times New Roman" w:hAnsi="Times New Roman" w:cs="Times New Roman"/>
            <w:noProof/>
            <w:webHidden/>
            <w:sz w:val="24"/>
            <w:szCs w:val="24"/>
          </w:rPr>
          <w:fldChar w:fldCharType="end"/>
        </w:r>
      </w:hyperlink>
    </w:p>
    <w:p w14:paraId="3ADC3A89" w14:textId="17E65EB2"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6" w:history="1">
        <w:r w:rsidRPr="00837829">
          <w:rPr>
            <w:rStyle w:val="Hyperlink"/>
            <w:rFonts w:ascii="Times New Roman" w:hAnsi="Times New Roman" w:cs="Times New Roman"/>
            <w:noProof/>
            <w:sz w:val="24"/>
            <w:szCs w:val="24"/>
          </w:rPr>
          <w:t>Tabel 4. 14 Hasil Koefisien Determinasi Perputaran Persediaan terhadap ROA</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26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2</w:t>
        </w:r>
        <w:r w:rsidRPr="00837829">
          <w:rPr>
            <w:rFonts w:ascii="Times New Roman" w:hAnsi="Times New Roman" w:cs="Times New Roman"/>
            <w:noProof/>
            <w:webHidden/>
            <w:sz w:val="24"/>
            <w:szCs w:val="24"/>
          </w:rPr>
          <w:fldChar w:fldCharType="end"/>
        </w:r>
      </w:hyperlink>
    </w:p>
    <w:p w14:paraId="2DBE5C16" w14:textId="4AC61AAA" w:rsidR="00003062" w:rsidRPr="00837829" w:rsidRDefault="00003062"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7" w:history="1">
        <w:r w:rsidRPr="00837829">
          <w:rPr>
            <w:rStyle w:val="Hyperlink"/>
            <w:rFonts w:ascii="Times New Roman" w:hAnsi="Times New Roman" w:cs="Times New Roman"/>
            <w:noProof/>
            <w:sz w:val="24"/>
            <w:szCs w:val="24"/>
          </w:rPr>
          <w:t>Tabel 4. 15 Hasil Koefisien Determinasi Perputaran Kas terhadap ROA</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527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83</w:t>
        </w:r>
        <w:r w:rsidRPr="00837829">
          <w:rPr>
            <w:rFonts w:ascii="Times New Roman" w:hAnsi="Times New Roman" w:cs="Times New Roman"/>
            <w:noProof/>
            <w:webHidden/>
            <w:sz w:val="24"/>
            <w:szCs w:val="24"/>
          </w:rPr>
          <w:fldChar w:fldCharType="end"/>
        </w:r>
      </w:hyperlink>
    </w:p>
    <w:p w14:paraId="17775575" w14:textId="3E4F977D" w:rsidR="00843827" w:rsidRPr="00837829" w:rsidRDefault="00003062" w:rsidP="00837829">
      <w:pPr>
        <w:spacing w:line="480" w:lineRule="auto"/>
        <w:jc w:val="both"/>
        <w:rPr>
          <w:rFonts w:ascii="Times New Roman" w:eastAsiaTheme="majorEastAsia" w:hAnsi="Times New Roman" w:cs="Times New Roman"/>
          <w:b/>
          <w:bCs/>
          <w:sz w:val="24"/>
          <w:szCs w:val="24"/>
        </w:rPr>
      </w:pPr>
      <w:r w:rsidRPr="00837829">
        <w:rPr>
          <w:rFonts w:ascii="Times New Roman" w:hAnsi="Times New Roman" w:cs="Times New Roman"/>
          <w:b/>
          <w:bCs/>
          <w:sz w:val="24"/>
          <w:szCs w:val="24"/>
        </w:rPr>
        <w:fldChar w:fldCharType="end"/>
      </w:r>
      <w:r w:rsidR="00843827" w:rsidRPr="00837829">
        <w:rPr>
          <w:rFonts w:ascii="Times New Roman" w:hAnsi="Times New Roman" w:cs="Times New Roman"/>
          <w:b/>
          <w:bCs/>
          <w:sz w:val="24"/>
          <w:szCs w:val="24"/>
        </w:rPr>
        <w:br w:type="page"/>
      </w:r>
    </w:p>
    <w:p w14:paraId="58162273" w14:textId="77777777" w:rsidR="00E17C1C" w:rsidRPr="00AD566E" w:rsidRDefault="00843827" w:rsidP="00156EDF">
      <w:pPr>
        <w:pStyle w:val="Heading1"/>
        <w:spacing w:line="480" w:lineRule="auto"/>
        <w:jc w:val="center"/>
        <w:rPr>
          <w:rFonts w:ascii="Times New Roman" w:hAnsi="Times New Roman" w:cs="Times New Roman"/>
          <w:b/>
          <w:bCs/>
          <w:color w:val="auto"/>
          <w:sz w:val="24"/>
          <w:szCs w:val="24"/>
        </w:rPr>
      </w:pPr>
      <w:bookmarkStart w:id="8" w:name="_Toc143177378"/>
      <w:r w:rsidRPr="00AD566E">
        <w:rPr>
          <w:rFonts w:ascii="Times New Roman" w:hAnsi="Times New Roman" w:cs="Times New Roman"/>
          <w:b/>
          <w:bCs/>
          <w:color w:val="auto"/>
          <w:sz w:val="24"/>
          <w:szCs w:val="24"/>
        </w:rPr>
        <w:lastRenderedPageBreak/>
        <w:t>DAFTAR GAMBAR</w:t>
      </w:r>
      <w:bookmarkEnd w:id="8"/>
    </w:p>
    <w:p w14:paraId="6434716A" w14:textId="77777777" w:rsidR="00843827" w:rsidRPr="00AD566E" w:rsidRDefault="00843827" w:rsidP="00156EDF">
      <w:pPr>
        <w:spacing w:line="480" w:lineRule="auto"/>
        <w:rPr>
          <w:rFonts w:ascii="Times New Roman" w:hAnsi="Times New Roman" w:cs="Times New Roman"/>
          <w:sz w:val="24"/>
          <w:szCs w:val="24"/>
        </w:rPr>
      </w:pPr>
    </w:p>
    <w:p w14:paraId="4AEFCEF7" w14:textId="02DF6A20" w:rsidR="0096659D" w:rsidRPr="00AD566E" w:rsidRDefault="0096659D"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AD566E">
        <w:rPr>
          <w:rFonts w:ascii="Times New Roman" w:hAnsi="Times New Roman" w:cs="Times New Roman"/>
          <w:sz w:val="24"/>
          <w:szCs w:val="24"/>
        </w:rPr>
        <w:fldChar w:fldCharType="begin"/>
      </w:r>
      <w:r w:rsidRPr="00AD566E">
        <w:rPr>
          <w:rFonts w:ascii="Times New Roman" w:hAnsi="Times New Roman" w:cs="Times New Roman"/>
          <w:sz w:val="24"/>
          <w:szCs w:val="24"/>
        </w:rPr>
        <w:instrText xml:space="preserve"> TOC \h \z \c "Gambar 2" </w:instrText>
      </w:r>
      <w:r w:rsidRPr="00AD566E">
        <w:rPr>
          <w:rFonts w:ascii="Times New Roman" w:hAnsi="Times New Roman" w:cs="Times New Roman"/>
          <w:sz w:val="24"/>
          <w:szCs w:val="24"/>
        </w:rPr>
        <w:fldChar w:fldCharType="separate"/>
      </w:r>
      <w:hyperlink w:anchor="_Toc135428400" w:history="1">
        <w:r w:rsidRPr="00AD566E">
          <w:rPr>
            <w:rStyle w:val="Hyperlink"/>
            <w:rFonts w:ascii="Times New Roman" w:hAnsi="Times New Roman" w:cs="Times New Roman"/>
            <w:noProof/>
            <w:sz w:val="24"/>
            <w:szCs w:val="24"/>
          </w:rPr>
          <w:t>Gambar 2 1 Kerangka Pemikiran</w:t>
        </w:r>
        <w:r w:rsidRPr="00AD566E">
          <w:rPr>
            <w:rFonts w:ascii="Times New Roman" w:hAnsi="Times New Roman" w:cs="Times New Roman"/>
            <w:noProof/>
            <w:webHidden/>
            <w:sz w:val="24"/>
            <w:szCs w:val="24"/>
          </w:rPr>
          <w:tab/>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400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29</w:t>
        </w:r>
        <w:r w:rsidRPr="00AD566E">
          <w:rPr>
            <w:rFonts w:ascii="Times New Roman" w:hAnsi="Times New Roman" w:cs="Times New Roman"/>
            <w:noProof/>
            <w:webHidden/>
            <w:sz w:val="24"/>
            <w:szCs w:val="24"/>
          </w:rPr>
          <w:fldChar w:fldCharType="end"/>
        </w:r>
      </w:hyperlink>
    </w:p>
    <w:p w14:paraId="6CE3C34D" w14:textId="4EE9F709" w:rsidR="0096659D" w:rsidRPr="00AD566E" w:rsidRDefault="00000000"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35428401" w:history="1">
        <w:r w:rsidR="0096659D" w:rsidRPr="00AD566E">
          <w:rPr>
            <w:rStyle w:val="Hyperlink"/>
            <w:rFonts w:ascii="Times New Roman" w:hAnsi="Times New Roman" w:cs="Times New Roman"/>
            <w:noProof/>
            <w:sz w:val="24"/>
            <w:szCs w:val="24"/>
          </w:rPr>
          <w:t>Gambar 2 2 Paradigma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401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C42152">
          <w:rPr>
            <w:rFonts w:ascii="Times New Roman" w:hAnsi="Times New Roman" w:cs="Times New Roman"/>
            <w:noProof/>
            <w:webHidden/>
            <w:sz w:val="24"/>
            <w:szCs w:val="24"/>
          </w:rPr>
          <w:t>30</w:t>
        </w:r>
        <w:r w:rsidR="0096659D" w:rsidRPr="00AD566E">
          <w:rPr>
            <w:rFonts w:ascii="Times New Roman" w:hAnsi="Times New Roman" w:cs="Times New Roman"/>
            <w:noProof/>
            <w:webHidden/>
            <w:sz w:val="24"/>
            <w:szCs w:val="24"/>
          </w:rPr>
          <w:fldChar w:fldCharType="end"/>
        </w:r>
      </w:hyperlink>
    </w:p>
    <w:p w14:paraId="78C85E8D" w14:textId="77777777" w:rsidR="0096659D" w:rsidRPr="00AD566E" w:rsidRDefault="0096659D"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fldChar w:fldCharType="end"/>
      </w:r>
    </w:p>
    <w:p w14:paraId="39E0318C" w14:textId="77777777" w:rsidR="00E17C1C" w:rsidRPr="00AD566E" w:rsidRDefault="00E17C1C" w:rsidP="00156EDF">
      <w:pPr>
        <w:spacing w:line="480" w:lineRule="auto"/>
        <w:rPr>
          <w:rFonts w:ascii="Times New Roman" w:hAnsi="Times New Roman" w:cs="Times New Roman"/>
          <w:sz w:val="24"/>
          <w:szCs w:val="24"/>
        </w:rPr>
      </w:pPr>
    </w:p>
    <w:p w14:paraId="68D9981B" w14:textId="77777777" w:rsidR="007C7CAD" w:rsidRPr="00AD566E" w:rsidRDefault="007C7CAD" w:rsidP="00156EDF">
      <w:pPr>
        <w:spacing w:line="480" w:lineRule="auto"/>
        <w:rPr>
          <w:rFonts w:ascii="Times New Roman" w:eastAsia="Times New Roman" w:hAnsi="Times New Roman" w:cs="Times New Roman"/>
          <w:b/>
          <w:bCs/>
          <w:sz w:val="24"/>
          <w:szCs w:val="24"/>
        </w:rPr>
      </w:pPr>
    </w:p>
    <w:p w14:paraId="7EAD3240" w14:textId="77777777" w:rsidR="00E17C1C" w:rsidRPr="00AD566E" w:rsidRDefault="00E17C1C" w:rsidP="00156EDF">
      <w:pPr>
        <w:spacing w:line="480" w:lineRule="auto"/>
        <w:rPr>
          <w:rFonts w:ascii="Times New Roman" w:eastAsia="Times New Roman" w:hAnsi="Times New Roman" w:cs="Times New Roman"/>
          <w:b/>
          <w:bCs/>
          <w:sz w:val="24"/>
          <w:szCs w:val="24"/>
        </w:rPr>
      </w:pPr>
      <w:r w:rsidRPr="00AD566E">
        <w:rPr>
          <w:rFonts w:ascii="Times New Roman" w:eastAsia="Times New Roman" w:hAnsi="Times New Roman" w:cs="Times New Roman"/>
          <w:b/>
          <w:bCs/>
          <w:sz w:val="24"/>
          <w:szCs w:val="24"/>
        </w:rPr>
        <w:br w:type="page"/>
      </w:r>
    </w:p>
    <w:p w14:paraId="556DB769" w14:textId="77777777" w:rsidR="00233BDC" w:rsidRPr="00AD566E" w:rsidRDefault="00233BDC" w:rsidP="00156EDF">
      <w:pPr>
        <w:pStyle w:val="Heading1"/>
        <w:spacing w:line="480" w:lineRule="auto"/>
        <w:jc w:val="center"/>
        <w:rPr>
          <w:rFonts w:ascii="Times New Roman" w:eastAsia="Times New Roman" w:hAnsi="Times New Roman" w:cs="Times New Roman"/>
          <w:b/>
          <w:bCs/>
          <w:color w:val="auto"/>
          <w:sz w:val="24"/>
          <w:szCs w:val="24"/>
        </w:rPr>
        <w:sectPr w:rsidR="00233BDC" w:rsidRPr="00AD566E"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2E27EE7E"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9" w:name="_Toc143177379"/>
      <w:r w:rsidRPr="00AD566E">
        <w:rPr>
          <w:rFonts w:ascii="Times New Roman" w:eastAsia="Times New Roman" w:hAnsi="Times New Roman" w:cs="Times New Roman"/>
          <w:b/>
          <w:bCs/>
          <w:color w:val="auto"/>
          <w:sz w:val="24"/>
          <w:szCs w:val="24"/>
        </w:rPr>
        <w:lastRenderedPageBreak/>
        <w:t xml:space="preserve">BAB </w:t>
      </w:r>
      <w:r w:rsidR="00D47D9D">
        <w:rPr>
          <w:rFonts w:ascii="Times New Roman" w:eastAsia="Times New Roman" w:hAnsi="Times New Roman" w:cs="Times New Roman"/>
          <w:b/>
          <w:bCs/>
          <w:color w:val="auto"/>
          <w:sz w:val="24"/>
          <w:szCs w:val="24"/>
        </w:rPr>
        <w:t>I</w:t>
      </w:r>
      <w:bookmarkEnd w:id="9"/>
    </w:p>
    <w:p w14:paraId="51878779"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0" w:name="_Toc143177380"/>
      <w:r w:rsidRPr="00AD566E">
        <w:rPr>
          <w:rFonts w:ascii="Times New Roman" w:eastAsia="Times New Roman" w:hAnsi="Times New Roman" w:cs="Times New Roman"/>
          <w:b/>
          <w:bCs/>
          <w:color w:val="auto"/>
          <w:sz w:val="24"/>
          <w:szCs w:val="24"/>
        </w:rPr>
        <w:t>PENDAHULUAN</w:t>
      </w:r>
      <w:bookmarkEnd w:id="10"/>
    </w:p>
    <w:p w14:paraId="57651196" w14:textId="77777777" w:rsidR="001E5521" w:rsidRPr="00AD566E" w:rsidRDefault="001E5521" w:rsidP="00156EDF">
      <w:pPr>
        <w:spacing w:line="480" w:lineRule="auto"/>
        <w:jc w:val="both"/>
        <w:rPr>
          <w:rFonts w:ascii="Times New Roman" w:eastAsia="Times New Roman" w:hAnsi="Times New Roman" w:cs="Times New Roman"/>
          <w:sz w:val="24"/>
          <w:szCs w:val="24"/>
        </w:rPr>
      </w:pPr>
    </w:p>
    <w:p w14:paraId="5B607F28"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1" w:name="_Toc143177381"/>
      <w:r w:rsidRPr="00AD566E">
        <w:rPr>
          <w:rFonts w:ascii="Times New Roman" w:eastAsia="Times New Roman" w:hAnsi="Times New Roman" w:cs="Times New Roman"/>
          <w:color w:val="auto"/>
          <w:sz w:val="24"/>
          <w:szCs w:val="24"/>
        </w:rPr>
        <w:t>Latar Belakang Penelitian</w:t>
      </w:r>
      <w:bookmarkEnd w:id="11"/>
    </w:p>
    <w:p w14:paraId="2BFA206E" w14:textId="2E4D95FC"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uatu perusahaan dibentuk dengan tujuan untuk memperoleh keuntungan sebesar-besarnya. Di era globalisasi ini perkembangan perusahaan meningkat dengan pesat </w:t>
      </w:r>
      <w:r w:rsidR="00E13B69"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sehingga</w:t>
      </w:r>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perusahaan harus terus membuat ide kreatif dalam mengembangkan produk</w:t>
      </w:r>
      <w:r w:rsidR="00E13B69" w:rsidRPr="00AD566E">
        <w:rPr>
          <w:rFonts w:ascii="Times New Roman" w:eastAsia="Times New Roman" w:hAnsi="Times New Roman" w:cs="Times New Roman"/>
          <w:sz w:val="24"/>
          <w:szCs w:val="24"/>
        </w:rPr>
        <w:t>. K</w:t>
      </w:r>
      <w:r w:rsidRPr="00AD566E">
        <w:rPr>
          <w:rFonts w:ascii="Times New Roman" w:eastAsia="Times New Roman" w:hAnsi="Times New Roman" w:cs="Times New Roman"/>
          <w:sz w:val="24"/>
          <w:szCs w:val="24"/>
        </w:rPr>
        <w:t>eberhasilan suatu perusahaan dalam menjalankan bisnisnya dilihat berdasarkan tingkat laba yang diperoleh atau sering disebut dengan profitabilitas  (Yulianti, 2019).</w:t>
      </w:r>
      <w:r w:rsidRPr="00AD566E">
        <w:rPr>
          <w:rFonts w:ascii="Times New Roman" w:hAnsi="Times New Roman" w:cs="Times New Roman"/>
          <w:sz w:val="24"/>
          <w:szCs w:val="24"/>
        </w:rPr>
        <w:t xml:space="preserve"> </w:t>
      </w:r>
    </w:p>
    <w:p w14:paraId="6E689CE8" w14:textId="29CE90EF"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Menuru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00CA20D2" w:rsidRPr="00AD566E">
        <w:rPr>
          <w:rFonts w:ascii="Times New Roman" w:eastAsia="Times New Roman" w:hAnsi="Times New Roman" w:cs="Times New Roman"/>
          <w:sz w:val="24"/>
          <w:szCs w:val="24"/>
        </w:rPr>
        <w:t>menyatakan</w:t>
      </w:r>
      <w:r w:rsidR="0062027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Rasio profitabilitas berfungsi untuk menghitung laba yang diperoleh perusahaan dalam satu tahun tertentu dan untuk menilai posisi laba perusahaan tahun sebelumnya dengan tahun sekarang. Profitabilitas dapat dihitung dengan menggunakan</w:t>
      </w:r>
      <w:r w:rsidR="0067799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untuk mengukur kemampuan perusahaan dalam menghasilkan laba. Semakin tinggi perbandingan laba bersih terhadap total aset maka akan semakin baik bagi perusahaan</w:t>
      </w:r>
      <w:r w:rsidR="00620275" w:rsidRPr="00AD566E">
        <w:rPr>
          <w:rFonts w:ascii="Times New Roman" w:eastAsia="Times New Roman" w:hAnsi="Times New Roman" w:cs="Times New Roman"/>
          <w:sz w:val="24"/>
          <w:szCs w:val="24"/>
        </w:rPr>
        <w:t>.</w:t>
      </w:r>
    </w:p>
    <w:p w14:paraId="6C2234F6" w14:textId="77777777" w:rsidR="00BF16A9"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alah satu faktor yang mempengaruhi tinggi rendahnya profitabilitas suatu perusahaan adalah</w:t>
      </w:r>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modal kerja. Modal kerja diartikan sebagai investasi yang ditanamkan pada aktiva lancar seperti </w:t>
      </w:r>
      <w:bookmarkStart w:id="12" w:name="_Hlk128689173"/>
      <w:r w:rsidRPr="00AD566E">
        <w:rPr>
          <w:rFonts w:ascii="Times New Roman" w:eastAsia="Times New Roman" w:hAnsi="Times New Roman" w:cs="Times New Roman"/>
          <w:sz w:val="24"/>
          <w:szCs w:val="24"/>
        </w:rPr>
        <w:t>kas, surat berharga, piutang dan persediaan</w:t>
      </w:r>
      <w:bookmarkEnd w:id="12"/>
      <w:r w:rsidRPr="00AD566E">
        <w:rPr>
          <w:rFonts w:ascii="Times New Roman" w:eastAsia="Times New Roman" w:hAnsi="Times New Roman" w:cs="Times New Roman"/>
          <w:sz w:val="24"/>
          <w:szCs w:val="24"/>
        </w:rPr>
        <w:t>. Modal kerja sangat penting dalam suatu perusahaan sehingga manajer keuangan harus merencanakan besarnya jumlah modal kerja dengan baik dan tepat sesuai dengan kebutuhan perusahaan</w:t>
      </w:r>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Putra,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p w14:paraId="5194944E" w14:textId="11685F71"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lastRenderedPageBreak/>
        <w:t>Suatu perusahaan jika mengalami kelebihan modal kerja akan menyebabkan dana yang tidak terpakai sehingga dapat memperkecil profitabilitas, sedangkan jika kekurangan modal kerja akan menghambat kepada kerja operasional perusahaan (Yulianti, 2019).</w:t>
      </w:r>
    </w:p>
    <w:p w14:paraId="12309D00" w14:textId="4C0A5F42" w:rsidR="00F75A74"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Piutang merupakan bagian akun aset lancar setelah akun kas. Menurut Muslich Lestari 2017 : 31 dalam jurnal</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008467A1" w:rsidRPr="00AD566E">
        <w:rPr>
          <w:rFonts w:ascii="Times New Roman" w:eastAsia="Times New Roman" w:hAnsi="Times New Roman" w:cs="Times New Roman"/>
          <w:sz w:val="24"/>
          <w:szCs w:val="24"/>
        </w:rPr>
        <w:t>t</w:t>
      </w:r>
      <w:r w:rsidRPr="00AD566E">
        <w:rPr>
          <w:rFonts w:ascii="Times New Roman" w:eastAsia="Times New Roman" w:hAnsi="Times New Roman" w:cs="Times New Roman"/>
          <w:sz w:val="24"/>
          <w:szCs w:val="24"/>
        </w:rPr>
        <w:t>erjadinya piutang karena adanya penjualan barang dan jasa yang dilakukan secara kredit, yang pada umumnya bertujuan untuk memperbesar penjualan. Perputaran piutang digunakan untuk menghitung</w:t>
      </w:r>
      <w:r w:rsidR="00F75A74" w:rsidRPr="00AD566E">
        <w:rPr>
          <w:rFonts w:ascii="Times New Roman" w:eastAsia="Times New Roman" w:hAnsi="Times New Roman" w:cs="Times New Roman"/>
          <w:sz w:val="24"/>
          <w:szCs w:val="24"/>
        </w:rPr>
        <w:t>.</w:t>
      </w:r>
    </w:p>
    <w:p w14:paraId="3BE57A09" w14:textId="239C0DB7" w:rsidR="00620275" w:rsidRPr="00AD566E" w:rsidRDefault="00620275" w:rsidP="00620275">
      <w:pPr>
        <w:pBdr>
          <w:top w:val="nil"/>
          <w:left w:val="nil"/>
          <w:bottom w:val="nil"/>
          <w:right w:val="nil"/>
          <w:between w:val="nil"/>
        </w:pBdr>
        <w:spacing w:after="0" w:line="480" w:lineRule="auto"/>
        <w:ind w:firstLine="375"/>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00765177"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765177" w:rsidRPr="00AD566E">
        <w:rPr>
          <w:rFonts w:ascii="Times New Roman" w:hAnsi="Times New Roman" w:cs="Times New Roman"/>
          <w:sz w:val="24"/>
          <w:szCs w:val="24"/>
        </w:rPr>
        <w:fldChar w:fldCharType="separate"/>
      </w:r>
      <w:r w:rsidR="00765177" w:rsidRPr="00AD566E">
        <w:rPr>
          <w:rFonts w:ascii="Times New Roman" w:hAnsi="Times New Roman" w:cs="Times New Roman"/>
          <w:noProof/>
          <w:sz w:val="24"/>
          <w:szCs w:val="24"/>
        </w:rPr>
        <w:t>(Islamiah &amp; Yudiantoro, 2022)</w:t>
      </w:r>
      <w:r w:rsidR="00765177" w:rsidRPr="00AD566E">
        <w:rPr>
          <w:rFonts w:ascii="Times New Roman" w:hAnsi="Times New Roman" w:cs="Times New Roman"/>
          <w:sz w:val="24"/>
          <w:szCs w:val="24"/>
        </w:rPr>
        <w:fldChar w:fldCharType="end"/>
      </w:r>
      <w:r w:rsidR="008467A1" w:rsidRPr="00AD566E">
        <w:rPr>
          <w:rFonts w:ascii="Times New Roman" w:hAnsi="Times New Roman" w:cs="Times New Roman"/>
          <w:sz w:val="24"/>
          <w:szCs w:val="24"/>
        </w:rPr>
        <w:t xml:space="preserve"> bahwa</w:t>
      </w:r>
      <w:r w:rsidRPr="00AD566E">
        <w:rPr>
          <w:rFonts w:ascii="Times New Roman" w:hAnsi="Times New Roman" w:cs="Times New Roman"/>
          <w:sz w:val="24"/>
          <w:szCs w:val="24"/>
        </w:rPr>
        <w:t xml:space="preserve"> </w:t>
      </w:r>
      <w:r w:rsidR="008467A1" w:rsidRPr="00AD566E">
        <w:rPr>
          <w:rFonts w:ascii="Times New Roman" w:eastAsia="Times New Roman" w:hAnsi="Times New Roman" w:cs="Times New Roman"/>
          <w:sz w:val="24"/>
          <w:szCs w:val="24"/>
        </w:rPr>
        <w:t xml:space="preserve">Piutang usaha akan dihitung dalam suatu periode penagihan, semakin tinggi nilai rasio piutang maka akan semakin cepat juga hasil penjualan secara kredit yang akan diakui sebagai pendapatan, hal ini akan berpengaruh pada tingkat pendapatan </w:t>
      </w:r>
      <w:r w:rsidR="008467A1" w:rsidRPr="00886778">
        <w:rPr>
          <w:rFonts w:ascii="Times New Roman" w:eastAsia="Times New Roman" w:hAnsi="Times New Roman" w:cs="Times New Roman"/>
          <w:i/>
          <w:iCs/>
          <w:sz w:val="24"/>
          <w:szCs w:val="24"/>
        </w:rPr>
        <w:t>R</w:t>
      </w:r>
      <w:r w:rsidR="00886778" w:rsidRPr="00886778">
        <w:rPr>
          <w:rFonts w:ascii="Times New Roman" w:eastAsia="Times New Roman" w:hAnsi="Times New Roman" w:cs="Times New Roman"/>
          <w:i/>
          <w:iCs/>
          <w:sz w:val="24"/>
          <w:szCs w:val="24"/>
        </w:rPr>
        <w:t xml:space="preserve">etrun </w:t>
      </w:r>
      <w:r w:rsidR="008467A1" w:rsidRPr="00886778">
        <w:rPr>
          <w:rFonts w:ascii="Times New Roman" w:eastAsia="Times New Roman" w:hAnsi="Times New Roman" w:cs="Times New Roman"/>
          <w:i/>
          <w:iCs/>
          <w:sz w:val="24"/>
          <w:szCs w:val="24"/>
        </w:rPr>
        <w:t>O</w:t>
      </w:r>
      <w:r w:rsidR="00886778" w:rsidRPr="00886778">
        <w:rPr>
          <w:rFonts w:ascii="Times New Roman" w:eastAsia="Times New Roman" w:hAnsi="Times New Roman" w:cs="Times New Roman"/>
          <w:i/>
          <w:iCs/>
          <w:sz w:val="24"/>
          <w:szCs w:val="24"/>
        </w:rPr>
        <w:t xml:space="preserve">n </w:t>
      </w:r>
      <w:r w:rsidR="008467A1" w:rsidRPr="00886778">
        <w:rPr>
          <w:rFonts w:ascii="Times New Roman" w:eastAsia="Times New Roman" w:hAnsi="Times New Roman" w:cs="Times New Roman"/>
          <w:i/>
          <w:iCs/>
          <w:sz w:val="24"/>
          <w:szCs w:val="24"/>
        </w:rPr>
        <w:t>A</w:t>
      </w:r>
      <w:r w:rsidR="00886778" w:rsidRPr="00886778">
        <w:rPr>
          <w:rFonts w:ascii="Times New Roman" w:eastAsia="Times New Roman" w:hAnsi="Times New Roman" w:cs="Times New Roman"/>
          <w:i/>
          <w:iCs/>
          <w:sz w:val="24"/>
          <w:szCs w:val="24"/>
        </w:rPr>
        <w:t>ssets</w:t>
      </w:r>
      <w:r w:rsidR="008467A1" w:rsidRPr="00AD566E">
        <w:rPr>
          <w:rFonts w:ascii="Times New Roman" w:eastAsia="Times New Roman" w:hAnsi="Times New Roman" w:cs="Times New Roman"/>
          <w:sz w:val="24"/>
          <w:szCs w:val="24"/>
        </w:rPr>
        <w:t xml:space="preserve">, </w:t>
      </w:r>
      <w:r w:rsidR="008467A1" w:rsidRPr="00AD566E">
        <w:rPr>
          <w:rFonts w:ascii="Times New Roman" w:hAnsi="Times New Roman" w:cs="Times New Roman"/>
          <w:sz w:val="24"/>
          <w:szCs w:val="24"/>
        </w:rPr>
        <w:t>tetapi dengan adanya piutang dapat menimbulkan resiko berupa piutang yang tidak dapat tertagih</w:t>
      </w:r>
      <w:r w:rsidRPr="00AD566E">
        <w:rPr>
          <w:rFonts w:ascii="Times New Roman" w:hAnsi="Times New Roman" w:cs="Times New Roman"/>
          <w:sz w:val="24"/>
          <w:szCs w:val="24"/>
        </w:rPr>
        <w:t>.</w:t>
      </w:r>
    </w:p>
    <w:p w14:paraId="64CE13F3" w14:textId="77777777" w:rsidR="00E13B69"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Persediaan salah satu dari aktiva lancar yang penting karena persediaan merupakan unsur yang aktif dalam operasi perusahaan yang terus menerus diperoleh, diubah, dan kemudian dijual kepada konsume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urya et al., 2017)</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
    <w:p w14:paraId="6D83AA49"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Menuru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Fahmi","given":"","non-dropping-particle":"","parse-names":false,"suffix":""}],"id":"ITEM-1","issued":{"date-parts":[["2015"]]},"number-of-pages":"64-65","publisher":"ALFABETA, CV","publisher-place":"Geger Kalong Bandung","title":"Analisis Laporan Keuangan","type":"book"},"locator":"64 - 65","uris":["http://www.mendeley.com/documents/?uuid=ca03941e-0133-4cc8-8211-e75a47eff055"]}],"mendeley":{"formattedCitation":"(Fahmi, 2015, hal. 64–65)","plainTextFormattedCitation":"(Fahmi, 2015, hal. 64–65)","previouslyFormattedCitation":"(Fahmi, 2015, hal. 64–65)"},"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Fahmi, 2015, hal. 64–65)</w:t>
      </w:r>
      <w:r w:rsidR="00765177"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 xml:space="preserve"> u</w:t>
      </w:r>
      <w:r w:rsidRPr="00AD566E">
        <w:rPr>
          <w:rFonts w:ascii="Times New Roman" w:eastAsia="Times New Roman" w:hAnsi="Times New Roman" w:cs="Times New Roman"/>
          <w:sz w:val="24"/>
          <w:szCs w:val="24"/>
        </w:rPr>
        <w:t xml:space="preserve">ntuk mewujudkan persediaan terlaksana secara baik dan stabil maka pihak perusahaan harus menerapkan konsep manajemen persediaan </w:t>
      </w:r>
      <w:r w:rsidRPr="00AD566E">
        <w:rPr>
          <w:rFonts w:ascii="Times New Roman" w:eastAsia="Times New Roman" w:hAnsi="Times New Roman" w:cs="Times New Roman"/>
          <w:i/>
          <w:iCs/>
          <w:sz w:val="24"/>
          <w:szCs w:val="24"/>
        </w:rPr>
        <w:t>(in</w:t>
      </w:r>
      <w:r w:rsidRPr="00AD566E">
        <w:rPr>
          <w:rFonts w:ascii="Times New Roman" w:eastAsia="Times New Roman" w:hAnsi="Times New Roman" w:cs="Times New Roman"/>
          <w:i/>
          <w:sz w:val="24"/>
          <w:szCs w:val="24"/>
        </w:rPr>
        <w:t>ventory management).</w:t>
      </w:r>
      <w:r w:rsidRPr="00AD566E">
        <w:rPr>
          <w:rFonts w:ascii="Times New Roman" w:eastAsia="Times New Roman" w:hAnsi="Times New Roman" w:cs="Times New Roman"/>
          <w:sz w:val="24"/>
          <w:szCs w:val="24"/>
        </w:rPr>
        <w:t xml:space="preserve"> Manajemen persediaan harus mempunyai kemampuan suatu perusahaan dalam mengatur dan mengelola setiap kebutuhan barang baik barang mentah, barang setengah jadi, dan barang jadi agar selalu tersedia baik dalam kondisi pasar yang stabil dan berfluktuasi</w:t>
      </w:r>
      <w:r w:rsidR="00620275" w:rsidRPr="00AD566E">
        <w:rPr>
          <w:rFonts w:ascii="Times New Roman" w:eastAsia="Times New Roman" w:hAnsi="Times New Roman" w:cs="Times New Roman"/>
          <w:sz w:val="24"/>
          <w:szCs w:val="24"/>
        </w:rPr>
        <w:t>.</w:t>
      </w:r>
    </w:p>
    <w:p w14:paraId="15280F5D"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lastRenderedPageBreak/>
        <w:t xml:space="preserve">Perputaran persediaan dapat dilihat dari persediaan perusahaan yang ada dalam gudang, dimulai dari proses produksi hingga persediaan itu terjual. </w:t>
      </w:r>
      <w:bookmarkStart w:id="13" w:name="_Hlk141791910"/>
      <w:r w:rsidRPr="00AD566E">
        <w:rPr>
          <w:rFonts w:ascii="Times New Roman" w:eastAsia="Times New Roman" w:hAnsi="Times New Roman" w:cs="Times New Roman"/>
          <w:sz w:val="24"/>
          <w:szCs w:val="24"/>
        </w:rPr>
        <w:t>Perputaran persediaan termasuk rasio yang digunakan untuk mengukur berapa kali dana yang ditanam dalam persedian berputar dalam suatu periode. Dari pengertian tersebut, dapat diartikan bahwa Semakin cepat barang persediaan yang akan dijual keluar maka akan semakin baik, karena akan menghasilkan penjualan dan pendapatan yang tinggi</w:t>
      </w:r>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Andriani &amp; Supriono,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bookmarkEnd w:id="13"/>
    <w:p w14:paraId="72E02425" w14:textId="59101F2D" w:rsidR="001564B0" w:rsidRPr="00AD566E" w:rsidRDefault="001564B0"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Menurut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Putra, 2022)</w:t>
      </w:r>
      <w:r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t xml:space="preserve">kas </w:t>
      </w:r>
      <w:r w:rsidR="001E5521" w:rsidRPr="00AD566E">
        <w:rPr>
          <w:rFonts w:ascii="Times New Roman" w:eastAsia="Times New Roman" w:hAnsi="Times New Roman" w:cs="Times New Roman"/>
          <w:sz w:val="24"/>
          <w:szCs w:val="24"/>
        </w:rPr>
        <w:t xml:space="preserve">merupakan aset lancar yang dapat dipergunakan dengan cepat untuk memenuhi kewajiban. Tingginya perputaran kas menunjukan semakin kas cepat masuk dari hasil penjualan maka kemampuan kas dapat menghasilkan pendapatan dan memungkinkan meningkatnya laba yang diperoleh. Besarnya laba yang diperoleh akan berpengaruh terhadap tingkat perolehan </w:t>
      </w:r>
      <w:r w:rsidR="001E5521" w:rsidRPr="00AD566E">
        <w:rPr>
          <w:rFonts w:ascii="Times New Roman" w:eastAsia="Times New Roman" w:hAnsi="Times New Roman" w:cs="Times New Roman"/>
          <w:i/>
          <w:sz w:val="24"/>
          <w:szCs w:val="24"/>
        </w:rPr>
        <w:t>Return on Assets</w:t>
      </w:r>
      <w:r w:rsidR="001E5521" w:rsidRPr="00AD566E">
        <w:rPr>
          <w:rFonts w:ascii="Times New Roman" w:eastAsia="Times New Roman" w:hAnsi="Times New Roman" w:cs="Times New Roman"/>
          <w:sz w:val="24"/>
          <w:szCs w:val="24"/>
        </w:rPr>
        <w:t xml:space="preserve"> (ROA). Perputaran kas adalah perbandingan antara penjualan dengan jumlah kas rata rata. juga kemampuan kas dalam menghasilkan pendapatan sehingga dapat dilihat berapa kali uang kas berputar dalam satu period</w:t>
      </w:r>
      <w:r w:rsidRPr="00AD566E">
        <w:rPr>
          <w:rFonts w:ascii="Times New Roman" w:eastAsia="Times New Roman" w:hAnsi="Times New Roman" w:cs="Times New Roman"/>
          <w:sz w:val="24"/>
          <w:szCs w:val="24"/>
        </w:rPr>
        <w:t>e</w:t>
      </w:r>
      <w:r w:rsidR="00620275" w:rsidRPr="00AD566E">
        <w:rPr>
          <w:rFonts w:ascii="Times New Roman" w:eastAsia="Times New Roman" w:hAnsi="Times New Roman" w:cs="Times New Roman"/>
          <w:sz w:val="24"/>
          <w:szCs w:val="24"/>
        </w:rPr>
        <w:t>.</w:t>
      </w:r>
    </w:p>
    <w:p w14:paraId="38BB48E4" w14:textId="77777777"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Penelitian yang dilakuk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melakukan pengujian variabel perputaran piutang, perputaran persediaan, dan perputaran kas sebagai faktor yang mempengaruhi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Dari hasil penelitiannya menjelaskan bahwa secara simultan perputaran piutang, perputaran persediaan dan perputaran kas berpengaruh positif terhadap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Selain itu, hasil penelitian ini juga didukung oleh para peneliti terdahulu diantaranya</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E. P. Sari et al., 2020)</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d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6C66C6" w:rsidRPr="00AD566E">
        <w:rPr>
          <w:rFonts w:ascii="Times New Roman" w:eastAsia="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imatupang, 2021)</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dari hasil penelitian </w:t>
      </w:r>
      <w:r w:rsidRPr="00AD566E">
        <w:rPr>
          <w:rFonts w:ascii="Times New Roman" w:eastAsia="Times New Roman" w:hAnsi="Times New Roman" w:cs="Times New Roman"/>
          <w:sz w:val="24"/>
          <w:szCs w:val="24"/>
        </w:rPr>
        <w:lastRenderedPageBreak/>
        <w:t xml:space="preserve">mereka menjelaskan bahwa secara parsial perputaran piutang, perputaran persediaan dan perputaran kas memiliki pengaruh positif terhadap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w:t>
      </w:r>
    </w:p>
    <w:p w14:paraId="6AE324CE" w14:textId="0419DC7E" w:rsidR="00F44172" w:rsidRPr="00AD566E" w:rsidRDefault="00863415"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t xml:space="preserve">Berdasarkan situs CNBC Indonesia yang ditulis oleh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Muamar, 2020)</w:t>
      </w:r>
      <w:r w:rsidRPr="00AD566E">
        <w:rPr>
          <w:rFonts w:ascii="Times New Roman" w:eastAsia="Times New Roman" w:hAnsi="Times New Roman" w:cs="Times New Roman"/>
          <w:sz w:val="24"/>
          <w:szCs w:val="24"/>
        </w:rPr>
        <w:fldChar w:fldCharType="end"/>
      </w:r>
      <w:r w:rsidRPr="00AD566E">
        <w:rPr>
          <w:rFonts w:ascii="Times New Roman" w:hAnsi="Times New Roman" w:cs="Times New Roman"/>
          <w:sz w:val="24"/>
          <w:szCs w:val="24"/>
        </w:rPr>
        <w:t xml:space="preserve"> (diakses pada tanggal 05 Juli 2023) tentang Sektor Manufaktur RI 2019 Lesu, 11 Saham Otomotif Ini </w:t>
      </w:r>
      <w:r w:rsidR="00BF16A9" w:rsidRPr="00AD566E">
        <w:rPr>
          <w:rFonts w:ascii="Times New Roman" w:hAnsi="Times New Roman" w:cs="Times New Roman"/>
          <w:sz w:val="24"/>
          <w:szCs w:val="24"/>
        </w:rPr>
        <w:t>turun,</w:t>
      </w:r>
      <w:r w:rsidR="002F487A" w:rsidRPr="00AD566E">
        <w:rPr>
          <w:rFonts w:ascii="Times New Roman" w:hAnsi="Times New Roman" w:cs="Times New Roman"/>
          <w:sz w:val="24"/>
          <w:szCs w:val="24"/>
        </w:rPr>
        <w:t xml:space="preserve"> </w:t>
      </w:r>
      <w:r w:rsidR="002F487A" w:rsidRPr="00AD566E">
        <w:rPr>
          <w:rFonts w:ascii="Times New Roman" w:eastAsia="Times New Roman" w:hAnsi="Times New Roman" w:cs="Times New Roman"/>
          <w:sz w:val="24"/>
          <w:szCs w:val="24"/>
        </w:rPr>
        <w:t>s</w:t>
      </w:r>
      <w:r w:rsidR="006336F4" w:rsidRPr="00AD566E">
        <w:rPr>
          <w:rFonts w:ascii="Times New Roman" w:eastAsia="Times New Roman" w:hAnsi="Times New Roman" w:cs="Times New Roman"/>
          <w:sz w:val="24"/>
          <w:szCs w:val="24"/>
        </w:rPr>
        <w:t xml:space="preserve">ejalan dengan industri manufaktur sepanjang 2019 yang mengalami penurunan, </w:t>
      </w:r>
      <w:r w:rsidR="00861D4E" w:rsidRPr="00AD566E">
        <w:rPr>
          <w:rFonts w:ascii="Times New Roman" w:eastAsia="Times New Roman" w:hAnsi="Times New Roman" w:cs="Times New Roman"/>
          <w:sz w:val="24"/>
          <w:szCs w:val="24"/>
        </w:rPr>
        <w:t xml:space="preserve">laba </w:t>
      </w:r>
      <w:r w:rsidR="006336F4" w:rsidRPr="00AD566E">
        <w:rPr>
          <w:rFonts w:ascii="Times New Roman" w:eastAsia="Times New Roman" w:hAnsi="Times New Roman" w:cs="Times New Roman"/>
          <w:sz w:val="24"/>
          <w:szCs w:val="24"/>
        </w:rPr>
        <w:t>industri otomotif dan komponennya</w:t>
      </w:r>
      <w:r w:rsidR="002F487A" w:rsidRPr="00AD566E">
        <w:rPr>
          <w:rFonts w:ascii="Times New Roman" w:eastAsia="Times New Roman" w:hAnsi="Times New Roman" w:cs="Times New Roman"/>
          <w:sz w:val="24"/>
          <w:szCs w:val="24"/>
        </w:rPr>
        <w:t xml:space="preserve"> menurun </w:t>
      </w:r>
      <w:r w:rsidR="006336F4" w:rsidRPr="00AD566E">
        <w:rPr>
          <w:rFonts w:ascii="Times New Roman" w:eastAsia="Times New Roman" w:hAnsi="Times New Roman" w:cs="Times New Roman"/>
          <w:sz w:val="24"/>
          <w:szCs w:val="24"/>
        </w:rPr>
        <w:t xml:space="preserve">sejak awal tahun. Di bursa, sektor aneka industri yang menaungi industri otomotif dan komponen mengalami penurunan 7,03% sejak awal tahun </w:t>
      </w:r>
      <w:r w:rsidR="006336F4" w:rsidRPr="00AD566E">
        <w:rPr>
          <w:rFonts w:ascii="Times New Roman" w:eastAsia="Times New Roman" w:hAnsi="Times New Roman" w:cs="Times New Roman"/>
          <w:i/>
          <w:iCs/>
          <w:sz w:val="24"/>
          <w:szCs w:val="24"/>
        </w:rPr>
        <w:t>(year to</w:t>
      </w:r>
      <w:r w:rsidR="00E56ADA" w:rsidRPr="00AD566E">
        <w:rPr>
          <w:rFonts w:ascii="Times New Roman" w:eastAsia="Times New Roman" w:hAnsi="Times New Roman" w:cs="Times New Roman"/>
          <w:i/>
          <w:iCs/>
          <w:sz w:val="24"/>
          <w:szCs w:val="24"/>
        </w:rPr>
        <w:t xml:space="preserve"> </w:t>
      </w:r>
      <w:r w:rsidR="006336F4" w:rsidRPr="00AD566E">
        <w:rPr>
          <w:rFonts w:ascii="Times New Roman" w:eastAsia="Times New Roman" w:hAnsi="Times New Roman" w:cs="Times New Roman"/>
          <w:i/>
          <w:iCs/>
          <w:sz w:val="24"/>
          <w:szCs w:val="24"/>
        </w:rPr>
        <w:t>date/ytd)</w:t>
      </w:r>
      <w:r w:rsidR="006336F4" w:rsidRPr="00AD566E">
        <w:rPr>
          <w:rFonts w:ascii="Times New Roman" w:eastAsia="Times New Roman" w:hAnsi="Times New Roman" w:cs="Times New Roman"/>
          <w:sz w:val="24"/>
          <w:szCs w:val="24"/>
        </w:rPr>
        <w:t xml:space="preserve"> seiring dengan penurunan industri manufaktur karena permintaan akan otomotif yang menurun. Dari 13 emiten yang bisnisnya berkutat di bidang otomotif, 11 </w:t>
      </w:r>
      <w:r w:rsidR="00272FF5">
        <w:rPr>
          <w:rFonts w:ascii="Times New Roman" w:eastAsia="Times New Roman" w:hAnsi="Times New Roman" w:cs="Times New Roman"/>
          <w:sz w:val="24"/>
          <w:szCs w:val="24"/>
        </w:rPr>
        <w:t xml:space="preserve">perusahaan </w:t>
      </w:r>
      <w:r w:rsidR="006336F4" w:rsidRPr="00AD566E">
        <w:rPr>
          <w:rFonts w:ascii="Times New Roman" w:eastAsia="Times New Roman" w:hAnsi="Times New Roman" w:cs="Times New Roman"/>
          <w:sz w:val="24"/>
          <w:szCs w:val="24"/>
        </w:rPr>
        <w:t>mengalami penurunan</w:t>
      </w:r>
      <w:r w:rsidR="00272FF5">
        <w:rPr>
          <w:rFonts w:ascii="Times New Roman" w:eastAsia="Times New Roman" w:hAnsi="Times New Roman" w:cs="Times New Roman"/>
          <w:sz w:val="24"/>
          <w:szCs w:val="24"/>
        </w:rPr>
        <w:t xml:space="preserve"> laba</w:t>
      </w:r>
      <w:r w:rsidR="006336F4" w:rsidRPr="00AD566E">
        <w:rPr>
          <w:rFonts w:ascii="Times New Roman" w:eastAsia="Times New Roman" w:hAnsi="Times New Roman" w:cs="Times New Roman"/>
          <w:sz w:val="24"/>
          <w:szCs w:val="24"/>
        </w:rPr>
        <w:t xml:space="preserve"> sejak awal tahun, hanya satu saham yang menguat, dan 1 saham stagnan, mengacu data Bursa Efek Indonesia (BEI).</w:t>
      </w:r>
    </w:p>
    <w:p w14:paraId="0F365D65" w14:textId="459DFD13"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situs pada media Tren Asia Motor Corp (diakses pada tanggal 05 Juli 2023) yang berjudul “</w:t>
      </w:r>
      <w:r w:rsidRPr="00AD566E">
        <w:rPr>
          <w:rFonts w:ascii="Times New Roman" w:hAnsi="Times New Roman" w:cs="Times New Roman"/>
          <w:sz w:val="24"/>
          <w:szCs w:val="24"/>
        </w:rPr>
        <w:t xml:space="preserve">Pertama Kalinya dalam 4 tahun, laba raksasa otomotif Toyota Turun” </w:t>
      </w:r>
      <w:r w:rsidRPr="00AD566E">
        <w:rPr>
          <w:rFonts w:ascii="Times New Roman" w:eastAsia="Times New Roman" w:hAnsi="Times New Roman" w:cs="Times New Roman"/>
          <w:sz w:val="24"/>
          <w:szCs w:val="24"/>
        </w:rPr>
        <w:t xml:space="preserve"> </w:t>
      </w:r>
      <w:r w:rsidR="008C4071" w:rsidRPr="00AD566E">
        <w:rPr>
          <w:rFonts w:ascii="Times New Roman" w:eastAsia="Times New Roman" w:hAnsi="Times New Roman" w:cs="Times New Roman"/>
          <w:sz w:val="24"/>
          <w:szCs w:val="24"/>
        </w:rPr>
        <w:fldChar w:fldCharType="begin" w:fldLock="1"/>
      </w:r>
      <w:r w:rsidR="00520E42" w:rsidRPr="00AD566E">
        <w:rPr>
          <w:rFonts w:ascii="Times New Roman" w:eastAsia="Times New Roman" w:hAnsi="Times New Roman" w:cs="Times New Roman"/>
          <w:sz w:val="24"/>
          <w:szCs w:val="24"/>
        </w:rPr>
        <w:instrText>ADDIN CSL_CITATION {"citationItems":[{"id":"ITEM-1","itemData":{"URL":"https://m.trenasia.com/pertama-kalinya-dalam-4-tahun-laba-raksasa-otomotif-toyota-turun","author":[{"dropping-particle":"","family":"Rahayu","given":"Rumpi","non-dropping-particle":"","parse-names":false,"suffix":""}],"container-title":"Tren Asia","id":"ITEM-1","issued":{"date-parts":[["2023"]]},"title":"Pertama Kalinya dalam 4 tahun, laba raksasa otomotif Toyota Turun","type":"webpage"},"uris":["http://www.mendeley.com/documents/?uuid=b8d9e39e-34e3-40b8-9c2c-c6b75b2862e9"]}],"mendeley":{"formattedCitation":"(Rahayu, 2023)","plainTextFormattedCitation":"(Rahayu, 2023)","previouslyFormattedCitation":"(Rahayu, 2023)"},"properties":{"noteIndex":0},"schema":"https://github.com/citation-style-language/schema/raw/master/csl-citation.json"}</w:instrText>
      </w:r>
      <w:r w:rsidR="008C4071" w:rsidRPr="00AD566E">
        <w:rPr>
          <w:rFonts w:ascii="Times New Roman" w:eastAsia="Times New Roman" w:hAnsi="Times New Roman" w:cs="Times New Roman"/>
          <w:sz w:val="24"/>
          <w:szCs w:val="24"/>
        </w:rPr>
        <w:fldChar w:fldCharType="separate"/>
      </w:r>
      <w:r w:rsidR="008C4071" w:rsidRPr="00AD566E">
        <w:rPr>
          <w:rFonts w:ascii="Times New Roman" w:eastAsia="Times New Roman" w:hAnsi="Times New Roman" w:cs="Times New Roman"/>
          <w:noProof/>
          <w:sz w:val="24"/>
          <w:szCs w:val="24"/>
        </w:rPr>
        <w:t>(Rahayu, 2023)</w:t>
      </w:r>
      <w:r w:rsidR="008C4071" w:rsidRPr="00AD566E">
        <w:rPr>
          <w:rFonts w:ascii="Times New Roman" w:eastAsia="Times New Roman" w:hAnsi="Times New Roman" w:cs="Times New Roman"/>
          <w:sz w:val="24"/>
          <w:szCs w:val="24"/>
        </w:rPr>
        <w:fldChar w:fldCharType="end"/>
      </w:r>
      <w:r w:rsidR="008C4071" w:rsidRPr="00AD566E">
        <w:rPr>
          <w:rFonts w:ascii="Times New Roman" w:eastAsia="Times New Roman" w:hAnsi="Times New Roman" w:cs="Times New Roman"/>
          <w:sz w:val="24"/>
          <w:szCs w:val="24"/>
        </w:rPr>
        <w:t xml:space="preserve"> </w:t>
      </w:r>
      <w:r w:rsidR="006336F4" w:rsidRPr="00AD566E">
        <w:rPr>
          <w:rFonts w:ascii="Times New Roman" w:eastAsia="Times New Roman" w:hAnsi="Times New Roman" w:cs="Times New Roman"/>
          <w:sz w:val="24"/>
          <w:szCs w:val="24"/>
        </w:rPr>
        <w:t>m</w:t>
      </w:r>
      <w:r w:rsidRPr="00AD566E">
        <w:rPr>
          <w:rFonts w:ascii="Times New Roman" w:eastAsia="Times New Roman" w:hAnsi="Times New Roman" w:cs="Times New Roman"/>
          <w:sz w:val="24"/>
          <w:szCs w:val="24"/>
        </w:rPr>
        <w:t xml:space="preserve">enuliskan </w:t>
      </w:r>
      <w:r w:rsidRPr="00AD566E">
        <w:rPr>
          <w:rFonts w:ascii="Times New Roman" w:hAnsi="Times New Roman" w:cs="Times New Roman"/>
          <w:sz w:val="24"/>
          <w:szCs w:val="24"/>
        </w:rPr>
        <w:t>bahwa</w:t>
      </w:r>
      <w:r w:rsidR="008C4071" w:rsidRPr="00AD566E">
        <w:rPr>
          <w:rFonts w:ascii="Times New Roman" w:eastAsia="Times New Roman" w:hAnsi="Times New Roman" w:cs="Times New Roman"/>
          <w:sz w:val="24"/>
          <w:szCs w:val="24"/>
        </w:rPr>
        <w:t xml:space="preserve"> resmi pada Rabu, 10 Mei 2023, bahwa laba bersihnya turun 14% pada tahun fiskal 2022 dari tahun sebelumnya menjadi 2,45 triliun yen (US$18 miliar). Penurunan ini terjadi untuk pertama kalinya dalam empat tahun terakhir dan disebut karena kenaikan biaya material.</w:t>
      </w:r>
    </w:p>
    <w:p w14:paraId="5A64C701" w14:textId="6EF4DE7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elanjutnya pada media Gridoto.com yang berjudul “</w:t>
      </w:r>
      <w:r w:rsidRPr="00AD566E">
        <w:rPr>
          <w:rFonts w:ascii="Times New Roman" w:hAnsi="Times New Roman" w:cs="Times New Roman"/>
          <w:sz w:val="24"/>
          <w:szCs w:val="24"/>
        </w:rPr>
        <w:t>Gara-gara Pasar Otomotif 2019 Lesu, Pembiayaan Adira Finance Turun 1 Persen”</w:t>
      </w:r>
      <w:r w:rsidR="00520E42"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ditulis oleh </w:t>
      </w:r>
      <w:r w:rsidR="00520E42" w:rsidRPr="00AD566E">
        <w:rPr>
          <w:rFonts w:ascii="Times New Roman" w:eastAsia="Times New Roman" w:hAnsi="Times New Roman" w:cs="Times New Roman"/>
          <w:sz w:val="24"/>
          <w:szCs w:val="24"/>
        </w:rPr>
        <w:fldChar w:fldCharType="begin" w:fldLock="1"/>
      </w:r>
      <w:r w:rsidR="006336F4" w:rsidRPr="00AD566E">
        <w:rPr>
          <w:rFonts w:ascii="Times New Roman" w:eastAsia="Times New Roman" w:hAnsi="Times New Roman" w:cs="Times New Roman"/>
          <w:sz w:val="24"/>
          <w:szCs w:val="24"/>
        </w:rPr>
        <w:instrText>ADDIN CSL_CITATION {"citationItems":[{"id":"ITEM-1","itemData":{"URL":"https://www.gridoto.com/read/222034559/gara-gara-pasar-otomotif-2019-lesu-pembiayaan-adira-finance-turun-1-persen","author":[{"dropping-particle":"","family":"Andebar","given":"Wisnu","non-dropping-particle":"","parse-names":false,"suffix":""}],"container-title":"Gridoto.com","id":"ITEM-1","issued":{"date-parts":[["2020"]]},"title":"Gara-gara Pasar Otomotif 2019 Lesu, Pembiayaan Adira Finance Turun 1 Persen","type":"webpage"},"uris":["http://www.mendeley.com/documents/?uuid=b0e123df-92ab-4c12-9d5b-bbc203370c66"]}],"mendeley":{"formattedCitation":"(Andebar, 2020)","plainTextFormattedCitation":"(Andebar, 2020)","previouslyFormattedCitation":"(Andebar, 2020)"},"properties":{"noteIndex":0},"schema":"https://github.com/citation-style-language/schema/raw/master/csl-citation.json"}</w:instrText>
      </w:r>
      <w:r w:rsidR="00520E42" w:rsidRPr="00AD566E">
        <w:rPr>
          <w:rFonts w:ascii="Times New Roman" w:eastAsia="Times New Roman" w:hAnsi="Times New Roman" w:cs="Times New Roman"/>
          <w:sz w:val="24"/>
          <w:szCs w:val="24"/>
        </w:rPr>
        <w:fldChar w:fldCharType="separate"/>
      </w:r>
      <w:r w:rsidR="00520E42" w:rsidRPr="00AD566E">
        <w:rPr>
          <w:rFonts w:ascii="Times New Roman" w:eastAsia="Times New Roman" w:hAnsi="Times New Roman" w:cs="Times New Roman"/>
          <w:noProof/>
          <w:sz w:val="24"/>
          <w:szCs w:val="24"/>
        </w:rPr>
        <w:t>(Andebar, 2020)</w:t>
      </w:r>
      <w:r w:rsidR="00520E42"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diakses pada tanggal 05 Juli 2023) menyatakan bahwa </w:t>
      </w:r>
      <w:r w:rsidR="00520E42" w:rsidRPr="00AD566E">
        <w:rPr>
          <w:rFonts w:ascii="Times New Roman" w:eastAsia="Times New Roman" w:hAnsi="Times New Roman" w:cs="Times New Roman"/>
          <w:sz w:val="24"/>
          <w:szCs w:val="24"/>
        </w:rPr>
        <w:t xml:space="preserve">akibat lesunya pasar otomotif Indonesia sepanjang 2019 kemarin, turut berdampak pada PT Adira Dinamika Multi Finance Tbk (Adira Finance) yang mengalami penurunan pembiayaan </w:t>
      </w:r>
      <w:r w:rsidR="00520E42" w:rsidRPr="00AD566E">
        <w:rPr>
          <w:rFonts w:ascii="Times New Roman" w:eastAsia="Times New Roman" w:hAnsi="Times New Roman" w:cs="Times New Roman"/>
          <w:sz w:val="24"/>
          <w:szCs w:val="24"/>
        </w:rPr>
        <w:lastRenderedPageBreak/>
        <w:t>kendaraan. Sepanjang 2019 kami membukukan pembiayaan Rp 37,9 triliun atau sedikit turun 1 persen dibandingkan tahun lalu sebesar Rp 38,2 triliun. Beberapa faktor yang memengaruhi pelemahan penjualan tersebut di antaranya ada pemilihan umum 2019. Made menambahkan, faktor lainnya seperti perang dagang China dan Amerika Serikat serta melemahnya harga komoditas turut melemahkan kepercayaan konsumen di akhir 2019. Dari perolehan tersebut, Made memaparkan, untuk pembiayaan motor terjadi kenaikan Rp 20,2 triliun atau setara 6 persen.</w:t>
      </w:r>
    </w:p>
    <w:p w14:paraId="5965FB88" w14:textId="534494E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w:t>
      </w:r>
      <w:r w:rsidR="001E5521" w:rsidRPr="00AD566E">
        <w:rPr>
          <w:rFonts w:ascii="Times New Roman" w:eastAsia="Times New Roman" w:hAnsi="Times New Roman" w:cs="Times New Roman"/>
          <w:sz w:val="24"/>
          <w:szCs w:val="24"/>
        </w:rPr>
        <w:t xml:space="preserve">itulis oleh </w:t>
      </w:r>
      <w:r w:rsidR="001E5521" w:rsidRPr="00AD566E">
        <w:rPr>
          <w:rFonts w:ascii="Times New Roman" w:eastAsia="Times New Roman" w:hAnsi="Times New Roman" w:cs="Times New Roman"/>
          <w:sz w:val="24"/>
          <w:szCs w:val="24"/>
        </w:rPr>
        <w:fldChar w:fldCharType="begin" w:fldLock="1"/>
      </w:r>
      <w:r w:rsidR="00CB66DA" w:rsidRPr="00AD566E">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1E5521" w:rsidRPr="00AD566E">
        <w:rPr>
          <w:rFonts w:ascii="Times New Roman" w:eastAsia="Times New Roman" w:hAnsi="Times New Roman" w:cs="Times New Roman"/>
          <w:sz w:val="24"/>
          <w:szCs w:val="24"/>
        </w:rPr>
        <w:fldChar w:fldCharType="separate"/>
      </w:r>
      <w:r w:rsidR="001E5521" w:rsidRPr="00AD566E">
        <w:rPr>
          <w:rFonts w:ascii="Times New Roman" w:eastAsia="Times New Roman" w:hAnsi="Times New Roman" w:cs="Times New Roman"/>
          <w:noProof/>
          <w:sz w:val="24"/>
          <w:szCs w:val="24"/>
        </w:rPr>
        <w:t>(Megasari, 2020)</w:t>
      </w:r>
      <w:r w:rsidR="001E5521" w:rsidRPr="00AD566E">
        <w:rPr>
          <w:rFonts w:ascii="Times New Roman" w:eastAsia="Times New Roman" w:hAnsi="Times New Roman" w:cs="Times New Roman"/>
          <w:sz w:val="24"/>
          <w:szCs w:val="24"/>
        </w:rPr>
        <w:fldChar w:fldCharType="end"/>
      </w:r>
      <w:r w:rsidR="001E5521" w:rsidRPr="00AD566E">
        <w:rPr>
          <w:rFonts w:ascii="Times New Roman" w:eastAsia="Times New Roman" w:hAnsi="Times New Roman" w:cs="Times New Roman"/>
          <w:sz w:val="24"/>
          <w:szCs w:val="24"/>
        </w:rPr>
        <w:t xml:space="preserve"> dikutip media Kompas TV</w:t>
      </w:r>
      <w:r w:rsidRPr="00AD566E">
        <w:rPr>
          <w:rFonts w:ascii="Times New Roman" w:eastAsia="Times New Roman" w:hAnsi="Times New Roman" w:cs="Times New Roman"/>
          <w:sz w:val="24"/>
          <w:szCs w:val="24"/>
        </w:rPr>
        <w:t xml:space="preserve"> tentang </w:t>
      </w:r>
      <w:r w:rsidRPr="00AD566E">
        <w:rPr>
          <w:rFonts w:ascii="Times New Roman" w:hAnsi="Times New Roman" w:cs="Times New Roman"/>
          <w:sz w:val="24"/>
          <w:szCs w:val="24"/>
        </w:rPr>
        <w:t>Pandemi, Laba Astra International Anjlok 49 Persen yang ( yang diakses pada tanggal 16 maret 2023)</w:t>
      </w:r>
      <w:r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sz w:val="24"/>
          <w:szCs w:val="24"/>
        </w:rPr>
        <w:t xml:space="preserve">, </w:t>
      </w:r>
      <w:r w:rsidR="001E5521" w:rsidRPr="00AD566E">
        <w:rPr>
          <w:rFonts w:ascii="Times New Roman" w:hAnsi="Times New Roman" w:cs="Times New Roman"/>
          <w:sz w:val="24"/>
          <w:szCs w:val="24"/>
        </w:rPr>
        <w:t>laba bersih Astra International mengalami penurunan yang diakibatkan oleh pandemi Covid-19. Mulai dari awal tahun sampai dengan akhir September lalu, anjlok 49 persen, menjadi Rp 8,2 triliun rupiah. Hampir semua bisnis anak usaha Astra sedang lesu sejak Januari sampai akhir September lalu. Penjualan mobil anjlok 51 persen, sedangkan penjualan sepeda motor rontok sampai 38 persen. Menurut Presiden Direktur Astra International Pandemi diperkirakan masih akan berlanjut dan tetap mem</w:t>
      </w:r>
      <w:r w:rsidR="00FF64BC" w:rsidRPr="00AD566E">
        <w:rPr>
          <w:rFonts w:ascii="Times New Roman" w:hAnsi="Times New Roman" w:cs="Times New Roman"/>
          <w:sz w:val="24"/>
          <w:szCs w:val="24"/>
        </w:rPr>
        <w:t>p</w:t>
      </w:r>
      <w:r w:rsidR="001E5521" w:rsidRPr="00AD566E">
        <w:rPr>
          <w:rFonts w:ascii="Times New Roman" w:hAnsi="Times New Roman" w:cs="Times New Roman"/>
          <w:sz w:val="24"/>
          <w:szCs w:val="24"/>
        </w:rPr>
        <w:t>engaruhi kinerja perusahaan sampai akhir tahun.</w:t>
      </w:r>
    </w:p>
    <w:p w14:paraId="505AF844" w14:textId="3121EFEE"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Faisal Maliki Baskoro / FMB,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ulis pada media</w:t>
      </w:r>
      <w:r w:rsidR="00FE1720" w:rsidRPr="00AD566E">
        <w:rPr>
          <w:rFonts w:ascii="Times New Roman" w:hAnsi="Times New Roman" w:cs="Times New Roman"/>
          <w:sz w:val="24"/>
          <w:szCs w:val="24"/>
        </w:rPr>
        <w:t xml:space="preserve"> BeritaSatu.com yang berjudul “Hampir Semua Divisi Turun, Laba Astra International Terkontraksi 22%” (diakses pada tanggal 16 maret 2023), </w:t>
      </w:r>
      <w:r w:rsidRPr="00AD566E">
        <w:rPr>
          <w:rFonts w:ascii="Times New Roman" w:hAnsi="Times New Roman" w:cs="Times New Roman"/>
          <w:sz w:val="24"/>
          <w:szCs w:val="24"/>
        </w:rPr>
        <w:t xml:space="preserve">satu hampir semua divisi turun, laba Astra International terkontraksi 22%. Pendapatan dan laba bersih PT Astra International Tbk (ASII) pada triwulan pertama 2021 menurun akibat kontribusi yang lebih rendah dari hampir semua segmen. Pendapatan bersih konsolidasian Grup pada kuartal pertama tahun 2021 sebesar Rp51,7 triliun, menurun 4% dibandingkan dengan kuartal pertama </w:t>
      </w:r>
      <w:r w:rsidRPr="00AD566E">
        <w:rPr>
          <w:rFonts w:ascii="Times New Roman" w:hAnsi="Times New Roman" w:cs="Times New Roman"/>
          <w:sz w:val="24"/>
          <w:szCs w:val="24"/>
        </w:rPr>
        <w:lastRenderedPageBreak/>
        <w:t>tahun lalu. Laba bersih mencapai Rp3,7 triliun, menurun 22% dibandingkan kuartal pertama tahun 2020.</w:t>
      </w:r>
    </w:p>
    <w:p w14:paraId="0B07C412"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elanjutnya menurut peneliti terdahulu (Surya et al., 2017) menyatakan bahwa Hasil pengujian perputaran kas dan perputaran persediaan terhadap profitabilitas menyatakan bahwa perputaran kas dan perputaran persediaan secara simultan tidak berpengaruh terhadap profitabilitas ROA.</w:t>
      </w:r>
    </w:p>
    <w:p w14:paraId="0498B511" w14:textId="5A88DF75" w:rsidR="00E56ADA" w:rsidRPr="00AD566E" w:rsidRDefault="001E5521" w:rsidP="00620275">
      <w:pPr>
        <w:pBdr>
          <w:top w:val="nil"/>
          <w:left w:val="nil"/>
          <w:bottom w:val="nil"/>
          <w:right w:val="nil"/>
          <w:between w:val="nil"/>
        </w:pBdr>
        <w:spacing w:after="0" w:line="480" w:lineRule="auto"/>
        <w:ind w:firstLine="375"/>
        <w:jc w:val="both"/>
        <w:rPr>
          <w:rFonts w:ascii="Times New Roman" w:hAnsi="Times New Roman" w:cs="Times New Roman"/>
          <w:b/>
          <w:bCs/>
          <w:sz w:val="24"/>
          <w:szCs w:val="24"/>
        </w:rPr>
      </w:pPr>
      <w:r w:rsidRPr="00AD566E">
        <w:rPr>
          <w:rFonts w:ascii="Times New Roman" w:eastAsia="Times New Roman" w:hAnsi="Times New Roman" w:cs="Times New Roman"/>
          <w:sz w:val="24"/>
          <w:szCs w:val="24"/>
        </w:rPr>
        <w:t xml:space="preserve">Berdasarkan penjelasan dan fenomena yang diuraikan diatas maka penulis tertarik untuk melakukan penelitian yang berjudul </w:t>
      </w:r>
      <w:r w:rsidRPr="00AD566E">
        <w:rPr>
          <w:rFonts w:ascii="Times New Roman" w:eastAsia="Times New Roman" w:hAnsi="Times New Roman" w:cs="Times New Roman"/>
          <w:b/>
          <w:sz w:val="24"/>
          <w:szCs w:val="24"/>
        </w:rPr>
        <w:t>“</w:t>
      </w:r>
      <w:r w:rsidR="004C076A" w:rsidRPr="00AD566E">
        <w:rPr>
          <w:rFonts w:ascii="Times New Roman" w:eastAsia="Times New Roman" w:hAnsi="Times New Roman" w:cs="Times New Roman"/>
          <w:b/>
          <w:sz w:val="24"/>
          <w:szCs w:val="24"/>
        </w:rPr>
        <w:t xml:space="preserve"> </w:t>
      </w:r>
      <w:bookmarkStart w:id="14" w:name="_Hlk135211150"/>
      <w:r w:rsidRPr="00AD566E">
        <w:rPr>
          <w:rFonts w:ascii="Times New Roman" w:eastAsia="Times New Roman" w:hAnsi="Times New Roman" w:cs="Times New Roman"/>
          <w:b/>
          <w:sz w:val="24"/>
          <w:szCs w:val="24"/>
        </w:rPr>
        <w:t xml:space="preserve">PENGARUH PERPUTARAN PIUTANG, PERPUTARAN PERSEDIAAN DAN PERPUTARAN KAS TERHADAP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E56ADA" w:rsidRPr="00AD566E">
        <w:rPr>
          <w:rFonts w:ascii="Times New Roman" w:eastAsia="Times New Roman" w:hAnsi="Times New Roman" w:cs="Times New Roman"/>
          <w:b/>
          <w:sz w:val="24"/>
          <w:szCs w:val="24"/>
        </w:rPr>
        <w:t>(</w:t>
      </w:r>
      <w:r w:rsidR="003C3E8A" w:rsidRPr="00AD566E">
        <w:rPr>
          <w:rFonts w:ascii="Times New Roman" w:hAnsi="Times New Roman" w:cs="Times New Roman"/>
          <w:b/>
          <w:bCs/>
          <w:sz w:val="24"/>
          <w:szCs w:val="24"/>
        </w:rPr>
        <w:t>PADA PERUSAHAAN OTOMOTIF YANG TERDAFTAR DI BEI PERIODE 2018 – 202</w:t>
      </w:r>
      <w:r w:rsidR="00861D4E" w:rsidRPr="00AD566E">
        <w:rPr>
          <w:rFonts w:ascii="Times New Roman" w:hAnsi="Times New Roman" w:cs="Times New Roman"/>
          <w:b/>
          <w:bCs/>
          <w:sz w:val="24"/>
          <w:szCs w:val="24"/>
        </w:rPr>
        <w:t>2</w:t>
      </w:r>
      <w:r w:rsidR="00E56ADA" w:rsidRPr="00AD566E">
        <w:rPr>
          <w:rFonts w:ascii="Times New Roman" w:hAnsi="Times New Roman" w:cs="Times New Roman"/>
          <w:b/>
          <w:bCs/>
          <w:sz w:val="24"/>
          <w:szCs w:val="24"/>
        </w:rPr>
        <w:t>)</w:t>
      </w:r>
      <w:r w:rsidR="003C3E8A" w:rsidRPr="00AD566E">
        <w:rPr>
          <w:rFonts w:ascii="Times New Roman" w:hAnsi="Times New Roman" w:cs="Times New Roman"/>
          <w:b/>
          <w:bCs/>
          <w:sz w:val="24"/>
          <w:szCs w:val="24"/>
        </w:rPr>
        <w:t>”.</w:t>
      </w:r>
    </w:p>
    <w:p w14:paraId="199EEAC8"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5" w:name="_Toc143177382"/>
      <w:bookmarkEnd w:id="14"/>
      <w:r w:rsidRPr="00AD566E">
        <w:rPr>
          <w:rFonts w:ascii="Times New Roman" w:eastAsia="Times New Roman" w:hAnsi="Times New Roman" w:cs="Times New Roman"/>
          <w:color w:val="auto"/>
          <w:sz w:val="24"/>
          <w:szCs w:val="24"/>
        </w:rPr>
        <w:t>Identifikasi Masalah</w:t>
      </w:r>
      <w:bookmarkEnd w:id="15"/>
    </w:p>
    <w:p w14:paraId="4EFA3E48"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latar belakang Penelitian diatas, maka penulis dapat mengidentifikasi masalah sebagai berikut:</w:t>
      </w:r>
    </w:p>
    <w:p w14:paraId="5C70C24E" w14:textId="25630EA2" w:rsidR="001E5521"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piutang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pada </w:t>
      </w:r>
      <w:r w:rsidR="003C3E8A" w:rsidRPr="00AD566E">
        <w:rPr>
          <w:rFonts w:ascii="Times New Roman" w:eastAsia="Times New Roman" w:hAnsi="Times New Roman" w:cs="Times New Roman"/>
          <w:sz w:val="24"/>
          <w:szCs w:val="24"/>
        </w:rPr>
        <w:t>perusahaan otomotif yang terdaftar di BEI periode 2018 – 2022.</w:t>
      </w:r>
    </w:p>
    <w:p w14:paraId="7B5A3812" w14:textId="4B176E1E" w:rsidR="003C3E8A"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persediaan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p>
    <w:p w14:paraId="7B695AFF" w14:textId="0812D090" w:rsidR="00861D4E"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p>
    <w:p w14:paraId="77706AAA" w14:textId="3B9A3750" w:rsidR="004E77F6" w:rsidRPr="00AD566E" w:rsidRDefault="001E5521" w:rsidP="00AA3B60">
      <w:pPr>
        <w:pStyle w:val="Heading2"/>
        <w:numPr>
          <w:ilvl w:val="1"/>
          <w:numId w:val="4"/>
        </w:numPr>
        <w:spacing w:line="480" w:lineRule="auto"/>
        <w:rPr>
          <w:rFonts w:ascii="Times New Roman" w:eastAsia="Times New Roman" w:hAnsi="Times New Roman" w:cs="Times New Roman"/>
          <w:color w:val="auto"/>
          <w:sz w:val="24"/>
          <w:szCs w:val="24"/>
        </w:rPr>
      </w:pPr>
      <w:bookmarkStart w:id="16" w:name="_Toc143177383"/>
      <w:r w:rsidRPr="00AD566E">
        <w:rPr>
          <w:rFonts w:ascii="Times New Roman" w:eastAsia="Times New Roman" w:hAnsi="Times New Roman" w:cs="Times New Roman"/>
          <w:color w:val="auto"/>
          <w:sz w:val="24"/>
          <w:szCs w:val="24"/>
        </w:rPr>
        <w:lastRenderedPageBreak/>
        <w:t>Maksud dan Tujuan Penelitian</w:t>
      </w:r>
      <w:bookmarkEnd w:id="16"/>
    </w:p>
    <w:p w14:paraId="7C64DB66" w14:textId="77777777" w:rsidR="001E5521" w:rsidRPr="00AD566E" w:rsidRDefault="001E5521" w:rsidP="00E56ADA">
      <w:pPr>
        <w:pBdr>
          <w:top w:val="nil"/>
          <w:left w:val="nil"/>
          <w:bottom w:val="nil"/>
          <w:right w:val="nil"/>
          <w:between w:val="nil"/>
        </w:pBdr>
        <w:spacing w:after="0" w:line="480" w:lineRule="auto"/>
        <w:ind w:firstLine="36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identifikasi masalah diatas, maka tujuan penelitian ini adalah sebagai berikut:</w:t>
      </w:r>
    </w:p>
    <w:p w14:paraId="4D7E5648"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piutang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pada </w:t>
      </w:r>
      <w:r w:rsidR="003C3E8A" w:rsidRPr="00AD566E">
        <w:rPr>
          <w:rFonts w:ascii="Times New Roman" w:eastAsia="Times New Roman" w:hAnsi="Times New Roman" w:cs="Times New Roman"/>
          <w:sz w:val="24"/>
          <w:szCs w:val="24"/>
        </w:rPr>
        <w:t>ada perusahaan otomotif yang terdaftar di BEI periode 2018 – 2022.</w:t>
      </w:r>
    </w:p>
    <w:p w14:paraId="472CEF05"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persediaan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r w:rsidR="00DC22C0" w:rsidRPr="00AD566E">
        <w:rPr>
          <w:rFonts w:ascii="Times New Roman" w:eastAsia="Times New Roman" w:hAnsi="Times New Roman" w:cs="Times New Roman"/>
          <w:sz w:val="24"/>
          <w:szCs w:val="24"/>
        </w:rPr>
        <w:t>.</w:t>
      </w:r>
    </w:p>
    <w:p w14:paraId="4BA14D89" w14:textId="4E0FFF54" w:rsidR="00E56ADA" w:rsidRPr="00AD566E" w:rsidRDefault="001E5521" w:rsidP="00E56ADA">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605F89" w:rsidRPr="00AD566E">
        <w:rPr>
          <w:rFonts w:ascii="Times New Roman" w:eastAsia="Times New Roman" w:hAnsi="Times New Roman" w:cs="Times New Roman"/>
          <w:sz w:val="24"/>
          <w:szCs w:val="24"/>
        </w:rPr>
        <w:t>ada perusahaan otomotif yang terdaftar di BEI periode 2018 – 2022.</w:t>
      </w:r>
    </w:p>
    <w:p w14:paraId="059595BE"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7" w:name="_Toc143177384"/>
      <w:r w:rsidRPr="00AD566E">
        <w:rPr>
          <w:rFonts w:ascii="Times New Roman" w:eastAsia="Times New Roman" w:hAnsi="Times New Roman" w:cs="Times New Roman"/>
          <w:color w:val="auto"/>
          <w:sz w:val="24"/>
          <w:szCs w:val="24"/>
        </w:rPr>
        <w:t>Kegunaan Penelitian</w:t>
      </w:r>
      <w:bookmarkEnd w:id="17"/>
    </w:p>
    <w:p w14:paraId="569E5345" w14:textId="77777777" w:rsidR="001E5521" w:rsidRPr="00AD566E" w:rsidRDefault="001E5521" w:rsidP="00E56ADA">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Adapun kegunaan penelitian adalah sebagai berikut:</w:t>
      </w:r>
    </w:p>
    <w:p w14:paraId="12ED4F38"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18" w:name="_Toc143177385"/>
      <w:r w:rsidRPr="00AD566E">
        <w:rPr>
          <w:rFonts w:ascii="Times New Roman" w:eastAsia="Times New Roman" w:hAnsi="Times New Roman" w:cs="Times New Roman"/>
          <w:color w:val="auto"/>
        </w:rPr>
        <w:t>Kegunaan Praktis</w:t>
      </w:r>
      <w:bookmarkEnd w:id="18"/>
    </w:p>
    <w:p w14:paraId="3504BFF5"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hasil penelitian ini diharapkan dapat bermanfaat bagi semua pihak dan dapat dijadikan bahan pertimbangan dalam mengambil keputusan manajemen perusahaan, dengan memahami faktor- faktor yang dapat mempengaruhi </w:t>
      </w:r>
      <w:r w:rsidRPr="00AD566E">
        <w:rPr>
          <w:rFonts w:ascii="Times New Roman" w:eastAsia="Times New Roman" w:hAnsi="Times New Roman" w:cs="Times New Roman"/>
          <w:i/>
          <w:iCs/>
          <w:sz w:val="24"/>
          <w:szCs w:val="24"/>
        </w:rPr>
        <w:t>Return On Asset</w:t>
      </w:r>
      <w:r w:rsidRPr="00AD566E">
        <w:rPr>
          <w:rFonts w:ascii="Times New Roman" w:eastAsia="Times New Roman" w:hAnsi="Times New Roman" w:cs="Times New Roman"/>
          <w:sz w:val="24"/>
          <w:szCs w:val="24"/>
        </w:rPr>
        <w:t>.</w:t>
      </w:r>
    </w:p>
    <w:p w14:paraId="1244DEB7"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ari hasil penelitian ini diharapkan dapat menjadi informasi yang dapat bermanfaat bagi pihak lain.</w:t>
      </w:r>
    </w:p>
    <w:p w14:paraId="7720DB9C"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Hasil penelitian diharapkan menambah ilmu wawasan, pengetahuan dan keahlian penulis untuk bekal yang akan diterapkan nanti.</w:t>
      </w:r>
    </w:p>
    <w:p w14:paraId="4295D44D"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19" w:name="_Toc143177386"/>
      <w:r w:rsidRPr="00AD566E">
        <w:rPr>
          <w:rFonts w:ascii="Times New Roman" w:eastAsia="Times New Roman" w:hAnsi="Times New Roman" w:cs="Times New Roman"/>
          <w:color w:val="auto"/>
        </w:rPr>
        <w:lastRenderedPageBreak/>
        <w:t>Kegunaan Akademis</w:t>
      </w:r>
      <w:bookmarkEnd w:id="19"/>
    </w:p>
    <w:p w14:paraId="08FE65B8"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pat dijadikan sebagai bahan referensi bagi peneliti selanjutnya mengenai Perputaran piutang, perputaran persediaan, dan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dan dapat dijadikan sebagai pembanding dalam penelitian dengan tema yang sama.</w:t>
      </w:r>
    </w:p>
    <w:p w14:paraId="2290EBDC"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apat menambah pengetahuan dan wawasan mengenai perputaran piutang, perputaran persediaan dan perputaran kas melalui penerapan ilmu dan teori diperoleh dibangku perkuliahan.</w:t>
      </w:r>
    </w:p>
    <w:p w14:paraId="2CB50A40"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r w:rsidRPr="00AD566E">
        <w:rPr>
          <w:rFonts w:ascii="Times New Roman" w:eastAsia="Times New Roman" w:hAnsi="Times New Roman" w:cs="Times New Roman"/>
          <w:b/>
          <w:bCs/>
          <w:color w:val="auto"/>
          <w:sz w:val="24"/>
          <w:szCs w:val="24"/>
        </w:rPr>
        <w:t xml:space="preserve"> </w:t>
      </w:r>
      <w:bookmarkStart w:id="20" w:name="_Toc143177387"/>
      <w:r w:rsidRPr="00AD566E">
        <w:rPr>
          <w:rFonts w:ascii="Times New Roman" w:eastAsia="Times New Roman" w:hAnsi="Times New Roman" w:cs="Times New Roman"/>
          <w:color w:val="auto"/>
          <w:sz w:val="24"/>
          <w:szCs w:val="24"/>
        </w:rPr>
        <w:t>Lokasi dan Waktu Penelitian</w:t>
      </w:r>
      <w:bookmarkEnd w:id="20"/>
    </w:p>
    <w:p w14:paraId="3856FCFC"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1" w:name="_Toc143177388"/>
      <w:r w:rsidRPr="00AD566E">
        <w:rPr>
          <w:rFonts w:ascii="Times New Roman" w:eastAsia="Times New Roman" w:hAnsi="Times New Roman" w:cs="Times New Roman"/>
          <w:color w:val="auto"/>
        </w:rPr>
        <w:t>Lokasi Penelitian</w:t>
      </w:r>
      <w:bookmarkEnd w:id="21"/>
    </w:p>
    <w:p w14:paraId="32FAD87A" w14:textId="56AE5C59" w:rsidR="00003062" w:rsidRPr="00AD566E" w:rsidRDefault="00605F89"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okasi pada penelitian ini adalah Bursa Efek Indonesia (BEI) yang dapat diakses melalui situs resmi yaitu </w:t>
      </w:r>
      <w:r w:rsidRPr="00AD566E">
        <w:rPr>
          <w:rFonts w:ascii="Times New Roman" w:hAnsi="Times New Roman" w:cs="Times New Roman"/>
          <w:sz w:val="24"/>
          <w:szCs w:val="24"/>
          <w:u w:val="single"/>
        </w:rPr>
        <w:t>www.idx.co.id</w:t>
      </w:r>
      <w:r w:rsidRPr="00AD566E">
        <w:rPr>
          <w:rFonts w:ascii="Times New Roman" w:hAnsi="Times New Roman" w:cs="Times New Roman"/>
          <w:sz w:val="24"/>
          <w:szCs w:val="24"/>
        </w:rPr>
        <w:t xml:space="preserve"> pada situs tersebut peneliti dapat mengakses data dengan mudah.</w:t>
      </w:r>
    </w:p>
    <w:p w14:paraId="794F7F2F"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2" w:name="_Toc143177389"/>
      <w:r w:rsidRPr="00AD566E">
        <w:rPr>
          <w:rFonts w:ascii="Times New Roman" w:eastAsia="Times New Roman" w:hAnsi="Times New Roman" w:cs="Times New Roman"/>
          <w:color w:val="auto"/>
        </w:rPr>
        <w:t>Waktu Penelitian</w:t>
      </w:r>
      <w:bookmarkEnd w:id="22"/>
    </w:p>
    <w:p w14:paraId="2461A4FA" w14:textId="20DCA3C2" w:rsidR="00233BDC" w:rsidRPr="00003062" w:rsidRDefault="001E5521" w:rsidP="00003062">
      <w:pPr>
        <w:pStyle w:val="Caption"/>
        <w:spacing w:line="480" w:lineRule="auto"/>
        <w:jc w:val="center"/>
        <w:rPr>
          <w:rFonts w:ascii="Times New Roman" w:eastAsia="Times New Roman" w:hAnsi="Times New Roman" w:cs="Times New Roman"/>
          <w:i w:val="0"/>
          <w:iCs w:val="0"/>
          <w:color w:val="auto"/>
          <w:sz w:val="24"/>
          <w:szCs w:val="24"/>
        </w:rPr>
      </w:pPr>
      <w:bookmarkStart w:id="23" w:name="_Toc143176127"/>
      <w:bookmarkStart w:id="24" w:name="_Toc143176489"/>
      <w:r w:rsidRPr="00AD566E">
        <w:rPr>
          <w:rFonts w:ascii="Times New Roman" w:hAnsi="Times New Roman" w:cs="Times New Roman"/>
          <w:i w:val="0"/>
          <w:iCs w:val="0"/>
          <w:color w:val="auto"/>
          <w:sz w:val="24"/>
          <w:szCs w:val="24"/>
        </w:rPr>
        <w:t xml:space="preserve">Tabel 1.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1. \* ARABIC </w:instrText>
      </w:r>
      <w:r w:rsidRPr="00AD566E">
        <w:rPr>
          <w:rFonts w:ascii="Times New Roman" w:hAnsi="Times New Roman" w:cs="Times New Roman"/>
          <w:i w:val="0"/>
          <w:iCs w:val="0"/>
          <w:color w:val="auto"/>
          <w:sz w:val="24"/>
          <w:szCs w:val="24"/>
        </w:rPr>
        <w:fldChar w:fldCharType="separate"/>
      </w:r>
      <w:r w:rsidR="00C42152">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r w:rsidRPr="00AD566E">
        <w:rPr>
          <w:rFonts w:ascii="Times New Roman" w:eastAsia="Times New Roman" w:hAnsi="Times New Roman" w:cs="Times New Roman"/>
          <w:i w:val="0"/>
          <w:iCs w:val="0"/>
          <w:color w:val="auto"/>
          <w:sz w:val="24"/>
          <w:szCs w:val="24"/>
        </w:rPr>
        <w:t>Waktu Penelitian</w:t>
      </w:r>
      <w:bookmarkEnd w:id="23"/>
      <w:bookmarkEnd w:id="24"/>
    </w:p>
    <w:tbl>
      <w:tblPr>
        <w:tblStyle w:val="TableGrid"/>
        <w:tblW w:w="9493" w:type="dxa"/>
        <w:jc w:val="center"/>
        <w:tblLayout w:type="fixed"/>
        <w:tblLook w:val="04A0" w:firstRow="1" w:lastRow="0" w:firstColumn="1" w:lastColumn="0" w:noHBand="0" w:noVBand="1"/>
      </w:tblPr>
      <w:tblGrid>
        <w:gridCol w:w="510"/>
        <w:gridCol w:w="2843"/>
        <w:gridCol w:w="1136"/>
        <w:gridCol w:w="856"/>
        <w:gridCol w:w="763"/>
        <w:gridCol w:w="616"/>
        <w:gridCol w:w="670"/>
        <w:gridCol w:w="823"/>
        <w:gridCol w:w="1276"/>
      </w:tblGrid>
      <w:tr w:rsidR="00003062" w:rsidRPr="00AD566E" w14:paraId="6C4310D6" w14:textId="77777777" w:rsidTr="00003062">
        <w:trPr>
          <w:tblHeader/>
          <w:jc w:val="center"/>
        </w:trPr>
        <w:tc>
          <w:tcPr>
            <w:tcW w:w="510" w:type="dxa"/>
            <w:vMerge w:val="restart"/>
            <w:vAlign w:val="center"/>
          </w:tcPr>
          <w:p w14:paraId="5102E0E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No</w:t>
            </w:r>
          </w:p>
        </w:tc>
        <w:tc>
          <w:tcPr>
            <w:tcW w:w="2843" w:type="dxa"/>
            <w:vMerge w:val="restart"/>
            <w:vAlign w:val="center"/>
          </w:tcPr>
          <w:p w14:paraId="767B3F88"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Deskripsi Kegiatan</w:t>
            </w:r>
          </w:p>
        </w:tc>
        <w:tc>
          <w:tcPr>
            <w:tcW w:w="6140" w:type="dxa"/>
            <w:gridSpan w:val="7"/>
            <w:vAlign w:val="center"/>
          </w:tcPr>
          <w:p w14:paraId="71412C08"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lang w:val="en-US"/>
              </w:rPr>
              <w:t>2023</w:t>
            </w:r>
          </w:p>
        </w:tc>
      </w:tr>
      <w:tr w:rsidR="00003062" w:rsidRPr="00AD566E" w14:paraId="65B96D1C" w14:textId="77777777" w:rsidTr="00003062">
        <w:trPr>
          <w:tblHeader/>
          <w:jc w:val="center"/>
        </w:trPr>
        <w:tc>
          <w:tcPr>
            <w:tcW w:w="510" w:type="dxa"/>
            <w:vMerge/>
            <w:vAlign w:val="center"/>
          </w:tcPr>
          <w:p w14:paraId="63E9CB2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p>
        </w:tc>
        <w:tc>
          <w:tcPr>
            <w:tcW w:w="2843" w:type="dxa"/>
            <w:vMerge/>
            <w:vAlign w:val="center"/>
          </w:tcPr>
          <w:p w14:paraId="1B23F9F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p>
        </w:tc>
        <w:tc>
          <w:tcPr>
            <w:tcW w:w="1136" w:type="dxa"/>
            <w:vAlign w:val="center"/>
          </w:tcPr>
          <w:p w14:paraId="4E39BEFD"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Februari</w:t>
            </w:r>
          </w:p>
        </w:tc>
        <w:tc>
          <w:tcPr>
            <w:tcW w:w="856" w:type="dxa"/>
            <w:vAlign w:val="center"/>
          </w:tcPr>
          <w:p w14:paraId="1860E194"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aret</w:t>
            </w:r>
          </w:p>
        </w:tc>
        <w:tc>
          <w:tcPr>
            <w:tcW w:w="763" w:type="dxa"/>
            <w:vAlign w:val="center"/>
          </w:tcPr>
          <w:p w14:paraId="57BAB34C"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April</w:t>
            </w:r>
          </w:p>
        </w:tc>
        <w:tc>
          <w:tcPr>
            <w:tcW w:w="616" w:type="dxa"/>
            <w:vAlign w:val="center"/>
          </w:tcPr>
          <w:p w14:paraId="307D3DDB"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ei</w:t>
            </w:r>
          </w:p>
        </w:tc>
        <w:tc>
          <w:tcPr>
            <w:tcW w:w="670" w:type="dxa"/>
          </w:tcPr>
          <w:p w14:paraId="4FBACCD4"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Juni</w:t>
            </w:r>
          </w:p>
        </w:tc>
        <w:tc>
          <w:tcPr>
            <w:tcW w:w="823" w:type="dxa"/>
          </w:tcPr>
          <w:p w14:paraId="4C50CBCA" w14:textId="77777777" w:rsidR="00003062" w:rsidRPr="00281876" w:rsidRDefault="00003062" w:rsidP="00902B55">
            <w:pPr>
              <w:pStyle w:val="ListParagraph"/>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li</w:t>
            </w:r>
          </w:p>
        </w:tc>
        <w:tc>
          <w:tcPr>
            <w:tcW w:w="1276" w:type="dxa"/>
          </w:tcPr>
          <w:p w14:paraId="52A6D801" w14:textId="77777777" w:rsidR="00003062" w:rsidRPr="00281876" w:rsidRDefault="00003062" w:rsidP="00902B55">
            <w:pPr>
              <w:pStyle w:val="ListParagraph"/>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gustus</w:t>
            </w:r>
          </w:p>
        </w:tc>
      </w:tr>
      <w:tr w:rsidR="00003062" w:rsidRPr="00AD566E" w14:paraId="11440DDE" w14:textId="77777777" w:rsidTr="00902B55">
        <w:trPr>
          <w:jc w:val="center"/>
        </w:trPr>
        <w:tc>
          <w:tcPr>
            <w:tcW w:w="510" w:type="dxa"/>
            <w:vAlign w:val="center"/>
          </w:tcPr>
          <w:p w14:paraId="159BC7B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1</w:t>
            </w:r>
          </w:p>
        </w:tc>
        <w:tc>
          <w:tcPr>
            <w:tcW w:w="2843" w:type="dxa"/>
            <w:vAlign w:val="center"/>
          </w:tcPr>
          <w:p w14:paraId="144919E3" w14:textId="77777777" w:rsidR="00003062" w:rsidRPr="00AD566E" w:rsidRDefault="00003062" w:rsidP="00902B55">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yusunan dan Pengajuan </w:t>
            </w:r>
          </w:p>
        </w:tc>
        <w:tc>
          <w:tcPr>
            <w:tcW w:w="1136" w:type="dxa"/>
            <w:shd w:val="clear" w:color="auto" w:fill="000000" w:themeFill="text1"/>
            <w:vAlign w:val="center"/>
          </w:tcPr>
          <w:p w14:paraId="5372D69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vAlign w:val="center"/>
          </w:tcPr>
          <w:p w14:paraId="779FDA8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vAlign w:val="center"/>
          </w:tcPr>
          <w:p w14:paraId="4A8FBEF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vAlign w:val="center"/>
          </w:tcPr>
          <w:p w14:paraId="079EEE9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7734DCC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420736D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29CF503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37D6FDB5" w14:textId="77777777" w:rsidTr="00902B55">
        <w:trPr>
          <w:jc w:val="center"/>
        </w:trPr>
        <w:tc>
          <w:tcPr>
            <w:tcW w:w="510" w:type="dxa"/>
            <w:vAlign w:val="center"/>
          </w:tcPr>
          <w:p w14:paraId="7AD4BB9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2</w:t>
            </w:r>
          </w:p>
        </w:tc>
        <w:tc>
          <w:tcPr>
            <w:tcW w:w="2843" w:type="dxa"/>
            <w:vAlign w:val="center"/>
          </w:tcPr>
          <w:p w14:paraId="4E2E5831" w14:textId="77777777" w:rsidR="00003062" w:rsidRPr="00AD566E" w:rsidRDefault="00003062" w:rsidP="00902B55">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gumpulan Data </w:t>
            </w:r>
          </w:p>
        </w:tc>
        <w:tc>
          <w:tcPr>
            <w:tcW w:w="1136" w:type="dxa"/>
            <w:shd w:val="clear" w:color="auto" w:fill="auto"/>
            <w:vAlign w:val="center"/>
          </w:tcPr>
          <w:p w14:paraId="62FA27D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31D74D5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2BBF654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89CA6E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5CBD18B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5D6AAC1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6058558D"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17D4394F" w14:textId="77777777" w:rsidTr="00902B55">
        <w:trPr>
          <w:jc w:val="center"/>
        </w:trPr>
        <w:tc>
          <w:tcPr>
            <w:tcW w:w="510" w:type="dxa"/>
            <w:vAlign w:val="center"/>
          </w:tcPr>
          <w:p w14:paraId="4DCFC96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2843" w:type="dxa"/>
            <w:vAlign w:val="center"/>
          </w:tcPr>
          <w:p w14:paraId="376EDE58" w14:textId="77777777" w:rsidR="00003062" w:rsidRPr="00AD566E" w:rsidRDefault="00003062" w:rsidP="00902B55">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Penyusunan P</w:t>
            </w:r>
            <w:r w:rsidRPr="00AD566E">
              <w:rPr>
                <w:rFonts w:ascii="Times New Roman" w:hAnsi="Times New Roman" w:cs="Times New Roman"/>
                <w:sz w:val="24"/>
                <w:szCs w:val="24"/>
                <w:lang w:val="en-US"/>
              </w:rPr>
              <w:t>roposal</w:t>
            </w:r>
          </w:p>
        </w:tc>
        <w:tc>
          <w:tcPr>
            <w:tcW w:w="1136" w:type="dxa"/>
            <w:vAlign w:val="center"/>
          </w:tcPr>
          <w:p w14:paraId="3354B2F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5362247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771CC8C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000000" w:themeFill="text1"/>
            <w:vAlign w:val="center"/>
          </w:tcPr>
          <w:p w14:paraId="26508B2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7AF7755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025D757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566FBDE1"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6CE3EE2A" w14:textId="77777777" w:rsidTr="00902B55">
        <w:trPr>
          <w:jc w:val="center"/>
        </w:trPr>
        <w:tc>
          <w:tcPr>
            <w:tcW w:w="510" w:type="dxa"/>
            <w:vAlign w:val="center"/>
          </w:tcPr>
          <w:p w14:paraId="43A74AA4" w14:textId="77777777" w:rsidR="00003062" w:rsidRPr="00D773A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843" w:type="dxa"/>
            <w:vAlign w:val="center"/>
          </w:tcPr>
          <w:p w14:paraId="03E73F3D" w14:textId="77777777" w:rsidR="00003062" w:rsidRPr="00D773A8" w:rsidRDefault="00003062" w:rsidP="00902B55">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minar Proposal</w:t>
            </w:r>
          </w:p>
        </w:tc>
        <w:tc>
          <w:tcPr>
            <w:tcW w:w="1136" w:type="dxa"/>
            <w:vAlign w:val="center"/>
          </w:tcPr>
          <w:p w14:paraId="5971A97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FFFFFF" w:themeFill="background1"/>
            <w:vAlign w:val="center"/>
          </w:tcPr>
          <w:p w14:paraId="787F8E8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FFFFFF" w:themeFill="background1"/>
            <w:vAlign w:val="center"/>
          </w:tcPr>
          <w:p w14:paraId="508AB4E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FFFFFF" w:themeFill="background1"/>
            <w:vAlign w:val="center"/>
          </w:tcPr>
          <w:p w14:paraId="744A7A5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000000" w:themeFill="text1"/>
          </w:tcPr>
          <w:p w14:paraId="68449B4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2B05987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10B78E8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7296D777" w14:textId="77777777" w:rsidTr="00902B55">
        <w:trPr>
          <w:jc w:val="center"/>
        </w:trPr>
        <w:tc>
          <w:tcPr>
            <w:tcW w:w="510" w:type="dxa"/>
            <w:vAlign w:val="center"/>
          </w:tcPr>
          <w:p w14:paraId="7F34BDA3" w14:textId="77777777" w:rsidR="00003062" w:rsidRPr="00281876"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5</w:t>
            </w:r>
          </w:p>
        </w:tc>
        <w:tc>
          <w:tcPr>
            <w:tcW w:w="2843" w:type="dxa"/>
            <w:vAlign w:val="center"/>
          </w:tcPr>
          <w:p w14:paraId="255C0423" w14:textId="77777777" w:rsidR="00003062" w:rsidRPr="00281876" w:rsidRDefault="00003062" w:rsidP="00902B55">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visi Proposal</w:t>
            </w:r>
          </w:p>
        </w:tc>
        <w:tc>
          <w:tcPr>
            <w:tcW w:w="1136" w:type="dxa"/>
            <w:vAlign w:val="center"/>
          </w:tcPr>
          <w:p w14:paraId="5617782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5D6A186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4A383C1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A66B33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auto"/>
          </w:tcPr>
          <w:p w14:paraId="00F65C4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063E45E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auto"/>
          </w:tcPr>
          <w:p w14:paraId="1E0CF81B"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12932E17" w14:textId="77777777" w:rsidTr="00902B55">
        <w:trPr>
          <w:jc w:val="center"/>
        </w:trPr>
        <w:tc>
          <w:tcPr>
            <w:tcW w:w="510" w:type="dxa"/>
            <w:vAlign w:val="center"/>
          </w:tcPr>
          <w:p w14:paraId="1FD4DEDD" w14:textId="77777777" w:rsidR="00003062" w:rsidRPr="00032C0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843" w:type="dxa"/>
            <w:vAlign w:val="center"/>
          </w:tcPr>
          <w:p w14:paraId="4476926F" w14:textId="77777777" w:rsidR="00003062" w:rsidRPr="00032C08" w:rsidRDefault="00003062" w:rsidP="00902B55">
            <w:pPr>
              <w:spacing w:line="480" w:lineRule="auto"/>
              <w:jc w:val="center"/>
              <w:rPr>
                <w:rFonts w:ascii="Times New Roman" w:hAnsi="Times New Roman" w:cs="Times New Roman"/>
                <w:sz w:val="24"/>
                <w:szCs w:val="24"/>
              </w:rPr>
            </w:pPr>
            <w:r w:rsidRPr="00032C08">
              <w:rPr>
                <w:rFonts w:ascii="Times New Roman" w:hAnsi="Times New Roman" w:cs="Times New Roman"/>
                <w:sz w:val="24"/>
                <w:szCs w:val="24"/>
              </w:rPr>
              <w:t>Penyusunan Skripsi</w:t>
            </w:r>
          </w:p>
        </w:tc>
        <w:tc>
          <w:tcPr>
            <w:tcW w:w="1136" w:type="dxa"/>
            <w:vAlign w:val="center"/>
          </w:tcPr>
          <w:p w14:paraId="13DC977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10ABCD0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29E6729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8C70943"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56BB133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61DD6146"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000000" w:themeFill="text1"/>
          </w:tcPr>
          <w:p w14:paraId="04E9A608"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048610D1" w14:textId="77777777" w:rsidTr="00902B55">
        <w:trPr>
          <w:jc w:val="center"/>
        </w:trPr>
        <w:tc>
          <w:tcPr>
            <w:tcW w:w="510" w:type="dxa"/>
            <w:vAlign w:val="center"/>
          </w:tcPr>
          <w:p w14:paraId="335BF023" w14:textId="77777777" w:rsidR="00003062" w:rsidRPr="00032C0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843" w:type="dxa"/>
            <w:vAlign w:val="center"/>
          </w:tcPr>
          <w:p w14:paraId="69184900" w14:textId="77777777" w:rsidR="00003062" w:rsidRPr="00032C08" w:rsidRDefault="00003062" w:rsidP="00902B55">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idang Skripsi</w:t>
            </w:r>
          </w:p>
        </w:tc>
        <w:tc>
          <w:tcPr>
            <w:tcW w:w="1136" w:type="dxa"/>
            <w:vAlign w:val="center"/>
          </w:tcPr>
          <w:p w14:paraId="63B5807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450ED5B6"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6529779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2DDB8D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0F08F9E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6667FF0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3EB01799"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bl>
    <w:p w14:paraId="3BC65C76" w14:textId="77777777" w:rsidR="00003062" w:rsidRPr="00003062" w:rsidRDefault="00003062" w:rsidP="00003062">
      <w:pPr>
        <w:sectPr w:rsidR="00003062" w:rsidRPr="00003062" w:rsidSect="00233BDC">
          <w:headerReference w:type="default" r:id="rId11"/>
          <w:footerReference w:type="default" r:id="rId12"/>
          <w:headerReference w:type="first" r:id="rId13"/>
          <w:footerReference w:type="first" r:id="rId14"/>
          <w:pgSz w:w="12240" w:h="15840"/>
          <w:pgMar w:top="1701" w:right="1701" w:bottom="1701" w:left="2268" w:header="720" w:footer="720" w:gutter="0"/>
          <w:pgNumType w:start="1"/>
          <w:cols w:space="720"/>
          <w:titlePg/>
          <w:docGrid w:linePitch="360"/>
        </w:sectPr>
      </w:pPr>
    </w:p>
    <w:p w14:paraId="43D5F35C"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5" w:name="_Toc143177390"/>
      <w:r w:rsidRPr="00AD566E">
        <w:rPr>
          <w:rFonts w:ascii="Times New Roman" w:hAnsi="Times New Roman" w:cs="Times New Roman"/>
          <w:b/>
          <w:bCs/>
          <w:color w:val="auto"/>
          <w:sz w:val="24"/>
          <w:szCs w:val="24"/>
        </w:rPr>
        <w:lastRenderedPageBreak/>
        <w:t>BAB II</w:t>
      </w:r>
      <w:bookmarkEnd w:id="25"/>
    </w:p>
    <w:p w14:paraId="01E5D7C2"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6" w:name="_Toc143177391"/>
      <w:r w:rsidRPr="00AD566E">
        <w:rPr>
          <w:rFonts w:ascii="Times New Roman" w:hAnsi="Times New Roman" w:cs="Times New Roman"/>
          <w:b/>
          <w:bCs/>
          <w:color w:val="auto"/>
          <w:sz w:val="24"/>
          <w:szCs w:val="24"/>
        </w:rPr>
        <w:t>TINJAUAN PUSTAKA, KERANGKA PEMIKIRAN, DAN HIPOTESIS PENELITIAN</w:t>
      </w:r>
      <w:bookmarkEnd w:id="26"/>
    </w:p>
    <w:p w14:paraId="6992DDF4" w14:textId="77777777" w:rsidR="00B80ED4" w:rsidRPr="00AD566E" w:rsidRDefault="00B80ED4" w:rsidP="00156EDF">
      <w:pPr>
        <w:spacing w:line="480" w:lineRule="auto"/>
        <w:jc w:val="center"/>
        <w:rPr>
          <w:rFonts w:ascii="Times New Roman" w:hAnsi="Times New Roman" w:cs="Times New Roman"/>
          <w:b/>
          <w:bCs/>
          <w:sz w:val="24"/>
          <w:szCs w:val="24"/>
        </w:rPr>
      </w:pPr>
    </w:p>
    <w:p w14:paraId="4259C77D" w14:textId="77777777" w:rsidR="00B80ED4" w:rsidRPr="00AD566E" w:rsidRDefault="00B80ED4" w:rsidP="00AA3B60">
      <w:pPr>
        <w:pStyle w:val="Heading2"/>
        <w:numPr>
          <w:ilvl w:val="1"/>
          <w:numId w:val="5"/>
        </w:numPr>
        <w:spacing w:line="480" w:lineRule="auto"/>
        <w:ind w:left="709" w:hanging="709"/>
        <w:jc w:val="both"/>
        <w:rPr>
          <w:rFonts w:ascii="Times New Roman" w:hAnsi="Times New Roman" w:cs="Times New Roman"/>
          <w:color w:val="auto"/>
          <w:sz w:val="24"/>
          <w:szCs w:val="24"/>
        </w:rPr>
      </w:pPr>
      <w:bookmarkStart w:id="27" w:name="_Toc143177392"/>
      <w:r w:rsidRPr="00AD566E">
        <w:rPr>
          <w:rFonts w:ascii="Times New Roman" w:hAnsi="Times New Roman" w:cs="Times New Roman"/>
          <w:color w:val="auto"/>
          <w:sz w:val="24"/>
          <w:szCs w:val="24"/>
        </w:rPr>
        <w:t>Tinjauan Pustaka</w:t>
      </w:r>
      <w:bookmarkEnd w:id="27"/>
    </w:p>
    <w:p w14:paraId="0946DBD5" w14:textId="77777777" w:rsidR="00B80ED4" w:rsidRPr="00AD566E"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28" w:name="_Toc143177393"/>
      <w:r w:rsidRPr="00AD566E">
        <w:rPr>
          <w:rFonts w:ascii="Times New Roman" w:hAnsi="Times New Roman" w:cs="Times New Roman"/>
          <w:color w:val="auto"/>
        </w:rPr>
        <w:t>Pengertian Akuntansi</w:t>
      </w:r>
      <w:bookmarkEnd w:id="28"/>
    </w:p>
    <w:p w14:paraId="7E6C308C" w14:textId="3A952424" w:rsidR="009D2A20"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kuntansi menjadi salah satu bagian yang terpenting dalam dunia usaha, tujuan dari usaha yaitu untuk memenuhi kebutuhan masyarakat dan memperoleh laba.</w:t>
      </w:r>
      <w:r w:rsidR="006C66C6" w:rsidRPr="00AD566E">
        <w:rPr>
          <w:rFonts w:ascii="Times New Roman" w:hAnsi="Times New Roman" w:cs="Times New Roman"/>
          <w:sz w:val="24"/>
          <w:szCs w:val="24"/>
        </w:rPr>
        <w:t xml:space="preserve"> </w:t>
      </w:r>
      <w:r w:rsidRPr="00AD566E">
        <w:rPr>
          <w:rFonts w:ascii="Times New Roman" w:hAnsi="Times New Roman" w:cs="Times New Roman"/>
          <w:sz w:val="24"/>
          <w:szCs w:val="24"/>
        </w:rPr>
        <w:t>Dalam hal ini ilmu akuntansi menjadi salah satu unsur yang penting dalam membangun usaha, berikut dibawah ini beberapa pengertian tentang akuntansi.</w:t>
      </w:r>
    </w:p>
    <w:p w14:paraId="3B3E563B" w14:textId="7E8E8EEA" w:rsidR="006C66C6" w:rsidRPr="00AD566E" w:rsidRDefault="006C66C6"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enurut Ikatan Akuntansi Indonesia (IAI) akuntansi adalah ilmu mencatat, menganalisis dan mengkomunikasikan transaksi atau kejadian ekonomi suatu entitas bisnis, yang bertujuan untuk menghasilkan dan melaporkan informasi yang relevan bagi berbagai pihak yang berkepentingan dalam pengambilan keputusan.</w:t>
      </w:r>
    </w:p>
    <w:p w14:paraId="35FB2E23"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uris":["http://www.mendeley.com/documents/?uuid=bf283376-a512-44c2-9d97-2ec84bf7c490"]}],"mendeley":{"formattedCitation":"(Tanjung, 2017, hal. 1)","plainTextFormattedCitation":"(Tanjung, 2017, hal. 1)","previouslyFormattedCitation":"(Tanjung, 2017,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Tanjung, 2017,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merupakan proses mengidentifikasi, mengukur dan melaporkan informasi, untuk memungkinkan adanya penilaian dan keputusan yang jelas dan tegas bagi mereka yang menggunakan informasi tersebut. </w:t>
      </w:r>
    </w:p>
    <w:p w14:paraId="1859E44A"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adalah seni pencatatan, penggolongan, pengikhtisaran, dan pelaporan atas suatu transaksi dengan cara standar yang diakui oleh umum. </w:t>
      </w:r>
    </w:p>
    <w:p w14:paraId="34978244"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Widaryanti","given":"","non-dropping-particle":"","parse-names":false,"suffix":""}],"id":"ITEM-1","issued":{"date-parts":[["2022"]]},"number-of-pages":"19","publisher":"Media Sains Indonesia","publisher-place":"Cijerah, Bandung","title":"Pengantar Akuntansi 1","type":"book"},"locator":"19","uris":["http://www.mendeley.com/documents/?uuid=27710e37-8091-409e-9493-290fa1f1c053"]}],"mendeley":{"formattedCitation":"(Widaryanti, 2022, hal. 19)","plainTextFormattedCitation":"(Widaryanti, 2022, hal. 19)","previouslyFormattedCitation":"(Widaryanti, 2022, hal. 19)"},"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Widaryanti, 2022, hal. 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didefinisikan sebagai sistem informasi yang menyediakan laporan untuk pengguna tentang kegiatan ekonomi perusahaan. Akuntansi juga digunakan sebagai Bahasa  bisnis, karena akuntansi sarana informasi keuangan bisnis untuk para penggunanya. </w:t>
      </w:r>
    </w:p>
    <w:p w14:paraId="29667263"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locator":"2","uris":["http://www.mendeley.com/documents/?uuid=7eb806ac-281e-4808-b6fd-c5e12f6821cb"]}],"mendeley":{"formattedCitation":"(Zamzami &amp; Nusa, 2016, hal. 2)","plainTextFormattedCitation":"(Zamzami &amp; Nusa, 2016, hal. 2)","previouslyFormattedCitation":"(Zamzami &amp; Nusa,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Zamzami &amp; Nusa,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adalah sistem informasi, suatu proses pencatatan, penggolongan, peringkasan yang menghasilkan informasi aktivitas ekonomi untuk diberikan kepada pihak pengguna.</w:t>
      </w:r>
    </w:p>
    <w:p w14:paraId="54090587" w14:textId="153EE867" w:rsidR="00B80ED4" w:rsidRPr="00AD566E" w:rsidRDefault="006C66C6"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akuntansi adalah suatu proses mengidentifikasikan, mengukur, dan melaporkan informasi dalam bentuk laporan keuangan yang menjelaskan kinerja keuangan entitas dalam suatu periode tertentu dan kondisi keuangan entitas pada tanggal tertentu.</w:t>
      </w:r>
    </w:p>
    <w:p w14:paraId="7925FAB5" w14:textId="3BA3A34A" w:rsidR="00B80ED4" w:rsidRPr="00AD566E" w:rsidRDefault="00B80ED4" w:rsidP="00AA3B60">
      <w:pPr>
        <w:pStyle w:val="Heading3"/>
        <w:numPr>
          <w:ilvl w:val="2"/>
          <w:numId w:val="5"/>
        </w:numPr>
        <w:spacing w:line="480" w:lineRule="auto"/>
        <w:jc w:val="both"/>
        <w:rPr>
          <w:rFonts w:ascii="Times New Roman" w:hAnsi="Times New Roman" w:cs="Times New Roman"/>
          <w:color w:val="auto"/>
        </w:rPr>
      </w:pPr>
      <w:bookmarkStart w:id="29" w:name="_Toc143177394"/>
      <w:r w:rsidRPr="00AD566E">
        <w:rPr>
          <w:rFonts w:ascii="Times New Roman" w:hAnsi="Times New Roman" w:cs="Times New Roman"/>
          <w:color w:val="auto"/>
        </w:rPr>
        <w:t>Pemakai Info</w:t>
      </w:r>
      <w:r w:rsidR="00FF64BC" w:rsidRPr="00AD566E">
        <w:rPr>
          <w:rFonts w:ascii="Times New Roman" w:hAnsi="Times New Roman" w:cs="Times New Roman"/>
          <w:color w:val="auto"/>
        </w:rPr>
        <w:t>r</w:t>
      </w:r>
      <w:r w:rsidRPr="00AD566E">
        <w:rPr>
          <w:rFonts w:ascii="Times New Roman" w:hAnsi="Times New Roman" w:cs="Times New Roman"/>
          <w:color w:val="auto"/>
        </w:rPr>
        <w:t>masi Akuntansi</w:t>
      </w:r>
      <w:bookmarkEnd w:id="29"/>
    </w:p>
    <w:p w14:paraId="410FFCD2" w14:textId="08F95FED" w:rsidR="00B80ED4" w:rsidRPr="00AD566E" w:rsidRDefault="00B80ED4" w:rsidP="00F44172">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1","uris":["http://www.mendeley.com/documents/?uuid=3569f03a-df2f-4404-99e8-c5b229d5de89"]}],"mendeley":{"formattedCitation":"(Effendi, 2020, hal. 1)","plainTextFormattedCitation":"(Effendi, 2020, hal. 1)","previouslyFormattedCitation":"(Effendi, 2020,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makai Informasi akuntansi dibagi menjadi 2 yaitu:</w:t>
      </w:r>
    </w:p>
    <w:p w14:paraId="18C009AB" w14:textId="77777777" w:rsidR="00B4332E" w:rsidRPr="00AD566E" w:rsidRDefault="00B80ED4" w:rsidP="00B4332E">
      <w:pPr>
        <w:pStyle w:val="ListParagraph"/>
        <w:numPr>
          <w:ilvl w:val="3"/>
          <w:numId w:val="3"/>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Bagi Pihak Intern (Manajemen)</w:t>
      </w:r>
    </w:p>
    <w:p w14:paraId="75A86161" w14:textId="6840CB31" w:rsidR="00B80ED4" w:rsidRPr="00AD566E" w:rsidRDefault="00B80ED4" w:rsidP="00B4332E">
      <w:pPr>
        <w:pStyle w:val="ListParagraph"/>
        <w:spacing w:line="480" w:lineRule="auto"/>
        <w:ind w:left="426"/>
        <w:jc w:val="both"/>
        <w:rPr>
          <w:rFonts w:ascii="Times New Roman" w:hAnsi="Times New Roman" w:cs="Times New Roman"/>
          <w:sz w:val="24"/>
          <w:szCs w:val="24"/>
        </w:rPr>
      </w:pPr>
      <w:r w:rsidRPr="00AD566E">
        <w:rPr>
          <w:rFonts w:ascii="Times New Roman" w:hAnsi="Times New Roman" w:cs="Times New Roman"/>
          <w:sz w:val="24"/>
          <w:szCs w:val="24"/>
        </w:rPr>
        <w:t>Kegunaan akuntansi adalah untuk membantu manajemen dalam menjalan fungsi manajemen terutama dalam bidang:</w:t>
      </w:r>
    </w:p>
    <w:p w14:paraId="57ACCAC9" w14:textId="5B8011B0" w:rsidR="00B80ED4" w:rsidRPr="00AD566E" w:rsidRDefault="00B80ED4" w:rsidP="00AA3B60">
      <w:pPr>
        <w:pStyle w:val="ListParagraph"/>
        <w:numPr>
          <w:ilvl w:val="0"/>
          <w:numId w:val="1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encanaan, berdasarkan informasi akuntansi, pemilik perusahaan atau manajemen dapat membuat rencana kegiatan atau anggaran untuk pelaksanaan kegiatan pada masa yang akan datang.</w:t>
      </w:r>
    </w:p>
    <w:p w14:paraId="1AEC674D" w14:textId="77777777" w:rsidR="00B80ED4" w:rsidRPr="00AD566E" w:rsidRDefault="00B80ED4" w:rsidP="00AA3B60">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7A43A61F" w14:textId="77777777" w:rsidR="00B80ED4" w:rsidRPr="00AD566E" w:rsidRDefault="00B80ED4" w:rsidP="00AA3B60">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0BD97D96" w14:textId="33E64EE2" w:rsidR="00F44172" w:rsidRPr="00AD566E" w:rsidRDefault="00B80ED4" w:rsidP="00F44172">
      <w:pPr>
        <w:pStyle w:val="ListParagraph"/>
        <w:numPr>
          <w:ilvl w:val="3"/>
          <w:numId w:val="3"/>
        </w:numPr>
        <w:spacing w:after="0"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Bagi Pihak Ekstern, informasi akuntansi digunakan sebagai alat bantu dalam mengambil keputusan (</w:t>
      </w:r>
      <w:r w:rsidRPr="00AD566E">
        <w:rPr>
          <w:rFonts w:ascii="Times New Roman" w:hAnsi="Times New Roman" w:cs="Times New Roman"/>
          <w:i/>
          <w:iCs/>
          <w:sz w:val="24"/>
          <w:szCs w:val="24"/>
        </w:rPr>
        <w:t>decision making).</w:t>
      </w:r>
      <w:r w:rsidRPr="00AD566E">
        <w:rPr>
          <w:rFonts w:ascii="Times New Roman" w:hAnsi="Times New Roman" w:cs="Times New Roman"/>
          <w:sz w:val="24"/>
          <w:szCs w:val="24"/>
        </w:rPr>
        <w:t xml:space="preserve"> Misalnya bagi calon investor informasi akuntansi berguna untuk menilai apakah ia akan menanamkan modalnya pada perusahaan tersebut. Bagi kreditur berkepentingan untuk menilai apakah suatu perusahaan layak untuk diberi pinjaman atau tidak, dan sebagai alat untuk menilai perkembangan perusahaan setelah memperoleh pinjaman.</w:t>
      </w:r>
    </w:p>
    <w:p w14:paraId="5A96E3A1" w14:textId="350AFDA0" w:rsidR="00B80ED4" w:rsidRPr="00AD566E" w:rsidRDefault="00B80ED4" w:rsidP="00AA3B60">
      <w:pPr>
        <w:pStyle w:val="Heading3"/>
        <w:numPr>
          <w:ilvl w:val="2"/>
          <w:numId w:val="5"/>
        </w:numPr>
        <w:spacing w:line="480" w:lineRule="auto"/>
        <w:jc w:val="both"/>
        <w:rPr>
          <w:rFonts w:ascii="Times New Roman" w:hAnsi="Times New Roman" w:cs="Times New Roman"/>
          <w:color w:val="auto"/>
        </w:rPr>
      </w:pPr>
      <w:bookmarkStart w:id="30" w:name="_Toc143177395"/>
      <w:r w:rsidRPr="00AD566E">
        <w:rPr>
          <w:rFonts w:ascii="Times New Roman" w:hAnsi="Times New Roman" w:cs="Times New Roman"/>
          <w:color w:val="auto"/>
        </w:rPr>
        <w:t>Bidang-Bidang Akuntansi</w:t>
      </w:r>
      <w:bookmarkEnd w:id="30"/>
    </w:p>
    <w:p w14:paraId="69A7876E" w14:textId="0A777D35" w:rsidR="00B80ED4" w:rsidRPr="00AD566E" w:rsidRDefault="00B80ED4" w:rsidP="005F4026">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4","uris":["http://www.mendeley.com/documents/?uuid=3569f03a-df2f-4404-99e8-c5b229d5de89"]}],"mendeley":{"formattedCitation":"(Effendi, 2020, hal. 4)","plainTextFormattedCitation":"(Effendi, 2020, hal. 4)","previouslyFormattedCitation":"(Effendi, 2020, hal. 4)"},"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bidang akuntansi ada beberapa macam yaitu: </w:t>
      </w:r>
    </w:p>
    <w:p w14:paraId="01D6F32F"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Keuangan (</w:t>
      </w:r>
      <w:r w:rsidRPr="00AD566E">
        <w:rPr>
          <w:rFonts w:ascii="Times New Roman" w:hAnsi="Times New Roman" w:cs="Times New Roman"/>
          <w:i/>
          <w:iCs/>
          <w:sz w:val="24"/>
          <w:szCs w:val="24"/>
        </w:rPr>
        <w:t>Financial Accounting</w:t>
      </w:r>
      <w:r w:rsidRPr="00AD566E">
        <w:rPr>
          <w:rFonts w:ascii="Times New Roman" w:hAnsi="Times New Roman" w:cs="Times New Roman"/>
          <w:sz w:val="24"/>
          <w:szCs w:val="24"/>
        </w:rPr>
        <w:t xml:space="preserve">), bidang akuntansi ini berkaitan dengan akuntansi untuk suatu organisasi secara keseluruhan. Penyusunan </w:t>
      </w:r>
      <w:r w:rsidRPr="00AD566E">
        <w:rPr>
          <w:rFonts w:ascii="Times New Roman" w:hAnsi="Times New Roman" w:cs="Times New Roman"/>
          <w:sz w:val="24"/>
          <w:szCs w:val="24"/>
        </w:rPr>
        <w:lastRenderedPageBreak/>
        <w:t>informasi akuntansi yang berupa laporan keuangan terutama ditujukan untuk pihak luar perusahaan. Oleh karena itu laporan keuangan harus disusun berdasarkan prinsip akuntansi yang lazim.</w:t>
      </w:r>
    </w:p>
    <w:p w14:paraId="6017D893"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Manajemen (</w:t>
      </w:r>
      <w:r w:rsidRPr="00AD566E">
        <w:rPr>
          <w:rFonts w:ascii="Times New Roman" w:hAnsi="Times New Roman" w:cs="Times New Roman"/>
          <w:i/>
          <w:iCs/>
          <w:sz w:val="24"/>
          <w:szCs w:val="24"/>
        </w:rPr>
        <w:t>Management Accounting</w:t>
      </w:r>
      <w:r w:rsidRPr="00AD566E">
        <w:rPr>
          <w:rFonts w:ascii="Times New Roman" w:hAnsi="Times New Roman" w:cs="Times New Roman"/>
          <w:sz w:val="24"/>
          <w:szCs w:val="24"/>
        </w:rPr>
        <w:t>) Informasi akuntansi manajemen ini ditujukan untuk kepentingan manajemen dalam pengambilan keputusan. Oleh karena itu penyusunan informasi akuntansi yang berupa laporan keuangan tidak perlu berdasarkan prinsip akuntansi yang lazim.</w:t>
      </w:r>
    </w:p>
    <w:p w14:paraId="4D1800E1"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Pemeriksaan (</w:t>
      </w:r>
      <w:r w:rsidRPr="00AD566E">
        <w:rPr>
          <w:rFonts w:ascii="Times New Roman" w:hAnsi="Times New Roman" w:cs="Times New Roman"/>
          <w:i/>
          <w:iCs/>
          <w:sz w:val="24"/>
          <w:szCs w:val="24"/>
        </w:rPr>
        <w:t>Auditing</w:t>
      </w:r>
      <w:r w:rsidRPr="00AD566E">
        <w:rPr>
          <w:rFonts w:ascii="Times New Roman" w:hAnsi="Times New Roman" w:cs="Times New Roman"/>
          <w:sz w:val="24"/>
          <w:szCs w:val="24"/>
        </w:rPr>
        <w:t>), bidang ini berhubungan dengan pemeriksaan terhadap laporan keuangan suatu perusahaan. Untuk memastikan apakah laporan keuangan suatu perusahaan telah disusun berdasarkan prinsip akuntansi yang berlaku umum.</w:t>
      </w:r>
    </w:p>
    <w:p w14:paraId="60743569"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Biaya (</w:t>
      </w:r>
      <w:r w:rsidRPr="00AD566E">
        <w:rPr>
          <w:rFonts w:ascii="Times New Roman" w:hAnsi="Times New Roman" w:cs="Times New Roman"/>
          <w:i/>
          <w:iCs/>
          <w:sz w:val="24"/>
          <w:szCs w:val="24"/>
        </w:rPr>
        <w:t>Cost Accounting</w:t>
      </w:r>
      <w:r w:rsidRPr="00AD566E">
        <w:rPr>
          <w:rFonts w:ascii="Times New Roman" w:hAnsi="Times New Roman" w:cs="Times New Roman"/>
          <w:sz w:val="24"/>
          <w:szCs w:val="24"/>
        </w:rPr>
        <w:t>) bidang ini menekankan pada penetapan dan control atas biaya, terutama berhubungan dengan biaya produksi suatu barang. Fungsi utama akuntansi biaya adalah mengumpulkan dan menganalisis data mengenai biaya, baik biaya yang telah maupun yang akan terjadi.</w:t>
      </w:r>
    </w:p>
    <w:p w14:paraId="72DB9936"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Perpajakan (</w:t>
      </w:r>
      <w:r w:rsidRPr="00AD566E">
        <w:rPr>
          <w:rFonts w:ascii="Times New Roman" w:hAnsi="Times New Roman" w:cs="Times New Roman"/>
          <w:i/>
          <w:iCs/>
          <w:sz w:val="24"/>
          <w:szCs w:val="24"/>
        </w:rPr>
        <w:t>Tax Accounting</w:t>
      </w:r>
      <w:r w:rsidRPr="00AD566E">
        <w:rPr>
          <w:rFonts w:ascii="Times New Roman" w:hAnsi="Times New Roman" w:cs="Times New Roman"/>
          <w:sz w:val="24"/>
          <w:szCs w:val="24"/>
        </w:rPr>
        <w:t>) bidang ini berhubungan dengan penyusunan laporan keuangan untuk tujuan perpajakan, yang mana konsep tentang transaksi dan kejadian keuangan serta bagaimana mengukur dan melaporkannya ditetapkan oleh undang-undang perpajakan.</w:t>
      </w:r>
    </w:p>
    <w:p w14:paraId="0FC64B49"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Akuntansi Penganggaran </w:t>
      </w:r>
      <w:r w:rsidRPr="00AD566E">
        <w:rPr>
          <w:rFonts w:ascii="Times New Roman" w:hAnsi="Times New Roman" w:cs="Times New Roman"/>
          <w:i/>
          <w:iCs/>
          <w:sz w:val="24"/>
          <w:szCs w:val="24"/>
        </w:rPr>
        <w:t>(Budgeting</w:t>
      </w:r>
      <w:r w:rsidRPr="00AD566E">
        <w:rPr>
          <w:rFonts w:ascii="Times New Roman" w:hAnsi="Times New Roman" w:cs="Times New Roman"/>
          <w:sz w:val="24"/>
          <w:szCs w:val="24"/>
        </w:rPr>
        <w:t>) bidang ini berhubungan dengan penyusunan rencana keuangan untuk periode tertentu pada masa yang akan datang dan membandingkan hasil operasi dengan anggaran yang telah dibuat</w:t>
      </w:r>
      <w:r w:rsidR="005F4026" w:rsidRPr="00AD566E">
        <w:rPr>
          <w:rFonts w:ascii="Times New Roman" w:hAnsi="Times New Roman" w:cs="Times New Roman"/>
          <w:sz w:val="24"/>
          <w:szCs w:val="24"/>
        </w:rPr>
        <w:t>.</w:t>
      </w:r>
    </w:p>
    <w:p w14:paraId="5DCF2F56" w14:textId="77777777" w:rsidR="003212DB"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lastRenderedPageBreak/>
        <w:t>Akuntansi Pemerintahan (</w:t>
      </w:r>
      <w:r w:rsidRPr="00AD566E">
        <w:rPr>
          <w:rFonts w:ascii="Times New Roman" w:hAnsi="Times New Roman" w:cs="Times New Roman"/>
          <w:i/>
          <w:iCs/>
          <w:sz w:val="24"/>
          <w:szCs w:val="24"/>
        </w:rPr>
        <w:t>Gover</w:t>
      </w:r>
      <w:r w:rsidR="00FF64BC" w:rsidRPr="00AD566E">
        <w:rPr>
          <w:rFonts w:ascii="Times New Roman" w:hAnsi="Times New Roman" w:cs="Times New Roman"/>
          <w:i/>
          <w:iCs/>
          <w:sz w:val="24"/>
          <w:szCs w:val="24"/>
        </w:rPr>
        <w:t>n</w:t>
      </w:r>
      <w:r w:rsidRPr="00AD566E">
        <w:rPr>
          <w:rFonts w:ascii="Times New Roman" w:hAnsi="Times New Roman" w:cs="Times New Roman"/>
          <w:i/>
          <w:iCs/>
          <w:sz w:val="24"/>
          <w:szCs w:val="24"/>
        </w:rPr>
        <w:t>mental Accounting</w:t>
      </w:r>
      <w:r w:rsidRPr="00AD566E">
        <w:rPr>
          <w:rFonts w:ascii="Times New Roman" w:hAnsi="Times New Roman" w:cs="Times New Roman"/>
          <w:sz w:val="24"/>
          <w:szCs w:val="24"/>
        </w:rPr>
        <w:t>), bidang ini mengkhususkan diri dalam pencatatan dan pelaporan transaksi transaksi yang terjadi di badan Pemerintah, akuntansi pemerintahan menyediakan laporan akuntansi tentang aspek kepengurusan dari administrasi keuangan negara. Disamping itu, bidang ini mencakup pengendalian atas pengeluaran melalui anggaran negara. masuk ke dalamnya adalah kesesuaian dengan ketentuan undang-undang yang berlaku.</w:t>
      </w:r>
    </w:p>
    <w:p w14:paraId="4D38B89D" w14:textId="4100FBF8" w:rsidR="00B80ED4"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Sistem Informasi (</w:t>
      </w:r>
      <w:r w:rsidRPr="00AD566E">
        <w:rPr>
          <w:rFonts w:ascii="Times New Roman" w:hAnsi="Times New Roman" w:cs="Times New Roman"/>
          <w:i/>
          <w:iCs/>
          <w:sz w:val="24"/>
          <w:szCs w:val="24"/>
        </w:rPr>
        <w:t>Information System)</w:t>
      </w:r>
      <w:r w:rsidRPr="00AD566E">
        <w:rPr>
          <w:rFonts w:ascii="Times New Roman" w:hAnsi="Times New Roman" w:cs="Times New Roman"/>
          <w:sz w:val="24"/>
          <w:szCs w:val="24"/>
        </w:rPr>
        <w:t>, bidang ini menyediakan informasi keuangan maupun non keuangan yang diperlukan untuk pelaksanaan kegiatan operasi secara efektif. melalui sistem ini proses informasi yang diperlukan untuk menyusun laporan kepada pemegang saham, kreditur, badan-badan pemerintah, pimpinan perusahaan, pegawai dan pihak-pihak lain.”</w:t>
      </w:r>
    </w:p>
    <w:p w14:paraId="140F2AF1" w14:textId="77777777" w:rsidR="00B80ED4" w:rsidRPr="00AD566E"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1" w:name="_Toc143177396"/>
      <w:r w:rsidRPr="00AD566E">
        <w:rPr>
          <w:rFonts w:ascii="Times New Roman" w:hAnsi="Times New Roman" w:cs="Times New Roman"/>
          <w:color w:val="auto"/>
        </w:rPr>
        <w:t>Laporan Keuangan</w:t>
      </w:r>
      <w:bookmarkEnd w:id="31"/>
    </w:p>
    <w:p w14:paraId="69647462" w14:textId="6ED71C49" w:rsidR="003212DB" w:rsidRPr="00032C08" w:rsidRDefault="00B80ED4" w:rsidP="00032C08">
      <w:pPr>
        <w:pStyle w:val="ListParagraph"/>
        <w:numPr>
          <w:ilvl w:val="3"/>
          <w:numId w:val="34"/>
        </w:numPr>
        <w:spacing w:line="480" w:lineRule="auto"/>
        <w:jc w:val="both"/>
        <w:rPr>
          <w:rFonts w:ascii="Times New Roman" w:hAnsi="Times New Roman" w:cs="Times New Roman"/>
          <w:sz w:val="24"/>
          <w:szCs w:val="24"/>
        </w:rPr>
      </w:pPr>
      <w:r w:rsidRPr="00032C08">
        <w:rPr>
          <w:rFonts w:ascii="Times New Roman" w:hAnsi="Times New Roman" w:cs="Times New Roman"/>
          <w:sz w:val="24"/>
          <w:szCs w:val="24"/>
        </w:rPr>
        <w:t>Pengertian Laporan Keuangan</w:t>
      </w:r>
    </w:p>
    <w:p w14:paraId="44C271D4" w14:textId="1048DC56" w:rsidR="003212DB" w:rsidRPr="00AD566E" w:rsidRDefault="003212DB" w:rsidP="00CA135D">
      <w:pPr>
        <w:pStyle w:val="ListParagraph"/>
        <w:spacing w:after="0" w:line="480" w:lineRule="auto"/>
        <w:ind w:left="660" w:firstLine="4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locator":"2","uris":["http://www.mendeley.com/documents/?uuid=85c89102-2203-4a68-b67e-47ec1276e487"]}],"mendeley":{"formattedCitation":"(Hidayat, 2018, hal. 2)","plainTextFormattedCitation":"(Hidayat, 2018, hal. 2)","previouslyFormattedCitation":"(Hidayat, 2018,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idayat, 2018,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22FC0F5F" w14:textId="27C4F017" w:rsidR="0072328B" w:rsidRPr="00AD566E" w:rsidRDefault="003212D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Laporan Keuangan didefinisikan sebagai suatu informasi yang menggambarkan kondisi keuangan suatu perusahaan. Laporan keuangan merupakan alat penting untuk memperoleh informasi keuangan dan hasil yang telah dicapaiol</w:t>
      </w:r>
      <w:r w:rsidR="00156EDF"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eh perusahaan, laporan keuangan akan membantu para pengguna untuk membuat keputusan</w:t>
      </w:r>
      <w:r w:rsidRPr="00AD566E">
        <w:rPr>
          <w:rFonts w:ascii="Times New Roman" w:hAnsi="Times New Roman" w:cs="Times New Roman"/>
          <w:sz w:val="24"/>
          <w:szCs w:val="24"/>
        </w:rPr>
        <w:t>”.</w:t>
      </w:r>
    </w:p>
    <w:p w14:paraId="5DBE1E8F"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3B0B8099" w14:textId="4DED101D" w:rsidR="0072328B" w:rsidRPr="00AD566E" w:rsidRDefault="0072328B"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Ikatan Akuntansi Indonesia </w:t>
      </w:r>
      <w:r w:rsidRPr="00AD566E">
        <w:rPr>
          <w:rFonts w:ascii="Times New Roman" w:hAnsi="Times New Roman" w:cs="Times New Roman"/>
          <w:sz w:val="24"/>
          <w:szCs w:val="24"/>
        </w:rPr>
        <w:fldChar w:fldCharType="begin" w:fldLock="1"/>
      </w:r>
      <w:r w:rsidR="009C01B1" w:rsidRPr="00AD566E">
        <w:rPr>
          <w:rFonts w:ascii="Times New Roman" w:hAnsi="Times New Roman" w:cs="Times New Roman"/>
          <w:sz w:val="24"/>
          <w:szCs w:val="24"/>
        </w:rPr>
        <w:instrText>ADDIN CSL_CITATION {"citationItems":[{"id":"ITEM-1","itemData":{"author":[{"dropping-particle":"","family":"IAI","given":"","non-dropping-particle":"","parse-names":false,"suffix":""}],"edition":"revisi 201","id":"ITEM-1","issued":{"date-parts":[["2015"]]},"number-of-pages":"2","title":"PSAK 1 Penyajian Laporan Keuangan 2015","type":"book"},"locator":"2","uris":["http://www.mendeley.com/documents/?uuid=50075e26-13f6-44bc-9591-d3b835e1ceba"]}],"mendeley":{"formattedCitation":"(IAI, 2015, hal. 2)","plainTextFormattedCitation":"(IAI, 2015, hal. 2)","previouslyFormattedCitation":"(IAI, 2015,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AI, 2015,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Laporan keuangan adalah: </w:t>
      </w:r>
    </w:p>
    <w:p w14:paraId="5FA9D6D7" w14:textId="435150DD" w:rsidR="0072328B" w:rsidRPr="00AD566E" w:rsidRDefault="0072328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w:t>
      </w:r>
    </w:p>
    <w:p w14:paraId="2A5B5C34"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6058EC59" w14:textId="2F2506C7" w:rsidR="00B91964" w:rsidRPr="00AD566E" w:rsidRDefault="0072328B"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Sedangkan m</w:t>
      </w:r>
      <w:r w:rsidR="00B80ED4" w:rsidRPr="00AD566E">
        <w:rPr>
          <w:rFonts w:ascii="Times New Roman" w:hAnsi="Times New Roman" w:cs="Times New Roman"/>
          <w:sz w:val="24"/>
          <w:szCs w:val="24"/>
        </w:rPr>
        <w:t xml:space="preserve">enurut </w:t>
      </w:r>
      <w:r w:rsidR="00B80ED4"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3","uris":["http://www.mendeley.com/documents/?uuid=3ec2f2b4-3ae4-440d-8bf5-38a172d81016"]}],"mendeley":{"formattedCitation":"(Hery, 2016, hal. 3)","plainTextFormattedCitation":"(Hery, 2016, hal. 3)","previouslyFormattedCitation":"(Hery, 2016,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Hery, 2016, hal. 3)</w:t>
      </w:r>
      <w:r w:rsidR="00B80ED4" w:rsidRPr="00AD566E">
        <w:rPr>
          <w:rFonts w:ascii="Times New Roman" w:hAnsi="Times New Roman" w:cs="Times New Roman"/>
          <w:sz w:val="24"/>
          <w:szCs w:val="24"/>
        </w:rPr>
        <w:fldChar w:fldCharType="end"/>
      </w:r>
      <w:r w:rsidR="00B91964" w:rsidRPr="00AD566E">
        <w:rPr>
          <w:rFonts w:ascii="Times New Roman" w:hAnsi="Times New Roman" w:cs="Times New Roman"/>
          <w:sz w:val="24"/>
          <w:szCs w:val="24"/>
        </w:rPr>
        <w:t xml:space="preserve"> menyatakan:</w:t>
      </w:r>
    </w:p>
    <w:p w14:paraId="344E5795" w14:textId="6646FFF7" w:rsidR="0072328B" w:rsidRPr="00AD566E" w:rsidRDefault="00B91964"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merupakan </w:t>
      </w:r>
      <w:r w:rsidR="00B80ED4" w:rsidRPr="00AD566E">
        <w:rPr>
          <w:rFonts w:ascii="Times New Roman" w:hAnsi="Times New Roman" w:cs="Times New Roman"/>
          <w:sz w:val="24"/>
          <w:szCs w:val="24"/>
        </w:rPr>
        <w:t>tahap akhir dari rangkaian proses pencatatan dan pengikhtisaran data dari transaksi. Seorang akuntan harus mampu mengorganisir seluruh data keuangan atau aktivitas perusahaan kepada p</w:t>
      </w:r>
      <w:r w:rsidR="00FF64BC" w:rsidRPr="00AD566E">
        <w:rPr>
          <w:rFonts w:ascii="Times New Roman" w:hAnsi="Times New Roman" w:cs="Times New Roman"/>
          <w:sz w:val="24"/>
          <w:szCs w:val="24"/>
        </w:rPr>
        <w:t>i</w:t>
      </w:r>
      <w:r w:rsidR="00B80ED4" w:rsidRPr="00AD566E">
        <w:rPr>
          <w:rFonts w:ascii="Times New Roman" w:hAnsi="Times New Roman" w:cs="Times New Roman"/>
          <w:sz w:val="24"/>
          <w:szCs w:val="24"/>
        </w:rPr>
        <w:t>hak pengguna</w:t>
      </w:r>
      <w:r w:rsidRPr="00AD566E">
        <w:rPr>
          <w:rFonts w:ascii="Times New Roman" w:hAnsi="Times New Roman" w:cs="Times New Roman"/>
          <w:sz w:val="24"/>
          <w:szCs w:val="24"/>
        </w:rPr>
        <w:t>”.</w:t>
      </w:r>
    </w:p>
    <w:p w14:paraId="5DF21CFC"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014C7F45" w14:textId="5E3F0FCF" w:rsidR="00156EDF" w:rsidRPr="00AD566E" w:rsidRDefault="00996E28"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bahwa laporan keuangan merupakan suatu laporan yang menggambarkan kondisi keuangan perusahaan pada suatu periode tertentu yang digunakan sebagai alat informasi antara perusahaan dan pihak-pihak yang berkepentingan.</w:t>
      </w:r>
    </w:p>
    <w:p w14:paraId="36CA5085" w14:textId="4E7477BB" w:rsidR="009D2A20" w:rsidRPr="00032C08" w:rsidRDefault="00B80ED4" w:rsidP="00032C08">
      <w:pPr>
        <w:pStyle w:val="ListParagraph"/>
        <w:numPr>
          <w:ilvl w:val="3"/>
          <w:numId w:val="34"/>
        </w:numPr>
        <w:spacing w:line="480" w:lineRule="auto"/>
        <w:jc w:val="both"/>
        <w:rPr>
          <w:rFonts w:ascii="Times New Roman" w:hAnsi="Times New Roman" w:cs="Times New Roman"/>
          <w:sz w:val="24"/>
          <w:szCs w:val="24"/>
        </w:rPr>
      </w:pPr>
      <w:r w:rsidRPr="00032C08">
        <w:rPr>
          <w:rFonts w:ascii="Times New Roman" w:hAnsi="Times New Roman" w:cs="Times New Roman"/>
          <w:sz w:val="24"/>
          <w:szCs w:val="24"/>
        </w:rPr>
        <w:t>Tujuan Laporan Keuangan</w:t>
      </w:r>
    </w:p>
    <w:p w14:paraId="1F7BB2E7" w14:textId="77777777" w:rsidR="00AC43EE" w:rsidRPr="00AD566E" w:rsidRDefault="00B80ED4" w:rsidP="00CA135D">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bertujuan untuk memberikan informasi keuangan perusahaan, kinerja dan arus kas perusahaan yang bermanfaat bagi pengguna laporan keuangan dalam membuat keputusan ekonomi </w:t>
      </w:r>
      <w:r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3D85444E" w14:textId="5B0CC489" w:rsidR="00AC43EE" w:rsidRPr="00AD566E" w:rsidRDefault="00B80ED4" w:rsidP="006C7B9A">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6","uris":["http://www.mendeley.com/documents/?uuid=bf283376-a512-44c2-9d97-2ec84bf7c490"]}],"mendeley":{"formattedCitation":"(Tanjung, 2017, hal. 16)","plainTextFormattedCitation":"(Tanjung, 2017, hal. 16)","previouslyFormattedCitation":"(Tanjung, 2017, hal. 16)"},"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Tanjung, 2017, hal. 1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Tujuan Laporan Keuangan adalah menyediakan informasi posisi keuangan, kinerja serta perubahan posisi keuangan suatu perusahaan yang bermanfaat bagi sejumlah pengguna dalam pengambilan keputusan ekonomi</w:t>
      </w:r>
      <w:r w:rsidR="006C7B9A" w:rsidRPr="00AD566E">
        <w:rPr>
          <w:rFonts w:ascii="Times New Roman" w:hAnsi="Times New Roman" w:cs="Times New Roman"/>
          <w:sz w:val="24"/>
          <w:szCs w:val="24"/>
        </w:rPr>
        <w:t>.</w:t>
      </w:r>
    </w:p>
    <w:p w14:paraId="6E9FD404" w14:textId="77777777" w:rsidR="00AC43EE" w:rsidRPr="00AD566E" w:rsidRDefault="00E06AB1" w:rsidP="00AC43EE">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2A7210" w:rsidRPr="00AD566E">
        <w:rPr>
          <w:rFonts w:ascii="Times New Roman" w:hAnsi="Times New Roman" w:cs="Times New Roman"/>
          <w:sz w:val="24"/>
          <w:szCs w:val="24"/>
        </w:rPr>
        <w:instrText>ADDIN CSL_CITATION {"citationItems":[{"id":"ITEM-1","itemData":{"ISBN":"978-979-061-170-2","author":[{"dropping-particle":"","family":"Juan","given":"Ng Eng","non-dropping-particle":"","parse-names":false,"suffix":""}],"edition":"Edisi 2","editor":[{"dropping-particle":"","family":"Suharsi","given":"Ema sri","non-dropping-particle":"","parse-names":false,"suffix":""}],"id":"ITEM-1","issued":{"date-parts":[["2013"]]},"number-of-pages":"120","publisher":"Salemba Empat","publisher-place":"Jakarta Selatan","title":"Standar Akuntansi Keuangan","type":"book"},"locator":"120","uris":["http://www.mendeley.com/documents/?uuid=38abc9ab-c312-449c-b670-1ce18e9a1b24"]}],"mendeley":{"formattedCitation":"(Juan, 2013, hal. 120)","plainTextFormattedCitation":"(Juan, 2013, hal. 120)","previouslyFormattedCitation":"(Juan, 2013, hal. 1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Juan, 2013, hal. 1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2D50F5" w:rsidRPr="00AD566E">
        <w:rPr>
          <w:rFonts w:ascii="Times New Roman" w:hAnsi="Times New Roman" w:cs="Times New Roman"/>
          <w:sz w:val="24"/>
          <w:szCs w:val="24"/>
        </w:rPr>
        <w:t xml:space="preserve">laporan keuangan mempunyai tujuan untuk memberikan informasi tentang posisi keuanganm kinerja dan arus kas suatu entitas yang bermanfaat bagi beragam pengguna untuk membuat keputusan. </w:t>
      </w:r>
    </w:p>
    <w:p w14:paraId="7FFF8621" w14:textId="089F9EE8" w:rsidR="00B80ED4" w:rsidRPr="00AD566E" w:rsidRDefault="00B80ED4" w:rsidP="00AC43EE">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rbagai pendapat diatas bawah tujuan laporan keuangan adalah untuk memberikan informasi kepada para pengguna untuk membuat suatu keputusan.</w:t>
      </w:r>
    </w:p>
    <w:p w14:paraId="0E1CCA18" w14:textId="77777777" w:rsidR="006C7B9A" w:rsidRPr="00AD566E" w:rsidRDefault="00B80ED4" w:rsidP="00032C08">
      <w:pPr>
        <w:pStyle w:val="ListParagraph"/>
        <w:numPr>
          <w:ilvl w:val="3"/>
          <w:numId w:val="34"/>
        </w:numPr>
        <w:spacing w:line="480" w:lineRule="auto"/>
        <w:ind w:left="709" w:hanging="283"/>
        <w:jc w:val="both"/>
        <w:rPr>
          <w:rFonts w:ascii="Times New Roman" w:hAnsi="Times New Roman" w:cs="Times New Roman"/>
          <w:sz w:val="24"/>
          <w:szCs w:val="24"/>
        </w:rPr>
      </w:pPr>
      <w:r w:rsidRPr="00AD566E">
        <w:rPr>
          <w:rFonts w:ascii="Times New Roman" w:hAnsi="Times New Roman" w:cs="Times New Roman"/>
          <w:sz w:val="24"/>
          <w:szCs w:val="24"/>
        </w:rPr>
        <w:lastRenderedPageBreak/>
        <w:t>Macam – Macam Laporan Keuangan</w:t>
      </w:r>
    </w:p>
    <w:p w14:paraId="390235C2" w14:textId="4E6B86BC" w:rsidR="00B80ED4" w:rsidRPr="00AD566E" w:rsidRDefault="00B80ED4" w:rsidP="00CC19C5">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merupakan bagian dari proses pelaporan keuangan. Berikut dibawah ini menurut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7","uris":["http://www.mendeley.com/documents/?uuid=bf283376-a512-44c2-9d97-2ec84bf7c490"]}],"mendeley":{"formattedCitation":"(Tanjung, 2017, hal. 17)","plainTextFormattedCitation":"(Tanjung, 2017, hal. 17)","previouslyFormattedCitation":"(Tanjung, 2017, hal. 1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Tanjung, 2017, hal. 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rupakan macam-macam laporan keuangan:</w:t>
      </w:r>
    </w:p>
    <w:p w14:paraId="24D534BC"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Neraca, yaitu laporan keuangan yang menggambarkan kondisi keuangan perusahaan pada saat tertentu.</w:t>
      </w:r>
    </w:p>
    <w:p w14:paraId="2254E14C"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Laba Rugi, yaitu laporan keuangan periode yang disajikan sedemikian rupa yang menonjolkan berbagai unsur kinerja keuangan perusahaan.</w:t>
      </w:r>
    </w:p>
    <w:p w14:paraId="2D53E1A6"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Perubahan ekuitas merupakan keuangan yang menggambarkan perubahan posisi modal dalam satu periode suatu perusahaan.</w:t>
      </w:r>
    </w:p>
    <w:p w14:paraId="06046A43"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Arus Kas merupakan alur yang menggambarkan keuangan baik sisi kas masuk ataupun kas keluar.</w:t>
      </w:r>
    </w:p>
    <w:p w14:paraId="726D2E5B" w14:textId="7300B344"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Catatan atas Laporan Keuangan ini berisikan catatan dan laporan lain serta materi penjelasan atas unsur-unsur laporan keuangan yang berguna untuk pemakai laporan keuangan. Catatan atas laporan keuangan ini merupakan bagian integral dari laporan keuangan. </w:t>
      </w:r>
    </w:p>
    <w:p w14:paraId="619844BB"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2" w:name="_Toc143177397"/>
      <w:r w:rsidRPr="00AD566E">
        <w:rPr>
          <w:rFonts w:ascii="Times New Roman" w:hAnsi="Times New Roman" w:cs="Times New Roman"/>
          <w:color w:val="auto"/>
        </w:rPr>
        <w:t>Analisis Laporan Keuangan</w:t>
      </w:r>
      <w:bookmarkEnd w:id="32"/>
    </w:p>
    <w:p w14:paraId="2AA225AE" w14:textId="77777777" w:rsidR="006C7B9A" w:rsidRPr="00AD566E" w:rsidRDefault="006C7B9A" w:rsidP="006C7B9A">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locator":"12","uris":["http://www.mendeley.com/documents/?uuid=e0ae93d1-bbf1-44d9-b7b1-d0d7a1f9cc7c"]}],"mendeley":{"formattedCitation":"(Suwandi et al., 2013, hal. 12)","plainTextFormattedCitation":"(Suwandi et al., 2013, hal. 12)","previouslyFormattedCitation":"(Suwandi et al., 2013, hal. 1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wandi et al., 2013, hal. 1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 </w:t>
      </w:r>
    </w:p>
    <w:p w14:paraId="76C869C5"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Analisis laporan keuangan salah satu hal penting dalam melakukan bisnis dan mengevaluasi dari sebuah bisnis untuk mengambil suatu keputusan. Maka dari itu  dalam melaksanakan suatu kegiatan bisnis dalam dunia usaha membutuhkan dana dan investasi lainnya dengan jumlah yang tidak sediki</w:t>
      </w:r>
      <w:r w:rsidR="001632A0" w:rsidRPr="00AD566E">
        <w:rPr>
          <w:rFonts w:ascii="Times New Roman" w:hAnsi="Times New Roman" w:cs="Times New Roman"/>
          <w:sz w:val="24"/>
          <w:szCs w:val="24"/>
        </w:rPr>
        <w:t>t</w:t>
      </w:r>
      <w:r w:rsidRPr="00AD566E">
        <w:rPr>
          <w:rFonts w:ascii="Times New Roman" w:hAnsi="Times New Roman" w:cs="Times New Roman"/>
          <w:sz w:val="24"/>
          <w:szCs w:val="24"/>
        </w:rPr>
        <w:t>”.</w:t>
      </w:r>
    </w:p>
    <w:p w14:paraId="57A7AB6B"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4BE7BD20"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6186827C"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4217762D"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16BB82F8"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Analisis Laporan keuangan merupakan suatu proses untuk membedah laporan keuangan kedalam unsurnya dan menelaah masing – masing unsur dengan maksud untuk memperoleh pemahaman yang tepat tatas laporan keuangan itu sendiri</w:t>
      </w:r>
      <w:r w:rsidRPr="00AD566E">
        <w:rPr>
          <w:rFonts w:ascii="Times New Roman" w:hAnsi="Times New Roman" w:cs="Times New Roman"/>
          <w:sz w:val="24"/>
          <w:szCs w:val="24"/>
        </w:rPr>
        <w:t>”.\</w:t>
      </w:r>
    </w:p>
    <w:p w14:paraId="28B9F3CA"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5E0AF71A" w14:textId="77777777" w:rsidR="00284829"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Putra,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nalisis laporan keuangan adalah proses yang banyak pertimbangan untuk menilai kondisi keuangan dari hasil operasi perusahaan saat ini dan di masa lalu dengan tujuan untuk memprediksi keadaan dan kinerja perusahaan di masa depan.</w:t>
      </w:r>
    </w:p>
    <w:p w14:paraId="16A4F07F" w14:textId="4846C546"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berapa pendapat diatas pengertian analisis laporan keuangan adalah metode atau proses me</w:t>
      </w:r>
      <w:r w:rsidR="00F72108" w:rsidRPr="00AD566E">
        <w:rPr>
          <w:rFonts w:ascii="Times New Roman" w:hAnsi="Times New Roman" w:cs="Times New Roman"/>
          <w:sz w:val="24"/>
          <w:szCs w:val="24"/>
        </w:rPr>
        <w:t>m</w:t>
      </w:r>
      <w:r w:rsidRPr="00AD566E">
        <w:rPr>
          <w:rFonts w:ascii="Times New Roman" w:hAnsi="Times New Roman" w:cs="Times New Roman"/>
          <w:sz w:val="24"/>
          <w:szCs w:val="24"/>
        </w:rPr>
        <w:t>bedah data keuangan perusahaan dengan tujuan bisa memahami laporan keuangan dan dapat dengan mudah mempertimbangkan keputusan yang akan diambil.</w:t>
      </w:r>
    </w:p>
    <w:p w14:paraId="50AB0709"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3" w:name="_Toc143177398"/>
      <w:r w:rsidRPr="00AD566E">
        <w:rPr>
          <w:rFonts w:ascii="Times New Roman" w:hAnsi="Times New Roman" w:cs="Times New Roman"/>
          <w:i/>
          <w:iCs/>
          <w:color w:val="auto"/>
        </w:rPr>
        <w:t>Return On Assets</w:t>
      </w:r>
      <w:r w:rsidRPr="00AD566E">
        <w:rPr>
          <w:rFonts w:ascii="Times New Roman" w:hAnsi="Times New Roman" w:cs="Times New Roman"/>
          <w:color w:val="auto"/>
        </w:rPr>
        <w:t xml:space="preserve"> (ROA)</w:t>
      </w:r>
      <w:bookmarkEnd w:id="33"/>
    </w:p>
    <w:p w14:paraId="3383ACB2" w14:textId="30CEC452" w:rsidR="00284829" w:rsidRPr="00AD566E" w:rsidRDefault="00AD566E"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t>adalah s</w:t>
      </w:r>
      <w:r w:rsidR="00B80ED4" w:rsidRPr="00AD566E">
        <w:rPr>
          <w:rFonts w:ascii="Times New Roman" w:hAnsi="Times New Roman" w:cs="Times New Roman"/>
          <w:sz w:val="24"/>
          <w:szCs w:val="24"/>
        </w:rPr>
        <w:t xml:space="preserve">alah satu rasio profitabilitas yang digunakan untuk mengukur efektivitas perusahaan untuk menghasilkan keuntungan dengan memanfaatkan aktiva yang dimilikinya. Semakin besar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menunjukkan kinerja perusahaan semakin baik</w:t>
      </w:r>
      <w:r w:rsidR="00284829"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fldChar w:fldCharType="begin" w:fldLock="1"/>
      </w:r>
      <w:r w:rsidR="00284829"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284829" w:rsidRPr="00AD566E">
        <w:rPr>
          <w:rFonts w:ascii="Times New Roman" w:hAnsi="Times New Roman" w:cs="Times New Roman"/>
          <w:sz w:val="24"/>
          <w:szCs w:val="24"/>
        </w:rPr>
        <w:fldChar w:fldCharType="separate"/>
      </w:r>
      <w:r w:rsidR="00284829" w:rsidRPr="00AD566E">
        <w:rPr>
          <w:rFonts w:ascii="Times New Roman" w:hAnsi="Times New Roman" w:cs="Times New Roman"/>
          <w:noProof/>
          <w:sz w:val="24"/>
          <w:szCs w:val="24"/>
        </w:rPr>
        <w:t>(Zannati, 2017)</w:t>
      </w:r>
      <w:r w:rsidR="00284829" w:rsidRPr="00AD566E">
        <w:rPr>
          <w:rFonts w:ascii="Times New Roman" w:hAnsi="Times New Roman" w:cs="Times New Roman"/>
          <w:sz w:val="24"/>
          <w:szCs w:val="24"/>
        </w:rPr>
        <w:fldChar w:fldCharType="end"/>
      </w:r>
      <w:r w:rsidR="00284829" w:rsidRPr="00AD566E">
        <w:rPr>
          <w:rFonts w:ascii="Times New Roman" w:hAnsi="Times New Roman" w:cs="Times New Roman"/>
          <w:sz w:val="24"/>
          <w:szCs w:val="24"/>
        </w:rPr>
        <w:t>.</w:t>
      </w:r>
    </w:p>
    <w:p w14:paraId="04C08C10" w14:textId="1562EEF4" w:rsidR="00284829" w:rsidRPr="00AD566E" w:rsidRDefault="005F5AC3"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00E52353"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00E52353" w:rsidRPr="00AD566E">
        <w:rPr>
          <w:rFonts w:ascii="Times New Roman" w:hAnsi="Times New Roman" w:cs="Times New Roman"/>
          <w:sz w:val="24"/>
          <w:szCs w:val="24"/>
        </w:rPr>
        <w:fldChar w:fldCharType="separate"/>
      </w:r>
      <w:r w:rsidR="00E52353" w:rsidRPr="00AD566E">
        <w:rPr>
          <w:rFonts w:ascii="Times New Roman" w:hAnsi="Times New Roman" w:cs="Times New Roman"/>
          <w:noProof/>
          <w:sz w:val="24"/>
          <w:szCs w:val="24"/>
        </w:rPr>
        <w:t>(Herry, 2015, hal. 517)</w:t>
      </w:r>
      <w:r w:rsidR="00E52353" w:rsidRPr="00AD566E">
        <w:rPr>
          <w:rFonts w:ascii="Times New Roman" w:hAnsi="Times New Roman" w:cs="Times New Roman"/>
          <w:sz w:val="24"/>
          <w:szCs w:val="24"/>
        </w:rPr>
        <w:fldChar w:fldCharType="end"/>
      </w:r>
      <w:r w:rsidR="00E52353"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r w:rsidR="00E52353" w:rsidRPr="00AD566E">
        <w:rPr>
          <w:rFonts w:ascii="Times New Roman" w:hAnsi="Times New Roman" w:cs="Times New Roman"/>
          <w:sz w:val="24"/>
          <w:szCs w:val="24"/>
        </w:rPr>
        <w:t xml:space="preserve">digunakan untuk mengukur seberapa besar jumlah laba bersih yang akan dihasilkan dari dana yang tertanama dalam total aset. </w:t>
      </w:r>
    </w:p>
    <w:p w14:paraId="48A53A0B" w14:textId="77777777" w:rsidR="00284829"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t>menyatakan:</w:t>
      </w:r>
    </w:p>
    <w:p w14:paraId="371827E1" w14:textId="39CC29D2" w:rsidR="00B80ED4" w:rsidRPr="00AD566E" w:rsidRDefault="00AD566E" w:rsidP="00284829">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digunakan untuk alat ukur kemampuan manajemen perusahaan dalam memperoleh laba dengan memanfaatkan keseluruhan total asset. </w:t>
      </w:r>
      <w:r w:rsidR="00B80ED4" w:rsidRPr="00AD566E">
        <w:rPr>
          <w:rFonts w:ascii="Times New Roman" w:hAnsi="Times New Roman" w:cs="Times New Roman"/>
          <w:sz w:val="24"/>
          <w:szCs w:val="24"/>
        </w:rPr>
        <w:lastRenderedPageBreak/>
        <w:t xml:space="preserve">Jika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semakin besar dalam suatu perusahaan, makin besar pula tingkat keuntungan yang dicapai oleh sebuah perusahaan</w:t>
      </w:r>
      <w:r w:rsidR="00284829" w:rsidRPr="00AD566E">
        <w:rPr>
          <w:rFonts w:ascii="Times New Roman" w:hAnsi="Times New Roman" w:cs="Times New Roman"/>
          <w:sz w:val="24"/>
          <w:szCs w:val="24"/>
        </w:rPr>
        <w:t>”.</w:t>
      </w:r>
    </w:p>
    <w:p w14:paraId="522B3F81" w14:textId="77777777" w:rsidR="00444B28" w:rsidRPr="00AD566E" w:rsidRDefault="00444B28" w:rsidP="00284829">
      <w:pPr>
        <w:spacing w:after="0" w:line="240" w:lineRule="auto"/>
        <w:ind w:firstLine="709"/>
        <w:jc w:val="both"/>
        <w:rPr>
          <w:rFonts w:ascii="Times New Roman" w:hAnsi="Times New Roman" w:cs="Times New Roman"/>
          <w:sz w:val="24"/>
          <w:szCs w:val="24"/>
        </w:rPr>
      </w:pPr>
    </w:p>
    <w:p w14:paraId="34BEBDED" w14:textId="52503AFF"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beberapa pendapat diatas tentang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penulis dapat menyimpulkan</w:t>
      </w:r>
      <w:r w:rsidR="00AD566E"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adalah  rasio alat ukur kemampuan perusahaan dalam memperoleh laba. Berikut dibawah ini adalah rumus </w:t>
      </w:r>
      <w:r w:rsidR="00AD566E" w:rsidRPr="00AD566E">
        <w:rPr>
          <w:rFonts w:ascii="Times New Roman" w:hAnsi="Times New Roman" w:cs="Times New Roman"/>
          <w:i/>
          <w:iCs/>
          <w:sz w:val="24"/>
          <w:szCs w:val="24"/>
        </w:rPr>
        <w:t>Return On Assets</w:t>
      </w:r>
      <w:r w:rsidR="00CA0C50" w:rsidRPr="00AD566E">
        <w:rPr>
          <w:rFonts w:ascii="Times New Roman" w:hAnsi="Times New Roman" w:cs="Times New Roman"/>
          <w:sz w:val="24"/>
          <w:szCs w:val="24"/>
        </w:rPr>
        <w:t>:</w:t>
      </w:r>
    </w:p>
    <w:p w14:paraId="1489091D"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53E11D2A">
                <wp:simplePos x="0" y="0"/>
                <wp:positionH relativeFrom="margin">
                  <wp:align>center</wp:align>
                </wp:positionH>
                <wp:positionV relativeFrom="paragraph">
                  <wp:posOffset>7620</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0;margin-top:.6pt;width:308.4pt;height:48.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" filled="f" strokecolor="black [3200]">
                <v:stroke joinstyle="round"/>
                <v:textbo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margin"/>
              </v:rect>
            </w:pict>
          </mc:Fallback>
        </mc:AlternateContent>
      </w:r>
    </w:p>
    <w:p w14:paraId="682F531B" w14:textId="77777777" w:rsidR="00B80ED4" w:rsidRPr="00AD566E" w:rsidRDefault="00B80ED4" w:rsidP="00156EDF">
      <w:pPr>
        <w:pStyle w:val="ListParagraph"/>
        <w:spacing w:after="0" w:line="480" w:lineRule="auto"/>
        <w:jc w:val="both"/>
        <w:rPr>
          <w:rFonts w:ascii="Times New Roman" w:hAnsi="Times New Roman" w:cs="Times New Roman"/>
          <w:sz w:val="24"/>
          <w:szCs w:val="24"/>
        </w:rPr>
      </w:pPr>
    </w:p>
    <w:p w14:paraId="162EECF6" w14:textId="0C5CD946" w:rsidR="00CA0C50" w:rsidRPr="00AD566E" w:rsidRDefault="00CA0C50" w:rsidP="00CA0C5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523130D1" w14:textId="0D4116D6" w:rsidR="00C5631B" w:rsidRPr="00AD566E" w:rsidRDefault="00B80ED4" w:rsidP="00AA3B60">
      <w:pPr>
        <w:pStyle w:val="ListParagraph"/>
        <w:numPr>
          <w:ilvl w:val="3"/>
          <w:numId w:val="20"/>
        </w:numPr>
        <w:spacing w:line="480" w:lineRule="auto"/>
        <w:ind w:left="709"/>
        <w:jc w:val="both"/>
        <w:rPr>
          <w:rFonts w:ascii="Times New Roman" w:hAnsi="Times New Roman" w:cs="Times New Roman"/>
          <w:sz w:val="24"/>
          <w:szCs w:val="24"/>
        </w:rPr>
      </w:pPr>
      <w:r w:rsidRPr="00AD566E">
        <w:rPr>
          <w:rFonts w:ascii="Times New Roman" w:hAnsi="Times New Roman" w:cs="Times New Roman"/>
          <w:sz w:val="24"/>
          <w:szCs w:val="24"/>
        </w:rPr>
        <w:t xml:space="preserve">Kelebihan </w:t>
      </w:r>
      <w:r w:rsidR="00AD566E" w:rsidRPr="00AD566E">
        <w:rPr>
          <w:rFonts w:ascii="Times New Roman" w:hAnsi="Times New Roman" w:cs="Times New Roman"/>
          <w:i/>
          <w:iCs/>
          <w:sz w:val="24"/>
          <w:szCs w:val="24"/>
        </w:rPr>
        <w:t>Return On Assets</w:t>
      </w:r>
    </w:p>
    <w:p w14:paraId="1C35EE6A" w14:textId="13935AB5" w:rsidR="00B80ED4" w:rsidRPr="00AD566E" w:rsidRDefault="00B80ED4" w:rsidP="00C5631B">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kelebihan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D3D45">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AD566E">
        <w:rPr>
          <w:rFonts w:ascii="Times New Roman" w:hAnsi="Times New Roman" w:cs="Times New Roman"/>
          <w:sz w:val="24"/>
          <w:szCs w:val="24"/>
        </w:rPr>
        <w:fldChar w:fldCharType="separate"/>
      </w:r>
      <w:r w:rsidR="00180476" w:rsidRPr="00180476">
        <w:rPr>
          <w:rFonts w:ascii="Times New Roman" w:hAnsi="Times New Roman" w:cs="Times New Roman"/>
          <w:noProof/>
          <w:sz w:val="24"/>
          <w:szCs w:val="24"/>
        </w:rPr>
        <w:t>(Dewi,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dalah sebagai berikut: </w:t>
      </w:r>
    </w:p>
    <w:p w14:paraId="5C081559" w14:textId="28CBC83A" w:rsidR="00B80ED4" w:rsidRPr="00AD566E" w:rsidRDefault="00AD566E"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dapat dipahami  dengan mudah.</w:t>
      </w:r>
    </w:p>
    <w:p w14:paraId="3D27E40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Alat pengukur prestasi manajemen terhadap setiap pengaruh keadaan keuangan perusahaan. </w:t>
      </w:r>
    </w:p>
    <w:p w14:paraId="3E64B611"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anajemen menargetkan pada perolehan laba yang maksimal. </w:t>
      </w:r>
    </w:p>
    <w:p w14:paraId="38A980D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Tolak ukur prestasi manajemen dalam memanfaatkan asset yang dimiliki perusahaan untuk memperoleh laba. </w:t>
      </w:r>
    </w:p>
    <w:p w14:paraId="59C1A48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dorong untuk mencapai tujuan perusahaan. </w:t>
      </w:r>
    </w:p>
    <w:p w14:paraId="605D7B45" w14:textId="625A42E2" w:rsidR="00D32EBF"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Untuk evaluasi seorang manajemen dalam membuat konsep.</w:t>
      </w:r>
    </w:p>
    <w:p w14:paraId="414C7CF3" w14:textId="77777777" w:rsidR="00CC19C5" w:rsidRPr="00AD566E" w:rsidRDefault="00CC19C5" w:rsidP="00CC19C5">
      <w:pPr>
        <w:spacing w:after="0" w:line="480" w:lineRule="auto"/>
        <w:jc w:val="both"/>
        <w:rPr>
          <w:rFonts w:ascii="Times New Roman" w:hAnsi="Times New Roman" w:cs="Times New Roman"/>
          <w:sz w:val="24"/>
          <w:szCs w:val="24"/>
        </w:rPr>
      </w:pPr>
    </w:p>
    <w:p w14:paraId="562A952E" w14:textId="77777777" w:rsidR="00CC19C5" w:rsidRPr="00AD566E" w:rsidRDefault="00CC19C5" w:rsidP="00CC19C5">
      <w:pPr>
        <w:spacing w:after="0" w:line="480" w:lineRule="auto"/>
        <w:jc w:val="both"/>
        <w:rPr>
          <w:rFonts w:ascii="Times New Roman" w:hAnsi="Times New Roman" w:cs="Times New Roman"/>
          <w:sz w:val="24"/>
          <w:szCs w:val="24"/>
        </w:rPr>
      </w:pPr>
    </w:p>
    <w:p w14:paraId="759062E6" w14:textId="77777777" w:rsidR="00CC19C5" w:rsidRPr="00AD566E" w:rsidRDefault="00CC19C5" w:rsidP="00CC19C5">
      <w:pPr>
        <w:spacing w:after="0" w:line="480" w:lineRule="auto"/>
        <w:jc w:val="both"/>
        <w:rPr>
          <w:rFonts w:ascii="Times New Roman" w:hAnsi="Times New Roman" w:cs="Times New Roman"/>
          <w:sz w:val="24"/>
          <w:szCs w:val="24"/>
        </w:rPr>
      </w:pPr>
    </w:p>
    <w:p w14:paraId="62F35C9D"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4" w:name="_Toc143177399"/>
      <w:r w:rsidRPr="00AD566E">
        <w:rPr>
          <w:rFonts w:ascii="Times New Roman" w:hAnsi="Times New Roman" w:cs="Times New Roman"/>
          <w:color w:val="auto"/>
        </w:rPr>
        <w:lastRenderedPageBreak/>
        <w:t>Piutang</w:t>
      </w:r>
      <w:bookmarkEnd w:id="34"/>
    </w:p>
    <w:p w14:paraId="2D34E261" w14:textId="2C1630D2" w:rsidR="00B80ED4" w:rsidRPr="00D243AF" w:rsidRDefault="00B80ED4" w:rsidP="00AA3B60">
      <w:pPr>
        <w:pStyle w:val="ListParagraph"/>
        <w:numPr>
          <w:ilvl w:val="3"/>
          <w:numId w:val="22"/>
        </w:numPr>
        <w:spacing w:after="0" w:line="480" w:lineRule="auto"/>
        <w:jc w:val="both"/>
        <w:rPr>
          <w:rFonts w:ascii="Times New Roman" w:hAnsi="Times New Roman" w:cs="Times New Roman"/>
          <w:sz w:val="24"/>
          <w:szCs w:val="24"/>
        </w:rPr>
      </w:pPr>
      <w:r w:rsidRPr="00D243AF">
        <w:rPr>
          <w:rFonts w:ascii="Times New Roman" w:hAnsi="Times New Roman" w:cs="Times New Roman"/>
          <w:sz w:val="24"/>
          <w:szCs w:val="24"/>
        </w:rPr>
        <w:t>Pengertian Piutang</w:t>
      </w:r>
    </w:p>
    <w:p w14:paraId="297AC2E0" w14:textId="77777777" w:rsidR="00C5631B" w:rsidRPr="00AD566E" w:rsidRDefault="00B80ED4" w:rsidP="00C5631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enurut</w:t>
      </w:r>
      <w:r w:rsidR="00C5631B" w:rsidRPr="00AD566E">
        <w:rPr>
          <w:rFonts w:ascii="Times New Roman" w:hAnsi="Times New Roman" w:cs="Times New Roman"/>
          <w:sz w:val="24"/>
          <w:szCs w:val="24"/>
        </w:rPr>
        <w:t xml:space="preserve"> </w:t>
      </w:r>
      <w:r w:rsidR="00C5631B" w:rsidRPr="00AD566E">
        <w:rPr>
          <w:rFonts w:ascii="Times New Roman" w:hAnsi="Times New Roman" w:cs="Times New Roman"/>
          <w:sz w:val="24"/>
          <w:szCs w:val="24"/>
        </w:rPr>
        <w:fldChar w:fldCharType="begin" w:fldLock="1"/>
      </w:r>
      <w:r w:rsidR="00C5631B"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C5631B" w:rsidRPr="00AD566E">
        <w:rPr>
          <w:rFonts w:ascii="Times New Roman" w:hAnsi="Times New Roman" w:cs="Times New Roman"/>
          <w:sz w:val="24"/>
          <w:szCs w:val="24"/>
        </w:rPr>
        <w:fldChar w:fldCharType="separate"/>
      </w:r>
      <w:r w:rsidR="00C5631B" w:rsidRPr="00AD566E">
        <w:rPr>
          <w:rFonts w:ascii="Times New Roman" w:hAnsi="Times New Roman" w:cs="Times New Roman"/>
          <w:noProof/>
          <w:sz w:val="24"/>
          <w:szCs w:val="24"/>
        </w:rPr>
        <w:t>(Zannati, 2017)</w:t>
      </w:r>
      <w:r w:rsidR="00C5631B" w:rsidRPr="00AD566E">
        <w:rPr>
          <w:rFonts w:ascii="Times New Roman" w:hAnsi="Times New Roman" w:cs="Times New Roman"/>
          <w:sz w:val="24"/>
          <w:szCs w:val="24"/>
        </w:rPr>
        <w:fldChar w:fldCharType="end"/>
      </w:r>
      <w:r w:rsidR="00C5631B" w:rsidRPr="00AD566E">
        <w:rPr>
          <w:rFonts w:ascii="Times New Roman" w:hAnsi="Times New Roman" w:cs="Times New Roman"/>
          <w:sz w:val="24"/>
          <w:szCs w:val="24"/>
        </w:rPr>
        <w:t>pengertian piutang adalah:</w:t>
      </w:r>
    </w:p>
    <w:p w14:paraId="60DD79EE" w14:textId="0D259E36" w:rsidR="00B80ED4" w:rsidRPr="00AD566E" w:rsidRDefault="00C5631B" w:rsidP="00C5631B">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SAK No.43 piutang adalah jenis pembayaran dalam bentuk pembelian suatu perusahaan yang berasal dari transaksi usaha. Semakin tinggi rasio menunjukan bahwa modal kerja yang ditanamkan dalam piutang semakin rendah dan tentunya kondisi ini bagi perusahaan semakin baik. Sebaliknya semakin rendah rasio maka ada over investment dalam piutang</w:t>
      </w:r>
      <w:r w:rsidRPr="00AD566E">
        <w:rPr>
          <w:rFonts w:ascii="Times New Roman" w:hAnsi="Times New Roman" w:cs="Times New Roman"/>
          <w:sz w:val="24"/>
          <w:szCs w:val="24"/>
        </w:rPr>
        <w:t>”.</w:t>
      </w:r>
    </w:p>
    <w:p w14:paraId="77A6967C" w14:textId="77777777" w:rsidR="00C5631B" w:rsidRPr="00AD566E" w:rsidRDefault="00C5631B" w:rsidP="00C5631B">
      <w:pPr>
        <w:spacing w:after="0" w:line="480" w:lineRule="auto"/>
        <w:jc w:val="both"/>
        <w:rPr>
          <w:rFonts w:ascii="Times New Roman" w:hAnsi="Times New Roman" w:cs="Times New Roman"/>
          <w:sz w:val="24"/>
          <w:szCs w:val="24"/>
        </w:rPr>
      </w:pPr>
    </w:p>
    <w:p w14:paraId="0ED1BDD9" w14:textId="1F6CDF36"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 xml:space="preserve"> </w:t>
      </w:r>
      <w:r w:rsidRPr="00AD566E">
        <w:rPr>
          <w:rFonts w:ascii="Times New Roman" w:hAnsi="Times New Roman" w:cs="Times New Roman"/>
          <w:sz w:val="24"/>
          <w:szCs w:val="24"/>
        </w:rPr>
        <w:t>Piutang merupakan tagihan perusahaan kepada pihak lainnya yang memiliki jangka waktu yang kurang dari setahun. Piutang ini terjadi akibat dari penjualan barang atau jasa kepada konsumen secara angsuran (kredit)</w:t>
      </w:r>
      <w:r w:rsidR="0018180C" w:rsidRPr="00AD566E">
        <w:rPr>
          <w:rFonts w:ascii="Times New Roman" w:hAnsi="Times New Roman" w:cs="Times New Roman"/>
          <w:sz w:val="24"/>
          <w:szCs w:val="24"/>
        </w:rPr>
        <w:t>.</w:t>
      </w:r>
    </w:p>
    <w:p w14:paraId="00A9E2F1" w14:textId="77777777"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iutang adalah tuntutan pembayaran kepada pelanggan untuk mendapatkan uang barang dan jasa. Utang menimbulkan aliran kas yang masuk di masa bisa datang. Untuk pengumpulan piutang dilakukan dalam periode kurang dari satu tahun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Setyowati","given":"Supami Wahyu","non-dropping-particle":"","parse-names":false,"suffix":""}],"id":"ITEM-1","issued":{"date-parts":[["2018"]]},"number-of-pages":"87","publisher":"Mitra wacanda media","publisher-place":"Jakarta","title":"Akuntansi keuangan dalam perspektif ifrs dan sak etap","type":"book"},"locator":"87","uris":["http://www.mendeley.com/documents/?uuid=54c7fb3e-2ac0-40e3-abee-572f696a28d7"]}],"mendeley":{"formattedCitation":"(Setyowati, 2018, hal. 87)","plainTextFormattedCitation":"(Setyowati, 2018, hal. 87)","previouslyFormattedCitation":"(Setyowati, 2018, hal. 8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Setyowati, 2018, hal. 87)</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w:t>
      </w:r>
    </w:p>
    <w:p w14:paraId="7B1AD071" w14:textId="77777777" w:rsidR="00CC19C5" w:rsidRPr="00AD566E" w:rsidRDefault="00B80ED4" w:rsidP="00CC19C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ri definisi diatas dapat disimpulkan bahwa piutang adalah tagihan dari perusahaan kepada pelanggan yang terjadi karena transaksi penjualan barang secara kredit dengan batas waktu yang telah disepakati oleh pihak perusahaan dan pembeli.</w:t>
      </w:r>
    </w:p>
    <w:p w14:paraId="37F178AD" w14:textId="44397126" w:rsidR="00CC19C5" w:rsidRPr="004F31F9" w:rsidRDefault="00B80ED4" w:rsidP="00032C08">
      <w:pPr>
        <w:pStyle w:val="Heading3"/>
        <w:numPr>
          <w:ilvl w:val="2"/>
          <w:numId w:val="34"/>
        </w:numPr>
        <w:spacing w:line="480" w:lineRule="auto"/>
        <w:rPr>
          <w:rFonts w:ascii="Times New Roman" w:hAnsi="Times New Roman" w:cs="Times New Roman"/>
          <w:color w:val="auto"/>
        </w:rPr>
      </w:pPr>
      <w:bookmarkStart w:id="35" w:name="_Toc143177400"/>
      <w:r w:rsidRPr="004F31F9">
        <w:rPr>
          <w:rFonts w:ascii="Times New Roman" w:hAnsi="Times New Roman" w:cs="Times New Roman"/>
          <w:color w:val="auto"/>
        </w:rPr>
        <w:t>Perputaran Piutang</w:t>
      </w:r>
      <w:bookmarkEnd w:id="35"/>
    </w:p>
    <w:p w14:paraId="1FB6A6EB" w14:textId="77777777" w:rsidR="0018180C" w:rsidRPr="00AD566E" w:rsidRDefault="00B80ED4"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iutang menunjukkan periode terikatnya modal kerja dalam piutang, semakin cepat periode berputarnya menunjukkan semakin cepat perusahaan mendapatkan laba dari penjualan kredit, sehingga profitabilitas juga ikut meningka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2BDC0AFD" w14:textId="1C2A7323" w:rsidR="0018180C" w:rsidRPr="00AD566E" w:rsidRDefault="0064674C"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8","uris":["http://www.mendeley.com/documents/?uuid=85572728-e12d-49a2-a7ce-96706ba2cf82"]}],"mendeley":{"formattedCitation":"(Hery, 2015, hal. 548)","plainTextFormattedCitation":"(Hery, 2015, hal. 548)","previouslyFormattedCitation":"(Hery, 2015, hal. 54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merupakan rasio yang digunakan untuk mengukur berapa kali dana yang tertanam dalam </w:t>
      </w:r>
      <w:r w:rsidR="00ED0F67" w:rsidRPr="00AD566E">
        <w:rPr>
          <w:rFonts w:ascii="Times New Roman" w:hAnsi="Times New Roman" w:cs="Times New Roman"/>
          <w:sz w:val="24"/>
          <w:szCs w:val="24"/>
        </w:rPr>
        <w:t>p</w:t>
      </w:r>
      <w:r w:rsidRPr="00AD566E">
        <w:rPr>
          <w:rFonts w:ascii="Times New Roman" w:hAnsi="Times New Roman" w:cs="Times New Roman"/>
          <w:sz w:val="24"/>
          <w:szCs w:val="24"/>
        </w:rPr>
        <w:t>iutang usaha akan berputar dalam satu periode atau berapa lama rata-rata penagihan piutang usaha.</w:t>
      </w:r>
    </w:p>
    <w:p w14:paraId="1524AFFF" w14:textId="1C4DAAFB"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18180C"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 tertentu, perputaran piutang akan menunjukkan berapa kali utang yang timbul sampai piutang tersebut dapat tertagih kembali ke dalam kas perusahaan.</w:t>
      </w:r>
    </w:p>
    <w:p w14:paraId="5CC4F0A3" w14:textId="22294B27"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ED0F67" w:rsidRPr="00AD566E">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plainTextFormattedCitation":"(Pernamawati, 2018, hal. 176)","previouslyFormattedCitation":"(Pernamawati, 2018, hal. 176)"},"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Pernamawati, 2018, hal. 17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18180C" w:rsidRPr="00AD566E">
        <w:rPr>
          <w:rFonts w:ascii="Times New Roman" w:hAnsi="Times New Roman" w:cs="Times New Roman"/>
          <w:sz w:val="24"/>
          <w:szCs w:val="24"/>
        </w:rPr>
        <w:t>menyatakan:</w:t>
      </w:r>
    </w:p>
    <w:p w14:paraId="23959A7F" w14:textId="627B2768" w:rsidR="00B80ED4" w:rsidRPr="00AD566E" w:rsidRDefault="0018180C" w:rsidP="0018180C">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iutang merupakan salah satu modal kerja yang berputar, perputaran piutang bisa dilihat pada saat kas dikeluarkan untuk memperoleh persediaan, kemudian persediaan dijualkan secara kredit, sehingga menimbulkan piutang dan piutang berubah kembali menjadi kas saat piutang dibayar pelunasan dari pelanggan</w:t>
      </w:r>
      <w:r w:rsidRPr="00AD566E">
        <w:rPr>
          <w:rFonts w:ascii="Times New Roman" w:hAnsi="Times New Roman" w:cs="Times New Roman"/>
          <w:sz w:val="24"/>
          <w:szCs w:val="24"/>
        </w:rPr>
        <w:t>”.</w:t>
      </w:r>
    </w:p>
    <w:p w14:paraId="08B90840" w14:textId="77777777" w:rsidR="0018180C" w:rsidRPr="00AD566E" w:rsidRDefault="0018180C" w:rsidP="0018180C">
      <w:pPr>
        <w:spacing w:after="0" w:line="240" w:lineRule="auto"/>
        <w:ind w:firstLine="709"/>
        <w:jc w:val="both"/>
        <w:rPr>
          <w:rFonts w:ascii="Times New Roman" w:hAnsi="Times New Roman" w:cs="Times New Roman"/>
          <w:sz w:val="24"/>
          <w:szCs w:val="24"/>
        </w:rPr>
      </w:pPr>
    </w:p>
    <w:p w14:paraId="3D54BB7A" w14:textId="76670465" w:rsidR="00B80ED4"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ri beberapa pengertian diatas dapat disimpulkan oleh penulis perputaran piutang adalah alat ukur untuk mengetahui keefektivitasan perusahaan dalam menagih piutang, dimana jika rasio perputaran piutang ini tinggi maka dapat disebut bahwa  perusahaan telah efektif dalam mengelola piutangnya. Adapun rumus rasio perputaran piutang adalah sebagai berikut:</w:t>
      </w:r>
    </w:p>
    <w:p w14:paraId="76A8F9C7"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5386A203">
                <wp:simplePos x="0" y="0"/>
                <wp:positionH relativeFrom="column">
                  <wp:posOffset>1018348</wp:posOffset>
                </wp:positionH>
                <wp:positionV relativeFrom="paragraph">
                  <wp:posOffset>1186</wp:posOffset>
                </wp:positionV>
                <wp:extent cx="3631721" cy="715992"/>
                <wp:effectExtent l="0" t="0" r="26035" b="27305"/>
                <wp:wrapNone/>
                <wp:docPr id="2" name="Rectangle 2"/>
                <wp:cNvGraphicFramePr/>
                <a:graphic xmlns:a="http://schemas.openxmlformats.org/drawingml/2006/main">
                  <a:graphicData uri="http://schemas.microsoft.com/office/word/2010/wordprocessingShape">
                    <wps:wsp>
                      <wps:cNvSpPr/>
                      <wps:spPr>
                        <a:xfrm>
                          <a:off x="0" y="0"/>
                          <a:ext cx="3631721"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0.2pt;margin-top:.1pt;width:285.95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Pr="00AD566E" w:rsidRDefault="00B80ED4" w:rsidP="00156EDF">
      <w:pPr>
        <w:spacing w:after="0" w:line="480" w:lineRule="auto"/>
        <w:jc w:val="both"/>
        <w:rPr>
          <w:rFonts w:ascii="Times New Roman" w:hAnsi="Times New Roman" w:cs="Times New Roman"/>
          <w:sz w:val="24"/>
          <w:szCs w:val="24"/>
        </w:rPr>
      </w:pPr>
    </w:p>
    <w:p w14:paraId="7C5B64A5" w14:textId="2FD771A6" w:rsidR="00AA7410" w:rsidRPr="00AD566E" w:rsidRDefault="00AA7410"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41E3FD7A" w14:textId="77777777" w:rsidR="00ED0F67" w:rsidRPr="00AD566E" w:rsidRDefault="00ED0F67" w:rsidP="00156EDF">
      <w:pPr>
        <w:pStyle w:val="ListParagraph"/>
        <w:spacing w:after="0" w:line="480" w:lineRule="auto"/>
        <w:ind w:firstLine="720"/>
        <w:jc w:val="both"/>
        <w:rPr>
          <w:rFonts w:ascii="Times New Roman" w:hAnsi="Times New Roman" w:cs="Times New Roman"/>
          <w:sz w:val="24"/>
          <w:szCs w:val="24"/>
        </w:rPr>
      </w:pPr>
    </w:p>
    <w:p w14:paraId="1E6FAD39" w14:textId="77777777" w:rsidR="00CC19C5"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3D50098F" w14:textId="53A2336E" w:rsidR="00B80ED4" w:rsidRPr="00AD566E" w:rsidRDefault="00CC19C5"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locator":"119","uris":["http://www.mendeley.com/documents/?uuid=0cd478bc-7c93-49b7-8366-5ec9843b50bf"]}],"mendeley":{"formattedCitation":"(Satorno, 2016, hal. 119)","plainTextFormattedCitation":"(Satorno, 2016, hal. 119)","previouslyFormattedCitation":"(Satorno, 2016, hal. 1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torno, 2016, hal. 119)</w:t>
      </w:r>
      <w:r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p>
    <w:p w14:paraId="428B83CC" w14:textId="1AF79621" w:rsidR="00B80ED4" w:rsidRPr="00AD566E" w:rsidRDefault="00B80ED4" w:rsidP="00032C08">
      <w:pPr>
        <w:pStyle w:val="Heading3"/>
        <w:numPr>
          <w:ilvl w:val="2"/>
          <w:numId w:val="34"/>
        </w:numPr>
        <w:spacing w:line="480" w:lineRule="auto"/>
        <w:jc w:val="both"/>
        <w:rPr>
          <w:rFonts w:ascii="Times New Roman" w:hAnsi="Times New Roman" w:cs="Times New Roman"/>
          <w:color w:val="auto"/>
        </w:rPr>
      </w:pPr>
      <w:bookmarkStart w:id="36" w:name="_Toc143177401"/>
      <w:r w:rsidRPr="00AD566E">
        <w:rPr>
          <w:rFonts w:ascii="Times New Roman" w:hAnsi="Times New Roman" w:cs="Times New Roman"/>
          <w:color w:val="auto"/>
        </w:rPr>
        <w:lastRenderedPageBreak/>
        <w:t>Persediaan</w:t>
      </w:r>
      <w:bookmarkEnd w:id="36"/>
    </w:p>
    <w:p w14:paraId="7D4C0292" w14:textId="36E2A0B8" w:rsidR="00B80ED4" w:rsidRPr="00032C08" w:rsidRDefault="00B80ED4" w:rsidP="00032C08">
      <w:pPr>
        <w:pStyle w:val="ListParagraph"/>
        <w:numPr>
          <w:ilvl w:val="3"/>
          <w:numId w:val="34"/>
        </w:numPr>
        <w:spacing w:after="0" w:line="480" w:lineRule="auto"/>
        <w:jc w:val="both"/>
        <w:rPr>
          <w:rFonts w:ascii="Times New Roman" w:hAnsi="Times New Roman" w:cs="Times New Roman"/>
          <w:sz w:val="24"/>
          <w:szCs w:val="24"/>
        </w:rPr>
      </w:pPr>
      <w:r w:rsidRPr="00032C08">
        <w:rPr>
          <w:rFonts w:ascii="Times New Roman" w:hAnsi="Times New Roman" w:cs="Times New Roman"/>
          <w:sz w:val="24"/>
          <w:szCs w:val="24"/>
        </w:rPr>
        <w:t>Pengertian Persediaan</w:t>
      </w:r>
    </w:p>
    <w:p w14:paraId="2AF4BDF0" w14:textId="77777777" w:rsidR="00F471B0"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wasono &amp; Prastowo,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ngertian persediaan adala</w:t>
      </w:r>
      <w:r w:rsidR="00F471B0" w:rsidRPr="00AD566E">
        <w:rPr>
          <w:rFonts w:ascii="Times New Roman" w:hAnsi="Times New Roman" w:cs="Times New Roman"/>
          <w:sz w:val="24"/>
          <w:szCs w:val="24"/>
        </w:rPr>
        <w:t>:</w:t>
      </w:r>
    </w:p>
    <w:p w14:paraId="680B9698" w14:textId="7254E0CD"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 xml:space="preserve">asset yang dimiliki perusahaan dan untuk dijual dalam kepentingan bisnis. Maka suatu komponen aset yang sangat penting bagi perusahaan itu persediaan. </w:t>
      </w:r>
      <w:r w:rsidR="00ED0F67"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Karena persediaan merupakan sumber utama dalam mendapatkan laba perusahaa</w:t>
      </w:r>
      <w:r w:rsidRPr="00AD566E">
        <w:rPr>
          <w:rFonts w:ascii="Times New Roman" w:hAnsi="Times New Roman" w:cs="Times New Roman"/>
          <w:sz w:val="24"/>
          <w:szCs w:val="24"/>
        </w:rPr>
        <w:t>n”.</w:t>
      </w:r>
    </w:p>
    <w:p w14:paraId="3C39F25E" w14:textId="77777777" w:rsidR="00F471B0" w:rsidRPr="00AD566E" w:rsidRDefault="00B80ED4"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ersediaan juga dapat didefinisikan sebagai suatu proses pencatatan dan perhitungan transaksi pembelian atau penjualan barang yang hasilnya dapat berupa laporan persediaan barang </w:t>
      </w:r>
      <w:r w:rsidRPr="00AD566E">
        <w:rPr>
          <w:rFonts w:ascii="Times New Roman" w:hAnsi="Times New Roman" w:cs="Times New Roman"/>
          <w:sz w:val="24"/>
          <w:szCs w:val="24"/>
        </w:rPr>
        <w:fldChar w:fldCharType="begin" w:fldLock="1"/>
      </w:r>
      <w:r w:rsidR="007B05BD"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Tanjung,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4D99B4F8" w14:textId="5308BB9C" w:rsidR="00F471B0" w:rsidRPr="00AD566E" w:rsidRDefault="00F471B0"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Sedangkan m</w:t>
      </w:r>
      <w:r w:rsidR="00B80ED4" w:rsidRPr="00AD566E">
        <w:rPr>
          <w:rFonts w:ascii="Times New Roman" w:hAnsi="Times New Roman" w:cs="Times New Roman"/>
          <w:sz w:val="24"/>
          <w:szCs w:val="24"/>
        </w:rPr>
        <w:t xml:space="preserve">enurut </w:t>
      </w:r>
      <w:r w:rsidR="00B80ED4"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7B05BD" w:rsidRPr="00AD566E">
        <w:rPr>
          <w:rFonts w:ascii="Times New Roman" w:hAnsi="Times New Roman" w:cs="Times New Roman"/>
          <w:noProof/>
          <w:sz w:val="24"/>
          <w:szCs w:val="24"/>
        </w:rPr>
        <w:t>(Vikaliana et al., 2020, hal. 3)</w:t>
      </w:r>
      <w:r w:rsidR="00B80ED4"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 xml:space="preserve"> Persediaan adalah</w:t>
      </w:r>
      <w:r w:rsidRPr="00AD566E">
        <w:rPr>
          <w:rFonts w:ascii="Times New Roman" w:hAnsi="Times New Roman" w:cs="Times New Roman"/>
          <w:sz w:val="24"/>
          <w:szCs w:val="24"/>
        </w:rPr>
        <w:t>:</w:t>
      </w:r>
    </w:p>
    <w:p w14:paraId="6CC57133" w14:textId="60EB4FF2"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barang milik perusahaan dengan maksud dijual dalam suatu periode usaha atau juga persediaan disebut dengan barang yang masih proses produksi yang menunggu peng</w:t>
      </w:r>
      <w:r w:rsidR="00F72108" w:rsidRPr="00AD566E">
        <w:rPr>
          <w:rFonts w:ascii="Times New Roman" w:hAnsi="Times New Roman" w:cs="Times New Roman"/>
          <w:sz w:val="24"/>
          <w:szCs w:val="24"/>
        </w:rPr>
        <w:t>g</w:t>
      </w:r>
      <w:r w:rsidR="00B80ED4" w:rsidRPr="00AD566E">
        <w:rPr>
          <w:rFonts w:ascii="Times New Roman" w:hAnsi="Times New Roman" w:cs="Times New Roman"/>
          <w:sz w:val="24"/>
          <w:szCs w:val="24"/>
        </w:rPr>
        <w:t>unaanya dalam suatu proses produksi</w:t>
      </w:r>
      <w:r w:rsidRPr="00AD566E">
        <w:rPr>
          <w:rFonts w:ascii="Times New Roman" w:hAnsi="Times New Roman" w:cs="Times New Roman"/>
          <w:sz w:val="24"/>
          <w:szCs w:val="24"/>
        </w:rPr>
        <w:t>”.</w:t>
      </w:r>
    </w:p>
    <w:p w14:paraId="0B36E0E5" w14:textId="77777777" w:rsidR="00F471B0" w:rsidRPr="00AD566E" w:rsidRDefault="00F471B0" w:rsidP="00F471B0">
      <w:pPr>
        <w:spacing w:after="0" w:line="480" w:lineRule="auto"/>
        <w:jc w:val="both"/>
        <w:rPr>
          <w:rFonts w:ascii="Times New Roman" w:hAnsi="Times New Roman" w:cs="Times New Roman"/>
          <w:sz w:val="24"/>
          <w:szCs w:val="24"/>
        </w:rPr>
      </w:pPr>
    </w:p>
    <w:p w14:paraId="3FEFCC78" w14:textId="257B6DFA" w:rsidR="00807813" w:rsidRPr="00AD566E" w:rsidRDefault="00B80ED4"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berapa pendapat diatas bahwa pengertian persediaan adalah salah satu aktiva yang sangat penting dalam perusahaan, karena persediaan merupakan barang produksi yang tersedia untuk dijual untuk mendapatkan laba.</w:t>
      </w:r>
    </w:p>
    <w:p w14:paraId="7C5C25B6" w14:textId="040E14E2" w:rsidR="00B80ED4" w:rsidRPr="00E9352E" w:rsidRDefault="00B80ED4" w:rsidP="00032C08">
      <w:pPr>
        <w:pStyle w:val="ListParagraph"/>
        <w:numPr>
          <w:ilvl w:val="3"/>
          <w:numId w:val="34"/>
        </w:numPr>
        <w:spacing w:after="0" w:line="480" w:lineRule="auto"/>
        <w:jc w:val="both"/>
        <w:rPr>
          <w:rFonts w:ascii="Times New Roman" w:hAnsi="Times New Roman" w:cs="Times New Roman"/>
          <w:sz w:val="24"/>
          <w:szCs w:val="24"/>
        </w:rPr>
      </w:pPr>
      <w:r w:rsidRPr="00E9352E">
        <w:rPr>
          <w:rFonts w:ascii="Times New Roman" w:hAnsi="Times New Roman" w:cs="Times New Roman"/>
          <w:sz w:val="24"/>
          <w:szCs w:val="24"/>
        </w:rPr>
        <w:t>Fungsi Persediaan</w:t>
      </w:r>
    </w:p>
    <w:p w14:paraId="761FB884" w14:textId="53FCBEDE"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Fungsi persediaan yaitu menentukan jumlah persediaan dengan perhitungan yang sesuai, karena persediaan memiliki fungsi bagi kelancaran proses produksi dalam sebuah perusahaan. Dibawah ini menurut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Vikaliana et al., 2020,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fungsi-fungsi persediaan dapat dikelompokkan ke dalam empat jenis yaitu:</w:t>
      </w:r>
    </w:p>
    <w:p w14:paraId="39F69478"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Fluctuation stock</w:t>
      </w:r>
      <w:r w:rsidRPr="00AD566E">
        <w:rPr>
          <w:rFonts w:ascii="Times New Roman" w:hAnsi="Times New Roman" w:cs="Times New Roman"/>
          <w:sz w:val="24"/>
          <w:szCs w:val="24"/>
        </w:rPr>
        <w:t>, merupakan persediaan untuk menjaga terjadi fluktuasi permintaan yang tidak diperkirakan sebelumnya dan untuk mengatasi apabila terjadi kesalahan dalam perkiraan penjualan waktu produksi.</w:t>
      </w:r>
    </w:p>
    <w:p w14:paraId="43AA8474"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lastRenderedPageBreak/>
        <w:t>Anticipation stock</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merupakan persediaan untuk menghadapi permintaan yang dapat diramalkan, seperti pada musim permintaan tinggi tetapi kapasitas produksi pada saat itu tidak mampu memenuhi permintaan. Persediaan ini berfungsi untuk menjaga kemungkinan sulitnya memperoleh bahan baku sehingga tidak akan berhentinya produksi.</w:t>
      </w:r>
    </w:p>
    <w:p w14:paraId="7FA82D34"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Lot size inventory</w:t>
      </w:r>
      <w:r w:rsidRPr="00AD566E">
        <w:rPr>
          <w:rFonts w:ascii="Times New Roman" w:hAnsi="Times New Roman" w:cs="Times New Roman"/>
          <w:sz w:val="24"/>
          <w:szCs w:val="24"/>
        </w:rPr>
        <w:t>, merupakan persediaan yang diadakan dalam jumlah yang lebih besar daripada kebutuhan. Persediaan ini dilakukan untuk mendapatkan keuntungan dari harga barang, misalnya seperti diskon karena membeli barang dalam jumlah yang banyak.</w:t>
      </w:r>
    </w:p>
    <w:p w14:paraId="310805E7" w14:textId="40C8199C" w:rsidR="00807813"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Pipeline inventory</w:t>
      </w:r>
      <w:r w:rsidRPr="00AD566E">
        <w:rPr>
          <w:rFonts w:ascii="Times New Roman" w:hAnsi="Times New Roman" w:cs="Times New Roman"/>
          <w:sz w:val="24"/>
          <w:szCs w:val="24"/>
        </w:rPr>
        <w:t>, merupakan persediaan yang dalam proses pengiriman dari tempat asal ke tempat di mana barang itu akan digunakan. Contohnya seperti barang yang dikirim dari pabrik menuju tempat penjualan yang memakan waktu untuk ke berapa minggu atau hari</w:t>
      </w:r>
      <w:r w:rsidR="00D94193" w:rsidRPr="00AD566E">
        <w:rPr>
          <w:rFonts w:ascii="Times New Roman" w:hAnsi="Times New Roman" w:cs="Times New Roman"/>
          <w:sz w:val="24"/>
          <w:szCs w:val="24"/>
        </w:rPr>
        <w:t>.</w:t>
      </w:r>
    </w:p>
    <w:p w14:paraId="0FCE8BF3" w14:textId="3F5DBEB7" w:rsidR="00B80ED4" w:rsidRPr="004F31F9" w:rsidRDefault="00B80ED4" w:rsidP="00032C08">
      <w:pPr>
        <w:pStyle w:val="Heading3"/>
        <w:numPr>
          <w:ilvl w:val="2"/>
          <w:numId w:val="34"/>
        </w:numPr>
        <w:spacing w:line="480" w:lineRule="auto"/>
        <w:rPr>
          <w:rFonts w:ascii="Times New Roman" w:hAnsi="Times New Roman" w:cs="Times New Roman"/>
          <w:color w:val="auto"/>
        </w:rPr>
      </w:pPr>
      <w:bookmarkStart w:id="37" w:name="_Toc143177402"/>
      <w:r w:rsidRPr="004F31F9">
        <w:rPr>
          <w:rFonts w:ascii="Times New Roman" w:hAnsi="Times New Roman" w:cs="Times New Roman"/>
          <w:color w:val="auto"/>
        </w:rPr>
        <w:t>Perputaran Persediaan</w:t>
      </w:r>
      <w:bookmarkEnd w:id="37"/>
    </w:p>
    <w:p w14:paraId="277E78F4" w14:textId="77777777" w:rsidR="00D57C5E" w:rsidRPr="00AD566E" w:rsidRDefault="00D57C5E" w:rsidP="004F31F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w:t>
      </w:r>
    </w:p>
    <w:p w14:paraId="01DBA0CE" w14:textId="30CF141A"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persediaan dapat dilihat dari persediaan perusahaan yang ada dalam gudang, dimulai dari proses produksi hingga persediaan itu terjual. Perputaran persediaan termasuk rasio yang digunakan untuk mengukur berapa kali dana yang ditanam dalam persedian berputar dalam suatu periode</w:t>
      </w:r>
      <w:r w:rsidRPr="00AD566E">
        <w:rPr>
          <w:rFonts w:ascii="Times New Roman" w:hAnsi="Times New Roman" w:cs="Times New Roman"/>
          <w:sz w:val="24"/>
          <w:szCs w:val="24"/>
        </w:rPr>
        <w:t>”.</w:t>
      </w:r>
    </w:p>
    <w:p w14:paraId="360D1EF7"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5AA1D8B8" w14:textId="7DD3FADF" w:rsidR="0064674C" w:rsidRPr="00AD566E" w:rsidRDefault="0064674C"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D21E6A"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50","uris":["http://www.mendeley.com/documents/?uuid=0ae55d1a-cf3c-447d-8620-0abfd73469d3"]}],"mendeley":{"formattedCitation":"(Herry, 2015, hal. 550)","plainTextFormattedCitation":"(Herry, 2015, hal. 550)","previouslyFormattedCitation":"(Herry, 2015, hal. 55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w:t>
      </w:r>
      <w:r w:rsidR="00D21E6A" w:rsidRPr="00AD566E">
        <w:rPr>
          <w:rFonts w:ascii="Times New Roman" w:hAnsi="Times New Roman" w:cs="Times New Roman"/>
          <w:sz w:val="24"/>
          <w:szCs w:val="24"/>
        </w:rPr>
        <w:t xml:space="preserve">adalah </w:t>
      </w:r>
      <w:r w:rsidRPr="00AD566E">
        <w:rPr>
          <w:rFonts w:ascii="Times New Roman" w:hAnsi="Times New Roman" w:cs="Times New Roman"/>
          <w:sz w:val="24"/>
          <w:szCs w:val="24"/>
        </w:rPr>
        <w:t>rasio yang digunakan untuk</w:t>
      </w:r>
      <w:r w:rsidR="00D21E6A" w:rsidRPr="00AD566E">
        <w:rPr>
          <w:rFonts w:ascii="Times New Roman" w:hAnsi="Times New Roman" w:cs="Times New Roman"/>
          <w:sz w:val="24"/>
          <w:szCs w:val="24"/>
        </w:rPr>
        <w:t xml:space="preserve"> mengukur </w:t>
      </w:r>
      <w:r w:rsidRPr="00AD566E">
        <w:rPr>
          <w:rFonts w:ascii="Times New Roman" w:hAnsi="Times New Roman" w:cs="Times New Roman"/>
          <w:sz w:val="24"/>
          <w:szCs w:val="24"/>
        </w:rPr>
        <w:t>berapa kali dana yang tertanam dalam</w:t>
      </w:r>
      <w:r w:rsidR="00D21E6A" w:rsidRPr="00AD566E">
        <w:rPr>
          <w:rFonts w:ascii="Times New Roman" w:hAnsi="Times New Roman" w:cs="Times New Roman"/>
          <w:sz w:val="24"/>
          <w:szCs w:val="24"/>
        </w:rPr>
        <w:t xml:space="preserve"> </w:t>
      </w:r>
      <w:r w:rsidRPr="00AD566E">
        <w:rPr>
          <w:rFonts w:ascii="Times New Roman" w:hAnsi="Times New Roman" w:cs="Times New Roman"/>
          <w:sz w:val="24"/>
          <w:szCs w:val="24"/>
        </w:rPr>
        <w:t>persediaan akan berputar dalam satu period</w:t>
      </w:r>
      <w:r w:rsidR="00D21E6A" w:rsidRPr="00AD566E">
        <w:rPr>
          <w:rFonts w:ascii="Times New Roman" w:hAnsi="Times New Roman" w:cs="Times New Roman"/>
          <w:sz w:val="24"/>
          <w:szCs w:val="24"/>
        </w:rPr>
        <w:t>e yang tersimpan digudang hingga akhirnya terjual.</w:t>
      </w:r>
    </w:p>
    <w:p w14:paraId="6A3A2AD7" w14:textId="77777777" w:rsidR="004F31F9" w:rsidRDefault="004F31F9" w:rsidP="00D57C5E">
      <w:pPr>
        <w:spacing w:after="0" w:line="480" w:lineRule="auto"/>
        <w:ind w:firstLine="709"/>
        <w:jc w:val="both"/>
        <w:rPr>
          <w:rFonts w:ascii="Times New Roman" w:hAnsi="Times New Roman" w:cs="Times New Roman"/>
          <w:sz w:val="24"/>
          <w:szCs w:val="24"/>
        </w:rPr>
      </w:pPr>
    </w:p>
    <w:p w14:paraId="5C585ED7" w14:textId="77777777" w:rsidR="004F31F9" w:rsidRDefault="004F31F9" w:rsidP="00D57C5E">
      <w:pPr>
        <w:spacing w:after="0" w:line="480" w:lineRule="auto"/>
        <w:ind w:firstLine="709"/>
        <w:jc w:val="both"/>
        <w:rPr>
          <w:rFonts w:ascii="Times New Roman" w:hAnsi="Times New Roman" w:cs="Times New Roman"/>
          <w:sz w:val="24"/>
          <w:szCs w:val="24"/>
        </w:rPr>
      </w:pPr>
    </w:p>
    <w:p w14:paraId="4F98C5CB" w14:textId="548A652D" w:rsidR="00D57C5E"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Perputaran Persediaan menurut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D57C5E" w:rsidRPr="00AD566E">
        <w:rPr>
          <w:rFonts w:ascii="Times New Roman" w:hAnsi="Times New Roman" w:cs="Times New Roman"/>
          <w:sz w:val="24"/>
          <w:szCs w:val="24"/>
        </w:rPr>
        <w:t>adalah:</w:t>
      </w:r>
    </w:p>
    <w:p w14:paraId="61B4A2CD" w14:textId="289F43E9"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rasio yang digunakan untuk mengukur berapa kali dana yang ditanam dalam pers</w:t>
      </w:r>
      <w:r w:rsidR="00F72108" w:rsidRPr="00AD566E">
        <w:rPr>
          <w:rFonts w:ascii="Times New Roman" w:hAnsi="Times New Roman" w:cs="Times New Roman"/>
          <w:sz w:val="24"/>
          <w:szCs w:val="24"/>
        </w:rPr>
        <w:t>e</w:t>
      </w:r>
      <w:r w:rsidR="00B80ED4" w:rsidRPr="00AD566E">
        <w:rPr>
          <w:rFonts w:ascii="Times New Roman" w:hAnsi="Times New Roman" w:cs="Times New Roman"/>
          <w:sz w:val="24"/>
          <w:szCs w:val="24"/>
        </w:rPr>
        <w:t>diaan ini berputar dalam satu periode. Rasio ini dihitung dengan membandingkan antara penjualan dengan nilai persediaan</w:t>
      </w:r>
      <w:r w:rsidRPr="00AD566E">
        <w:rPr>
          <w:rFonts w:ascii="Times New Roman" w:hAnsi="Times New Roman" w:cs="Times New Roman"/>
          <w:sz w:val="24"/>
          <w:szCs w:val="24"/>
        </w:rPr>
        <w:t xml:space="preserve">”. </w:t>
      </w:r>
    </w:p>
    <w:p w14:paraId="1177B2BD"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04F19D92" w14:textId="77777777" w:rsidR="00D57C5E"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00D57C5E" w:rsidRPr="00AD566E">
        <w:rPr>
          <w:rFonts w:ascii="Times New Roman" w:hAnsi="Times New Roman" w:cs="Times New Roman"/>
          <w:sz w:val="24"/>
          <w:szCs w:val="24"/>
        </w:rPr>
        <w:t xml:space="preserve"> menyatakan:</w:t>
      </w:r>
    </w:p>
    <w:p w14:paraId="69D67381" w14:textId="7DA8E364" w:rsidR="00B80ED4"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persediaan merupakan rasio yang membandingkan dana dalam persediaan yang berputar satu periode untuk menghasilkan penjualan dari persediaan. Rasio perputaran persediaan menghitung seberapa efektif pengelolaan persediaan yang dimiliki oleh sebuah perusahaan</w:t>
      </w:r>
      <w:r w:rsidRPr="00AD566E">
        <w:rPr>
          <w:rFonts w:ascii="Times New Roman" w:hAnsi="Times New Roman" w:cs="Times New Roman"/>
          <w:sz w:val="24"/>
          <w:szCs w:val="24"/>
        </w:rPr>
        <w:t>”.</w:t>
      </w:r>
    </w:p>
    <w:p w14:paraId="093AE302" w14:textId="77777777" w:rsidR="00573E67" w:rsidRPr="00AD566E" w:rsidRDefault="00573E67" w:rsidP="00D57C5E">
      <w:pPr>
        <w:spacing w:after="0" w:line="240" w:lineRule="auto"/>
        <w:ind w:firstLine="709"/>
        <w:jc w:val="both"/>
        <w:rPr>
          <w:rFonts w:ascii="Times New Roman" w:hAnsi="Times New Roman" w:cs="Times New Roman"/>
          <w:sz w:val="24"/>
          <w:szCs w:val="24"/>
        </w:rPr>
      </w:pPr>
    </w:p>
    <w:p w14:paraId="3BD5CF88" w14:textId="77777777" w:rsidR="00D57C5E" w:rsidRPr="00AD566E" w:rsidRDefault="00B80ED4" w:rsidP="00573E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ketiga pendapat diatas bahwa perputaran persediaan adalah rasio  yang digunakan untuk mengukur berapa kali dana yang berputar dalam satu periode perusahaan.</w:t>
      </w:r>
    </w:p>
    <w:p w14:paraId="631A1552" w14:textId="0EE3796C"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dapun rumus perputaran persediaan</w:t>
      </w:r>
      <w:r w:rsidR="00CC19C5" w:rsidRPr="00AD566E">
        <w:rPr>
          <w:rFonts w:ascii="Times New Roman" w:hAnsi="Times New Roman" w:cs="Times New Roman"/>
          <w:sz w:val="24"/>
          <w:szCs w:val="24"/>
        </w:rPr>
        <w:t xml:space="preserve"> </w:t>
      </w:r>
      <w:r w:rsidRPr="00AD566E">
        <w:rPr>
          <w:rFonts w:ascii="Times New Roman" w:hAnsi="Times New Roman" w:cs="Times New Roman"/>
          <w:sz w:val="24"/>
          <w:szCs w:val="24"/>
        </w:rPr>
        <w:t>adalah berikut dibawah ini:</w:t>
      </w:r>
    </w:p>
    <w:p w14:paraId="7AB0D57C"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37A7EC2B">
                <wp:simplePos x="0" y="0"/>
                <wp:positionH relativeFrom="column">
                  <wp:posOffset>819941</wp:posOffset>
                </wp:positionH>
                <wp:positionV relativeFrom="paragraph">
                  <wp:posOffset>91620</wp:posOffset>
                </wp:positionV>
                <wp:extent cx="4425207" cy="715645"/>
                <wp:effectExtent l="0" t="0" r="13970" b="27305"/>
                <wp:wrapNone/>
                <wp:docPr id="3" name="Rectangle 3"/>
                <wp:cNvGraphicFramePr/>
                <a:graphic xmlns:a="http://schemas.openxmlformats.org/drawingml/2006/main">
                  <a:graphicData uri="http://schemas.microsoft.com/office/word/2010/wordprocessingShape">
                    <wps:wsp>
                      <wps:cNvSpPr/>
                      <wps:spPr>
                        <a:xfrm>
                          <a:off x="0" y="0"/>
                          <a:ext cx="4425207"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64.55pt;margin-top:7.2pt;width:348.4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AD566E" w:rsidRDefault="009D2A20" w:rsidP="00156EDF">
      <w:pPr>
        <w:spacing w:after="0" w:line="480" w:lineRule="auto"/>
        <w:jc w:val="both"/>
        <w:rPr>
          <w:rFonts w:ascii="Times New Roman" w:hAnsi="Times New Roman" w:cs="Times New Roman"/>
          <w:sz w:val="24"/>
          <w:szCs w:val="24"/>
        </w:rPr>
      </w:pPr>
    </w:p>
    <w:p w14:paraId="28083100"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AD566E" w:rsidRDefault="009D2A20" w:rsidP="00156EDF">
      <w:pPr>
        <w:spacing w:after="0" w:line="480" w:lineRule="auto"/>
        <w:jc w:val="both"/>
        <w:rPr>
          <w:rFonts w:ascii="Times New Roman" w:hAnsi="Times New Roman" w:cs="Times New Roman"/>
          <w:sz w:val="24"/>
          <w:szCs w:val="24"/>
        </w:rPr>
      </w:pPr>
    </w:p>
    <w:p w14:paraId="0EA06AC7" w14:textId="570448D1" w:rsidR="00CC19C5" w:rsidRPr="00AD566E" w:rsidRDefault="00CC19C5"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w:t>
      </w:r>
      <w:r w:rsidRPr="00AD566E">
        <w:rPr>
          <w:rFonts w:ascii="Times New Roman" w:hAnsi="Times New Roman" w:cs="Times New Roman"/>
          <w:sz w:val="24"/>
          <w:szCs w:val="24"/>
        </w:rPr>
        <w:fldChar w:fldCharType="end"/>
      </w:r>
    </w:p>
    <w:p w14:paraId="5BB863CA"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8" w:name="_Toc143177403"/>
      <w:r w:rsidRPr="00AD566E">
        <w:rPr>
          <w:rFonts w:ascii="Times New Roman" w:hAnsi="Times New Roman" w:cs="Times New Roman"/>
          <w:color w:val="auto"/>
        </w:rPr>
        <w:t>Kas</w:t>
      </w:r>
      <w:bookmarkEnd w:id="38"/>
    </w:p>
    <w:p w14:paraId="4BD9189F" w14:textId="5600468F" w:rsidR="00B80ED4" w:rsidRPr="00E9352E" w:rsidRDefault="00B80ED4" w:rsidP="00AA3B60">
      <w:pPr>
        <w:pStyle w:val="ListParagraph"/>
        <w:numPr>
          <w:ilvl w:val="3"/>
          <w:numId w:val="23"/>
        </w:numPr>
        <w:spacing w:after="0" w:line="480" w:lineRule="auto"/>
        <w:jc w:val="both"/>
        <w:rPr>
          <w:rFonts w:ascii="Times New Roman" w:hAnsi="Times New Roman" w:cs="Times New Roman"/>
          <w:sz w:val="24"/>
          <w:szCs w:val="24"/>
        </w:rPr>
      </w:pPr>
      <w:r w:rsidRPr="00E9352E">
        <w:rPr>
          <w:rFonts w:ascii="Times New Roman" w:hAnsi="Times New Roman" w:cs="Times New Roman"/>
          <w:sz w:val="24"/>
          <w:szCs w:val="24"/>
        </w:rPr>
        <w:t>Pengertian Kas</w:t>
      </w:r>
    </w:p>
    <w:p w14:paraId="06EE000F" w14:textId="77777777" w:rsidR="00D57C5E" w:rsidRPr="00AD566E" w:rsidRDefault="00B80ED4" w:rsidP="004F31F9">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adalah berupa uang tunai yang terdapat dalam perusahaan, dan uang yang ada dibank dalam bentuk rekening deposito atau tabungan yang dalam jangka pendek segera dapat diuangkan sebagai alat pembayaran.</w:t>
      </w:r>
    </w:p>
    <w:p w14:paraId="2DD78850" w14:textId="77777777" w:rsidR="00D57C5E"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nurut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locator":"67","uris":["http://www.mendeley.com/documents/?uuid=3d6e49ca-3a78-466b-a8b7-4977316dcb5d"]}],"mendeley":{"formattedCitation":"(Sim, 2022, hal. 67)","plainTextFormattedCitation":"(Sim, 2022, hal. 67)","previouslyFormattedCitation":"(Sim, 2022, hal. 67)"},"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Sim, 2022, hal. 6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ngertian kas adalah segala sesuatu yang berbentuk uang yang bisa digunakan sebagai alat pembayaran atau pelunasan kewajiban.</w:t>
      </w:r>
    </w:p>
    <w:p w14:paraId="6292563D" w14:textId="7CA3AAAC" w:rsidR="00B80ED4"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buhung, 201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adalah unsur aktiva yang sangat penting karena merupakan alat tukar atau pembayaran yang siap dan bebas digunakan untuk membiayai kegiatan operasional perusahaan, maka setiap transaksi perusahaan dengan pihak luar menggunakan kas.</w:t>
      </w:r>
    </w:p>
    <w:p w14:paraId="3B2F2421" w14:textId="56DDEBAA" w:rsidR="00943DE5"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aka dapat penulis simpulkan bahwa pengertian kas adalah suatu aset lancar yang berupa uang tunai yang dimiliki oleh perusahaan untuk membiayai kegiatan operasional perusahaan.</w:t>
      </w:r>
    </w:p>
    <w:p w14:paraId="514C3934" w14:textId="193C3984" w:rsidR="00B80ED4" w:rsidRPr="004F31F9" w:rsidRDefault="00B80ED4" w:rsidP="00032C08">
      <w:pPr>
        <w:pStyle w:val="Heading3"/>
        <w:numPr>
          <w:ilvl w:val="2"/>
          <w:numId w:val="34"/>
        </w:numPr>
        <w:spacing w:line="480" w:lineRule="auto"/>
        <w:rPr>
          <w:rFonts w:ascii="Times New Roman" w:hAnsi="Times New Roman" w:cs="Times New Roman"/>
          <w:color w:val="auto"/>
        </w:rPr>
      </w:pPr>
      <w:bookmarkStart w:id="39" w:name="_Toc143177404"/>
      <w:r w:rsidRPr="004F31F9">
        <w:rPr>
          <w:rFonts w:ascii="Times New Roman" w:hAnsi="Times New Roman" w:cs="Times New Roman"/>
          <w:color w:val="auto"/>
        </w:rPr>
        <w:t>Perputaran Kas</w:t>
      </w:r>
      <w:bookmarkEnd w:id="39"/>
    </w:p>
    <w:p w14:paraId="743B4E0A" w14:textId="77777777" w:rsidR="00B80ED4" w:rsidRPr="00AD566E" w:rsidRDefault="00B80ED4" w:rsidP="004F31F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kas merupakan rasio untuk mengukur tingkat modal kerja perusahaan atau ketersediaan kas yang dibutuhkan untuk membayar utang dan membiayai penjualan.</w:t>
      </w:r>
    </w:p>
    <w:p w14:paraId="6A354AB4" w14:textId="77777777" w:rsidR="00D26611" w:rsidRPr="00AD566E" w:rsidRDefault="00D26611"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222DC0C8" w14:textId="0745A274" w:rsidR="00B80ED4" w:rsidRPr="00AD566E" w:rsidRDefault="00D26611" w:rsidP="00D26611">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kas merupakan berputarnya kas yang dimulai pada saat dimana diinvestasikan dalam modal kerja yang tingkat likuiditasnya tinggi. Tingkat perputaran kas yang tinggi menunjukkan kecepatan kas kembali menjadi kas yang telah diinvestasikan pada aktiva. Tingkat perputaran kas yang tinggi juga menunjukan telah terjadinya volume penjualan yang tinggi pula</w:t>
      </w:r>
      <w:r w:rsidRPr="00AD566E">
        <w:rPr>
          <w:rFonts w:ascii="Times New Roman" w:hAnsi="Times New Roman" w:cs="Times New Roman"/>
          <w:sz w:val="24"/>
          <w:szCs w:val="24"/>
        </w:rPr>
        <w:t>”.</w:t>
      </w:r>
    </w:p>
    <w:p w14:paraId="6FBF666E" w14:textId="77777777" w:rsidR="00D26611" w:rsidRPr="00AD566E" w:rsidRDefault="00D26611" w:rsidP="00D26611">
      <w:pPr>
        <w:spacing w:after="0" w:line="240" w:lineRule="auto"/>
        <w:ind w:firstLine="709"/>
        <w:jc w:val="both"/>
        <w:rPr>
          <w:rFonts w:ascii="Times New Roman" w:hAnsi="Times New Roman" w:cs="Times New Roman"/>
          <w:sz w:val="24"/>
          <w:szCs w:val="24"/>
        </w:rPr>
      </w:pPr>
    </w:p>
    <w:p w14:paraId="3A242939" w14:textId="77777777" w:rsidR="00D26611" w:rsidRPr="00AD566E" w:rsidRDefault="00D26611"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n </w:t>
      </w:r>
      <w:r w:rsidR="00B80ED4" w:rsidRPr="00AD566E">
        <w:rPr>
          <w:rFonts w:ascii="Times New Roman" w:hAnsi="Times New Roman" w:cs="Times New Roman"/>
          <w:sz w:val="24"/>
          <w:szCs w:val="24"/>
        </w:rPr>
        <w:t xml:space="preserve">menurut </w:t>
      </w:r>
      <w:r w:rsidR="00D21E6A"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00D21E6A" w:rsidRPr="00AD566E">
        <w:rPr>
          <w:rFonts w:ascii="Times New Roman" w:hAnsi="Times New Roman" w:cs="Times New Roman"/>
          <w:sz w:val="24"/>
          <w:szCs w:val="24"/>
        </w:rPr>
        <w:fldChar w:fldCharType="separate"/>
      </w:r>
      <w:r w:rsidR="00D21E6A" w:rsidRPr="00AD566E">
        <w:rPr>
          <w:rFonts w:ascii="Times New Roman" w:hAnsi="Times New Roman" w:cs="Times New Roman"/>
          <w:noProof/>
          <w:sz w:val="24"/>
          <w:szCs w:val="24"/>
        </w:rPr>
        <w:t>(Ermaini, 2021, hal. 95)</w:t>
      </w:r>
      <w:r w:rsidR="00D21E6A" w:rsidRPr="00AD566E">
        <w:rPr>
          <w:rFonts w:ascii="Times New Roman" w:hAnsi="Times New Roman" w:cs="Times New Roman"/>
          <w:sz w:val="24"/>
          <w:szCs w:val="24"/>
        </w:rPr>
        <w:fldChar w:fldCharType="end"/>
      </w:r>
      <w:r w:rsidR="00D21E6A"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Perputaran kas men</w:t>
      </w:r>
      <w:r w:rsidR="00D21E6A" w:rsidRPr="00AD566E">
        <w:rPr>
          <w:rFonts w:ascii="Times New Roman" w:hAnsi="Times New Roman" w:cs="Times New Roman"/>
          <w:sz w:val="24"/>
          <w:szCs w:val="24"/>
        </w:rPr>
        <w:t>u</w:t>
      </w:r>
      <w:r w:rsidR="00B80ED4" w:rsidRPr="00AD566E">
        <w:rPr>
          <w:rFonts w:ascii="Times New Roman" w:hAnsi="Times New Roman" w:cs="Times New Roman"/>
          <w:sz w:val="24"/>
          <w:szCs w:val="24"/>
        </w:rPr>
        <w:t xml:space="preserve">njukkan seberapa cepat kas dan setara kas yang diinvestasikan dalam kegiatan operasional dalam bidang informasi kembali menjadi kas melalui penjualan perusahaan. </w:t>
      </w:r>
    </w:p>
    <w:p w14:paraId="34ABEB84" w14:textId="00F10A48" w:rsidR="00AA7410" w:rsidRPr="00AD566E" w:rsidRDefault="00B80ED4"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Seperti menurut para pendapat diatas dapat disimpulkan bahwa pengertian perputaran kas adalah rasio yang menggambarkan tingkat pengelolaan kas dalam membiayai operasional penjulan perusahaan dalam memporelah laba. Adapun Rumus perputaran kas adalah sebagai berikut:</w:t>
      </w:r>
    </w:p>
    <w:p w14:paraId="2A359DA6" w14:textId="1AA6C0FC" w:rsidR="00943DE5" w:rsidRPr="00AD566E" w:rsidRDefault="00B80ED4" w:rsidP="00245DDD">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4D10B9E3" w14:textId="77777777" w:rsidR="00CC19C5" w:rsidRPr="00AD566E" w:rsidRDefault="00CC19C5" w:rsidP="00943DE5">
      <w:pPr>
        <w:spacing w:after="0" w:line="480" w:lineRule="auto"/>
        <w:jc w:val="both"/>
        <w:rPr>
          <w:rFonts w:ascii="Times New Roman" w:hAnsi="Times New Roman" w:cs="Times New Roman"/>
          <w:sz w:val="24"/>
          <w:szCs w:val="24"/>
        </w:rPr>
      </w:pPr>
    </w:p>
    <w:p w14:paraId="6D4A5226" w14:textId="3B2D1F26" w:rsidR="00B80ED4" w:rsidRPr="00AD566E" w:rsidRDefault="00B80ED4" w:rsidP="00943DE5">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24475359">
                <wp:simplePos x="0" y="0"/>
                <wp:positionH relativeFrom="margin">
                  <wp:posOffset>811314</wp:posOffset>
                </wp:positionH>
                <wp:positionV relativeFrom="paragraph">
                  <wp:posOffset>284049</wp:posOffset>
                </wp:positionV>
                <wp:extent cx="3812876" cy="672860"/>
                <wp:effectExtent l="0" t="0" r="16510" b="13335"/>
                <wp:wrapNone/>
                <wp:docPr id="7" name="Rectangle 7"/>
                <wp:cNvGraphicFramePr/>
                <a:graphic xmlns:a="http://schemas.openxmlformats.org/drawingml/2006/main">
                  <a:graphicData uri="http://schemas.microsoft.com/office/word/2010/wordprocessingShape">
                    <wps:wsp>
                      <wps:cNvSpPr/>
                      <wps:spPr>
                        <a:xfrm>
                          <a:off x="0" y="0"/>
                          <a:ext cx="3812876"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63.9pt;margin-top:22.35pt;width:300.25pt;height:5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341C08DD" w14:textId="77777777" w:rsidR="00943DE5" w:rsidRPr="00AD566E" w:rsidRDefault="00943DE5" w:rsidP="00943DE5">
      <w:pPr>
        <w:spacing w:after="0" w:line="480" w:lineRule="auto"/>
        <w:jc w:val="both"/>
        <w:rPr>
          <w:rFonts w:ascii="Times New Roman" w:hAnsi="Times New Roman" w:cs="Times New Roman"/>
          <w:sz w:val="24"/>
          <w:szCs w:val="24"/>
        </w:rPr>
      </w:pPr>
    </w:p>
    <w:p w14:paraId="1231E245" w14:textId="77777777" w:rsidR="009D2A20" w:rsidRPr="00AD566E" w:rsidRDefault="009D2A20" w:rsidP="00156EDF">
      <w:pPr>
        <w:spacing w:after="0" w:line="480" w:lineRule="auto"/>
        <w:jc w:val="both"/>
        <w:rPr>
          <w:rFonts w:ascii="Times New Roman" w:hAnsi="Times New Roman" w:cs="Times New Roman"/>
          <w:sz w:val="24"/>
          <w:szCs w:val="24"/>
        </w:rPr>
      </w:pPr>
    </w:p>
    <w:p w14:paraId="1CF34A1B" w14:textId="7FAF426B" w:rsidR="00AF164A" w:rsidRPr="00180476" w:rsidRDefault="00CC19C5" w:rsidP="00180476">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76DA3B9" w14:textId="4FA235B5" w:rsidR="00B80ED4" w:rsidRPr="00AD566E" w:rsidRDefault="00B80ED4" w:rsidP="00032C08">
      <w:pPr>
        <w:pStyle w:val="Heading2"/>
        <w:numPr>
          <w:ilvl w:val="1"/>
          <w:numId w:val="34"/>
        </w:numPr>
        <w:spacing w:line="480" w:lineRule="auto"/>
        <w:ind w:left="709" w:hanging="709"/>
        <w:jc w:val="both"/>
        <w:rPr>
          <w:rFonts w:ascii="Times New Roman" w:hAnsi="Times New Roman" w:cs="Times New Roman"/>
          <w:color w:val="auto"/>
          <w:sz w:val="24"/>
          <w:szCs w:val="24"/>
        </w:rPr>
      </w:pPr>
      <w:bookmarkStart w:id="40" w:name="_Toc143177405"/>
      <w:r w:rsidRPr="00AD566E">
        <w:rPr>
          <w:rFonts w:ascii="Times New Roman" w:hAnsi="Times New Roman" w:cs="Times New Roman"/>
          <w:color w:val="auto"/>
          <w:sz w:val="24"/>
          <w:szCs w:val="24"/>
        </w:rPr>
        <w:t>Kerangka Pemikiran dan Paradigma</w:t>
      </w:r>
      <w:bookmarkEnd w:id="40"/>
    </w:p>
    <w:p w14:paraId="7556F9DE"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Suatu perusahaan memiliki salah satu tujuan yaitu untuk memperoleh laba dengan maksimal. Apabila perusahaan sudah memperoleh laba maka tujuan tersebut sudah tercapai, namun apabila perusahaan mengalami kerugian maka hal itu akan menjadi catatan dan evaluasi bagi pemilik perusahaan dalam mengelola keuangnya. </w:t>
      </w:r>
    </w:p>
    <w:p w14:paraId="43D28E6F" w14:textId="0BDAC71A"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Untuk mengetahui tingkat efektivitas dan efisiensi manajer dalam memp</w:t>
      </w:r>
      <w:r w:rsidR="00A27A17">
        <w:rPr>
          <w:rFonts w:ascii="Times New Roman" w:hAnsi="Times New Roman" w:cs="Times New Roman"/>
          <w:sz w:val="24"/>
          <w:szCs w:val="24"/>
        </w:rPr>
        <w:t>erole</w:t>
      </w:r>
      <w:r w:rsidRPr="00AD566E">
        <w:rPr>
          <w:rFonts w:ascii="Times New Roman" w:hAnsi="Times New Roman" w:cs="Times New Roman"/>
          <w:sz w:val="24"/>
          <w:szCs w:val="24"/>
        </w:rPr>
        <w:t xml:space="preserve">h laba maka diperlukan analisis pada laporan keuangan.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Pr="00AD566E">
        <w:rPr>
          <w:rFonts w:ascii="Times New Roman" w:hAnsi="Times New Roman" w:cs="Times New Roman"/>
          <w:sz w:val="24"/>
          <w:szCs w:val="24"/>
        </w:rPr>
        <w:t xml:space="preserve"> salah satunya cara untuk untuk alat ukur analisis yang digunakan untuk menilai kemampuan manajer perusahaan dalam memporelah laba. Aset lancar yang berhubungan dengan tingkat perolehan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00A27A17">
        <w:rPr>
          <w:rFonts w:ascii="Times New Roman" w:hAnsi="Times New Roman" w:cs="Times New Roman"/>
          <w:sz w:val="24"/>
          <w:szCs w:val="24"/>
        </w:rPr>
        <w:t xml:space="preserve"> </w:t>
      </w:r>
      <w:r w:rsidRPr="00AD566E">
        <w:rPr>
          <w:rFonts w:ascii="Times New Roman" w:hAnsi="Times New Roman" w:cs="Times New Roman"/>
          <w:sz w:val="24"/>
          <w:szCs w:val="24"/>
        </w:rPr>
        <w:t>adalah tingkat perputaran piutang, perputaran persediaan dan perputaran kas.</w:t>
      </w:r>
    </w:p>
    <w:p w14:paraId="02A3D6A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lastRenderedPageBreak/>
        <w:t xml:space="preserve">Berdasarkan fenomena yang dijelaskan pada latar belakang menunjukan adanya fenomena yang terjadi dari masing- masing perputaran piutang, persediaan dan kas yang mempengaruhi tingkat perolehan ROA. Adapun penjelasan mengenai akuntansi keuangan menurut </w:t>
      </w:r>
      <w:r w:rsidRPr="00AD566E">
        <w:rPr>
          <w:rFonts w:ascii="Times New Roman" w:hAnsi="Times New Roman" w:cs="Times New Roman"/>
          <w:sz w:val="24"/>
          <w:szCs w:val="24"/>
        </w:rPr>
        <w:fldChar w:fldCharType="begin" w:fldLock="1"/>
      </w:r>
      <w:r w:rsidR="003507B9" w:rsidRPr="00AD566E">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locator":"10","uris":["http://www.mendeley.com/documents/?uuid=9dcca218-718e-4268-aeb6-af2326f97278"]}],"mendeley":{"formattedCitation":"(Rudianto, 2012, hal. 10)","plainTextFormattedCitation":"(Rudianto, 2012, hal. 10)","previouslyFormattedCitation":"(Rudianto, 2012, hal. 1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Rudianto, 2012, hal. 1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itu menjalankan keseluruhan proses akuntansi hingga menghasilkan informasi keuangan bagi pihak eskternal, seperti laporan laba rugi, laporan perubahan data ditahan, laporan posisi keuangan dan laporan arus kas. </w:t>
      </w:r>
    </w:p>
    <w:p w14:paraId="04BCED76"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nalisis Laporan keuangan merupakan suatu proses untuk membedah laporan keuangan kedalam unsurnya dan menelaah masing – masing unsur dengan maksud untuk memperoleh pemahaman yang tepat tatas laporan keuangan itu sendiri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1E3ED46" w14:textId="6B18B241"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Variabel yang akan diteliti dalam penelitian ini adalah tiga variabel independen yaitu perputaran piutang  (X1), perputaran persediaan (X2), dan perputaran kas (X3) serta satu variabel dependen yait</w:t>
      </w:r>
      <w:r w:rsidR="00986E8A">
        <w:rPr>
          <w:rFonts w:ascii="Times New Roman" w:hAnsi="Times New Roman" w:cs="Times New Roman"/>
          <w:sz w:val="24"/>
          <w:szCs w:val="24"/>
        </w:rPr>
        <w:t>u</w:t>
      </w:r>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 xml:space="preserve">eturn </w:t>
      </w:r>
      <w:r w:rsidRPr="00986E8A">
        <w:rPr>
          <w:rFonts w:ascii="Times New Roman" w:hAnsi="Times New Roman" w:cs="Times New Roman"/>
          <w:i/>
          <w:iCs/>
          <w:sz w:val="24"/>
          <w:szCs w:val="24"/>
        </w:rPr>
        <w:t>O</w:t>
      </w:r>
      <w:r w:rsidR="00986E8A" w:rsidRPr="00986E8A">
        <w:rPr>
          <w:rFonts w:ascii="Times New Roman" w:hAnsi="Times New Roman" w:cs="Times New Roman"/>
          <w:i/>
          <w:iCs/>
          <w:sz w:val="24"/>
          <w:szCs w:val="24"/>
        </w:rPr>
        <w:t xml:space="preserve">n </w:t>
      </w:r>
      <w:r w:rsidRPr="00986E8A">
        <w:rPr>
          <w:rFonts w:ascii="Times New Roman" w:hAnsi="Times New Roman" w:cs="Times New Roman"/>
          <w:i/>
          <w:iCs/>
          <w:sz w:val="24"/>
          <w:szCs w:val="24"/>
        </w:rPr>
        <w:t>A</w:t>
      </w:r>
      <w:r w:rsidR="00986E8A" w:rsidRPr="00986E8A">
        <w:rPr>
          <w:rFonts w:ascii="Times New Roman" w:hAnsi="Times New Roman" w:cs="Times New Roman"/>
          <w:i/>
          <w:iCs/>
          <w:sz w:val="24"/>
          <w:szCs w:val="24"/>
        </w:rPr>
        <w:t>ssets</w:t>
      </w:r>
      <w:r w:rsidRPr="00AD566E">
        <w:rPr>
          <w:rFonts w:ascii="Times New Roman" w:hAnsi="Times New Roman" w:cs="Times New Roman"/>
          <w:sz w:val="24"/>
          <w:szCs w:val="24"/>
        </w:rPr>
        <w:t xml:space="preserve"> (Y). </w:t>
      </w:r>
      <w:r w:rsidR="009E0B5E" w:rsidRPr="00AD566E">
        <w:rPr>
          <w:rFonts w:ascii="Times New Roman" w:hAnsi="Times New Roman" w:cs="Times New Roman"/>
          <w:sz w:val="24"/>
          <w:szCs w:val="24"/>
        </w:rPr>
        <w:t>O</w:t>
      </w:r>
      <w:r w:rsidRPr="00AD566E">
        <w:rPr>
          <w:rFonts w:ascii="Times New Roman" w:hAnsi="Times New Roman" w:cs="Times New Roman"/>
          <w:sz w:val="24"/>
          <w:szCs w:val="24"/>
        </w:rPr>
        <w:t>bjek dalam penelitian ini</w:t>
      </w:r>
      <w:r w:rsidR="0034143B" w:rsidRPr="00AD566E">
        <w:rPr>
          <w:rFonts w:ascii="Times New Roman" w:hAnsi="Times New Roman" w:cs="Times New Roman"/>
          <w:sz w:val="24"/>
          <w:szCs w:val="24"/>
        </w:rPr>
        <w:t xml:space="preserve"> adalah perusahaan otomotif</w:t>
      </w:r>
      <w:r w:rsidR="009E0B5E" w:rsidRPr="00AD566E">
        <w:rPr>
          <w:rFonts w:ascii="Times New Roman" w:hAnsi="Times New Roman" w:cs="Times New Roman"/>
          <w:sz w:val="24"/>
          <w:szCs w:val="24"/>
        </w:rPr>
        <w:t xml:space="preserve"> yang terdaftar di BEI periode 2018 - 2022</w:t>
      </w:r>
      <w:r w:rsidRPr="00AD566E">
        <w:rPr>
          <w:rFonts w:ascii="Times New Roman" w:hAnsi="Times New Roman" w:cs="Times New Roman"/>
          <w:sz w:val="24"/>
          <w:szCs w:val="24"/>
        </w:rPr>
        <w:t>.  Berikut dibawah ini definisi dari masing – masing variabel:</w:t>
      </w:r>
    </w:p>
    <w:p w14:paraId="51764231"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X1) adalah rasio yang digunakan untuk mengukur berapa kali dana yang tertanam dalam piutang usaha akan berputar dalam satu periode. Berikut dibawah cara menghitung perputaran piutang:</w:t>
      </w:r>
    </w:p>
    <w:p w14:paraId="772383DF"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5AC3B3E3" w14:textId="77777777" w:rsidR="00775B35" w:rsidRPr="00AD566E" w:rsidRDefault="00775B35" w:rsidP="00775B35">
      <w:pPr>
        <w:spacing w:after="0" w:line="480" w:lineRule="auto"/>
        <w:ind w:firstLine="709"/>
        <w:jc w:val="both"/>
        <w:rPr>
          <w:rFonts w:ascii="Times New Roman" w:hAnsi="Times New Roman" w:cs="Times New Roman"/>
          <w:b/>
          <w:bCs/>
          <w:sz w:val="24"/>
          <w:szCs w:val="24"/>
        </w:rPr>
      </w:pPr>
    </w:p>
    <w:p w14:paraId="54C309CA" w14:textId="77777777" w:rsidR="00775B35" w:rsidRPr="00AD566E" w:rsidRDefault="00775B35" w:rsidP="00CC19C5">
      <w:pPr>
        <w:spacing w:after="0" w:line="480" w:lineRule="auto"/>
        <w:jc w:val="both"/>
        <w:rPr>
          <w:rFonts w:ascii="Times New Roman" w:hAnsi="Times New Roman" w:cs="Times New Roman"/>
          <w:b/>
          <w:bCs/>
          <w:sz w:val="24"/>
          <w:szCs w:val="24"/>
        </w:rPr>
      </w:pPr>
    </w:p>
    <w:p w14:paraId="4B38645E" w14:textId="1C6ECE21" w:rsidR="00CA40BD" w:rsidRPr="00AD566E" w:rsidRDefault="00CA40BD" w:rsidP="00CC19C5">
      <w:pPr>
        <w:spacing w:after="0" w:line="480" w:lineRule="auto"/>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sz w:val="24"/>
          <w:szCs w:val="24"/>
        </w:rPr>
        <w:t>Sumber</w:t>
      </w:r>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4096A455" w14:textId="77777777" w:rsidR="00B93190" w:rsidRDefault="00B93190" w:rsidP="00CC19C5">
      <w:pPr>
        <w:spacing w:after="0" w:line="480" w:lineRule="auto"/>
        <w:ind w:firstLine="709"/>
        <w:jc w:val="both"/>
        <w:rPr>
          <w:rFonts w:ascii="Times New Roman" w:hAnsi="Times New Roman" w:cs="Times New Roman"/>
          <w:sz w:val="24"/>
          <w:szCs w:val="24"/>
        </w:rPr>
      </w:pPr>
    </w:p>
    <w:p w14:paraId="494F15E0" w14:textId="1BA5BED5" w:rsidR="00775B35" w:rsidRPr="00AD566E" w:rsidRDefault="00B80ED4" w:rsidP="00CC19C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Perputaran Persediaan (X2) menurut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itu rasio yang digunakan untuk mengukur berapa kali dana yang ditanam dalam peresdiaan ini berputar dalam satu periode. Rasio ini dihitung dengan membandingkan antara penjualan dengan nilai persediaan.  Berikut dibawah ini cara menghitung perputaran persediaan menurut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DB6D144" w14:textId="0A9FC36D" w:rsidR="00775B35" w:rsidRPr="00AD566E" w:rsidRDefault="00775B35"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640D1B35">
                <wp:simplePos x="0" y="0"/>
                <wp:positionH relativeFrom="margin">
                  <wp:posOffset>874658</wp:posOffset>
                </wp:positionH>
                <wp:positionV relativeFrom="paragraph">
                  <wp:posOffset>8818</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68.85pt;margin-top:.7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D990322" w14:textId="6E2B1822" w:rsidR="00775B35" w:rsidRDefault="00775B35" w:rsidP="00CA40BD">
      <w:pPr>
        <w:spacing w:after="0" w:line="480" w:lineRule="auto"/>
        <w:jc w:val="both"/>
        <w:rPr>
          <w:rFonts w:ascii="Times New Roman" w:hAnsi="Times New Roman" w:cs="Times New Roman"/>
          <w:b/>
          <w:bCs/>
          <w:sz w:val="24"/>
          <w:szCs w:val="24"/>
        </w:rPr>
      </w:pPr>
    </w:p>
    <w:p w14:paraId="57545A9B" w14:textId="77777777" w:rsidR="00B93190" w:rsidRPr="00AD566E" w:rsidRDefault="00B93190" w:rsidP="00CA40BD">
      <w:pPr>
        <w:spacing w:after="0" w:line="480" w:lineRule="auto"/>
        <w:jc w:val="both"/>
        <w:rPr>
          <w:rFonts w:ascii="Times New Roman" w:hAnsi="Times New Roman" w:cs="Times New Roman"/>
          <w:b/>
          <w:bCs/>
          <w:sz w:val="24"/>
          <w:szCs w:val="24"/>
        </w:rPr>
      </w:pPr>
    </w:p>
    <w:p w14:paraId="454D1BB6" w14:textId="3AEA4FEE" w:rsidR="00CA40BD" w:rsidRPr="00AD566E" w:rsidRDefault="00CA40BD" w:rsidP="00CA40BD">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p>
    <w:p w14:paraId="113A2E5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kas (X3) merupakan rasio untuk mengukur tingkat modal kerja perusahaan atau ketersediaan kas yang dibutuhkan untuk membayar utang dan membiayai penjualan.</w:t>
      </w:r>
    </w:p>
    <w:p w14:paraId="7413CC43" w14:textId="4D0D45C3" w:rsidR="00B80ED4"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dapun cara menghitung perputaran kas menurut </w:t>
      </w:r>
      <w:r w:rsidRPr="00AD566E">
        <w:rPr>
          <w:rFonts w:ascii="Times New Roman" w:hAnsi="Times New Roman" w:cs="Times New Roman"/>
          <w:sz w:val="24"/>
          <w:szCs w:val="24"/>
        </w:rPr>
        <w:fldChar w:fldCharType="begin" w:fldLock="1"/>
      </w:r>
      <w:r w:rsidR="00C527EF"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dalah sebagai berikut</w:t>
      </w:r>
      <w:r w:rsidR="009E0B5E" w:rsidRPr="00AD566E">
        <w:rPr>
          <w:rFonts w:ascii="Times New Roman" w:hAnsi="Times New Roman" w:cs="Times New Roman"/>
          <w:sz w:val="24"/>
          <w:szCs w:val="24"/>
        </w:rPr>
        <w:t>:</w:t>
      </w:r>
    </w:p>
    <w:p w14:paraId="15A2983F"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2C75D567"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0D2693CF"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FE3D238" w14:textId="03B361FF" w:rsidR="00986E8A" w:rsidRPr="00AD566E" w:rsidRDefault="009A460C"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658EA8C" w14:textId="082FB504" w:rsidR="00B80ED4"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00C527EF"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etrun On Assets</w:t>
      </w:r>
      <w:r w:rsidRPr="00AD566E">
        <w:rPr>
          <w:rFonts w:ascii="Times New Roman" w:hAnsi="Times New Roman" w:cs="Times New Roman"/>
          <w:sz w:val="24"/>
          <w:szCs w:val="24"/>
        </w:rPr>
        <w:t xml:space="preserve"> (Y) adalah rasio yang menujukan seberapa besar aset dalam menciptakan laba bersih yang akan dihasilkan dari setiap rupiah dana yang tertanam dalam total aset. Berikut cara menghitung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w:t>
      </w:r>
    </w:p>
    <w:p w14:paraId="5A9B4EE1"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2C374AE1" wp14:editId="610FB67C">
                <wp:simplePos x="0" y="0"/>
                <wp:positionH relativeFrom="page">
                  <wp:posOffset>2493034</wp:posOffset>
                </wp:positionH>
                <wp:positionV relativeFrom="paragraph">
                  <wp:posOffset>154305</wp:posOffset>
                </wp:positionV>
                <wp:extent cx="3545049" cy="793630"/>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3545049" cy="7936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196.3pt;margin-top:12.15pt;width:279.15pt;height:6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" filled="f" strokecolor="black [3200]">
                <v:stroke joinstyle="round"/>
                <v:textbo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6274A1D6"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16A14167"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D3328E3" w14:textId="7BFA66CB" w:rsidR="00775B35" w:rsidRPr="00AD566E" w:rsidRDefault="009A460C" w:rsidP="00B52DD4">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p>
    <w:p w14:paraId="11B0870E" w14:textId="1D28E080" w:rsidR="00257510"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hasil penelitian terdahulu yang dilakukan oleh (Penelitian diatas juga didukung oleh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slamiah &amp; Yudiantor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urafika, 201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ovika &amp; Siswanti,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ng dalam penelitiannya melibatkan tentang perputaran piutang, perputaran persediaan dan perputaran kas sebagai variabel independenya dan dalam hasil uji mereka menjelaskan bahwa secara parsial perputaran piutang, perputaran persediaan dan perputaran kas memiliki pengaruh  positif dan signifikan terhadap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w:t>
      </w:r>
    </w:p>
    <w:p w14:paraId="59B0534A" w14:textId="65A1F7E9" w:rsidR="00B80ED4"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Berdasarkan dari penjelasan kerangka pemikiran diatas, maka penulis menggambarkan kerangka pemikiran yang dikembangkan sebagai berikut:</w:t>
      </w:r>
    </w:p>
    <w:p w14:paraId="5C782967" w14:textId="3C920923" w:rsidR="00B80ED4" w:rsidRPr="00AD566E" w:rsidRDefault="00F45B0C" w:rsidP="00156EDF">
      <w:pPr>
        <w:spacing w:line="480" w:lineRule="auto"/>
        <w:jc w:val="both"/>
        <w:rPr>
          <w:rFonts w:ascii="Times New Roman" w:hAnsi="Times New Roman" w:cs="Times New Roman"/>
          <w:sz w:val="24"/>
          <w:szCs w:val="24"/>
        </w:rPr>
      </w:pPr>
      <w:r w:rsidRPr="00F45B0C">
        <w:rPr>
          <w:noProof/>
        </w:rPr>
        <w:lastRenderedPageBreak/>
        <w:drawing>
          <wp:inline distT="0" distB="0" distL="0" distR="0" wp14:anchorId="4016A78B" wp14:editId="5FB03DCC">
            <wp:extent cx="5252085" cy="7062470"/>
            <wp:effectExtent l="0" t="0" r="5715" b="5080"/>
            <wp:docPr id="5801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7062470"/>
                    </a:xfrm>
                    <a:prstGeom prst="rect">
                      <a:avLst/>
                    </a:prstGeom>
                    <a:noFill/>
                    <a:ln>
                      <a:noFill/>
                    </a:ln>
                  </pic:spPr>
                </pic:pic>
              </a:graphicData>
            </a:graphic>
          </wp:inline>
        </w:drawing>
      </w:r>
    </w:p>
    <w:p w14:paraId="3B00EE67" w14:textId="59E4BD0A" w:rsidR="000873E8" w:rsidRPr="00032C08" w:rsidRDefault="00B80ED4" w:rsidP="00032C08">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1" w:name="_Toc135428400"/>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C42152">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Kerangka Pemikiran</w:t>
      </w:r>
      <w:bookmarkEnd w:id="41"/>
    </w:p>
    <w:p w14:paraId="12936054" w14:textId="2CFE8354" w:rsidR="00B80ED4" w:rsidRPr="00AD566E" w:rsidRDefault="00B80ED4"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lastRenderedPageBreak/>
        <w:t>Dari kerangka pemikiran tersebut, maka paradigma penelitian ini penulis susun sebagai berikut:</w:t>
      </w:r>
    </w:p>
    <w:p w14:paraId="3AE32A11" w14:textId="3C308328" w:rsidR="00B80ED4" w:rsidRPr="00AD566E" w:rsidRDefault="0044249C"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w:drawing>
          <wp:inline distT="0" distB="0" distL="0" distR="0" wp14:anchorId="7F2212B8" wp14:editId="7A2D700C">
            <wp:extent cx="4278630" cy="2613660"/>
            <wp:effectExtent l="0" t="0" r="7620" b="0"/>
            <wp:docPr id="7083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8630" cy="2613660"/>
                    </a:xfrm>
                    <a:prstGeom prst="rect">
                      <a:avLst/>
                    </a:prstGeom>
                    <a:noFill/>
                    <a:ln>
                      <a:noFill/>
                    </a:ln>
                  </pic:spPr>
                </pic:pic>
              </a:graphicData>
            </a:graphic>
          </wp:inline>
        </w:drawing>
      </w:r>
    </w:p>
    <w:p w14:paraId="37D1A6D1" w14:textId="4C6DA2B9"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2" w:name="_Toc135428401"/>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C42152">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Paradigma Penelitian</w:t>
      </w:r>
      <w:bookmarkEnd w:id="42"/>
    </w:p>
    <w:p w14:paraId="0817A7AB" w14:textId="1F059894" w:rsidR="00180476" w:rsidRDefault="00180476" w:rsidP="00032C08">
      <w:pPr>
        <w:pStyle w:val="Heading2"/>
        <w:numPr>
          <w:ilvl w:val="1"/>
          <w:numId w:val="34"/>
        </w:numPr>
        <w:spacing w:line="480" w:lineRule="auto"/>
        <w:rPr>
          <w:rFonts w:ascii="Times New Roman" w:eastAsia="Times New Roman" w:hAnsi="Times New Roman" w:cs="Times New Roman"/>
          <w:color w:val="auto"/>
          <w:sz w:val="24"/>
          <w:szCs w:val="24"/>
        </w:rPr>
      </w:pPr>
      <w:bookmarkStart w:id="43" w:name="_Toc143177406"/>
      <w:r w:rsidRPr="00180476">
        <w:rPr>
          <w:rFonts w:ascii="Times New Roman" w:eastAsia="Times New Roman" w:hAnsi="Times New Roman" w:cs="Times New Roman"/>
          <w:color w:val="auto"/>
          <w:sz w:val="24"/>
          <w:szCs w:val="24"/>
        </w:rPr>
        <w:t>Hipotesis Penelitian</w:t>
      </w:r>
      <w:bookmarkEnd w:id="43"/>
    </w:p>
    <w:p w14:paraId="5205628C" w14:textId="073A89B4"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Pr="00AD566E">
        <w:rPr>
          <w:rFonts w:ascii="Times New Roman" w:eastAsia="Times New Roman" w:hAnsi="Times New Roman" w:cs="Times New Roman"/>
          <w:sz w:val="24"/>
          <w:szCs w:val="24"/>
        </w:rPr>
        <w:t xml:space="preserve">uatu perusahaan dibentuk dengan tujuan untuk memperoleh keuntungan sebesar-besarnya. Keberhasilan suatu perusahaan dalam menjalankan bisnisnya dilihat berdasarkan tingkat laba yang diperoleh atau sering disebut dengan profitabilitas. Profitabilitas dapat dihitung dengan menggunakan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untuk mengukur kemampuan perusahaan dalam menghasilkan laba. Semakin tinggi perbandingan laba bersih terhadap total aset maka akan semakin baik bagi perusahaan.</w:t>
      </w:r>
    </w:p>
    <w:p w14:paraId="33A27F7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iutang muncul karena perusahaan melakukan penjualan secara kredit untuk meningkatkan volume usahanya. Perputaran piutang menunjukkan periode terikatnya modal kerja dalam piutang dimana semakin cepat periode berputarnya menunjukkan semakin cepat perusahaan mendapatkan keuntungan dari penjualan kredit dan banyak </w:t>
      </w:r>
      <w:r w:rsidRPr="00AD566E">
        <w:rPr>
          <w:rFonts w:ascii="Times New Roman" w:hAnsi="Times New Roman" w:cs="Times New Roman"/>
          <w:sz w:val="24"/>
          <w:szCs w:val="24"/>
        </w:rPr>
        <w:lastRenderedPageBreak/>
        <w:t>anggaran yang terinvestasi pada piutang sehingga profitabilitas perusahaan juga ikut meningkat.</w:t>
      </w:r>
    </w:p>
    <w:p w14:paraId="7C017DBA" w14:textId="25BEA56A"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Perputaran persediaan</w:t>
      </w:r>
      <w:r>
        <w:rPr>
          <w:rFonts w:ascii="Times New Roman" w:hAnsi="Times New Roman" w:cs="Times New Roman"/>
          <w:sz w:val="24"/>
          <w:szCs w:val="24"/>
        </w:rPr>
        <w:t xml:space="preserve"> </w:t>
      </w:r>
      <w:r w:rsidRPr="00AD566E">
        <w:rPr>
          <w:rFonts w:ascii="Times New Roman" w:hAnsi="Times New Roman" w:cs="Times New Roman"/>
          <w:sz w:val="24"/>
          <w:szCs w:val="24"/>
        </w:rPr>
        <w:t>dimulai dari persediaan perusahaan tersebut ada digudang, apakah itu dari proses produksi, sampai persediaan itu terjual. Semakin cepat barang persediaan itu keluar dari gudang untuk di jual, berarti semakin baik, karena menunjukan penjualan yang tinggi dan pendapatan tinggi, sehingga akan meningkatkan laba, yang berdampak pada meningkatnya profitabilitas.</w:t>
      </w:r>
    </w:p>
    <w:p w14:paraId="604145E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gar profitabilitas di dalam suatu perusahaan terus meningkat perusahaan harus meningkatkan volume penjualan baik itu tunai atau secara kredit. Dengan meningkatkan penjualan kepada perusahaan untuk menambah alat likuid dari perusahaan seperti kas atau piutang. Apabila tingkat perputaran kas didalam perusahaan terus meningkat maka perusahaan juga tidak akan kesulitan untuk memenuhi operasional perusahaan.</w:t>
      </w:r>
    </w:p>
    <w:p w14:paraId="671A065C" w14:textId="77777777"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r w:rsidRPr="002F037C">
        <w:rPr>
          <w:rFonts w:ascii="Times New Roman" w:eastAsia="Times New Roman" w:hAnsi="Times New Roman" w:cs="Times New Roman"/>
          <w:sz w:val="24"/>
          <w:szCs w:val="24"/>
        </w:rPr>
        <w:t xml:space="preserve">Penurunan </w:t>
      </w:r>
      <w:r>
        <w:rPr>
          <w:rFonts w:ascii="Times New Roman" w:eastAsia="Times New Roman" w:hAnsi="Times New Roman" w:cs="Times New Roman"/>
          <w:sz w:val="24"/>
          <w:szCs w:val="24"/>
        </w:rPr>
        <w:t xml:space="preserve">laba yang </w:t>
      </w:r>
      <w:r w:rsidRPr="002F037C">
        <w:rPr>
          <w:rFonts w:ascii="Times New Roman" w:eastAsia="Times New Roman" w:hAnsi="Times New Roman" w:cs="Times New Roman"/>
          <w:sz w:val="24"/>
          <w:szCs w:val="24"/>
        </w:rPr>
        <w:t>terjadi</w:t>
      </w:r>
      <w:r>
        <w:rPr>
          <w:rFonts w:ascii="Times New Roman" w:eastAsia="Times New Roman" w:hAnsi="Times New Roman" w:cs="Times New Roman"/>
          <w:sz w:val="24"/>
          <w:szCs w:val="24"/>
        </w:rPr>
        <w:t xml:space="preserve"> pada perusahaan otomotif disebabkan oleh </w:t>
      </w:r>
      <w:r w:rsidRPr="002F037C">
        <w:rPr>
          <w:rFonts w:ascii="Times New Roman" w:eastAsia="Times New Roman" w:hAnsi="Times New Roman" w:cs="Times New Roman"/>
          <w:sz w:val="24"/>
          <w:szCs w:val="24"/>
        </w:rPr>
        <w:t xml:space="preserve"> kenaikan biaya material, penjualan da</w:t>
      </w:r>
      <w:r>
        <w:rPr>
          <w:rFonts w:ascii="Times New Roman" w:eastAsia="Times New Roman" w:hAnsi="Times New Roman" w:cs="Times New Roman"/>
          <w:sz w:val="24"/>
          <w:szCs w:val="24"/>
        </w:rPr>
        <w:t xml:space="preserve">n laba </w:t>
      </w:r>
      <w:r w:rsidRPr="002F037C">
        <w:rPr>
          <w:rFonts w:ascii="Times New Roman" w:eastAsia="Times New Roman" w:hAnsi="Times New Roman" w:cs="Times New Roman"/>
          <w:sz w:val="24"/>
          <w:szCs w:val="24"/>
        </w:rPr>
        <w:t>mengalami penurunan yang diakibatkan oleh pandemi Covid-19</w:t>
      </w:r>
      <w:r>
        <w:rPr>
          <w:rFonts w:ascii="Times New Roman" w:eastAsia="Times New Roman" w:hAnsi="Times New Roman" w:cs="Times New Roman"/>
          <w:sz w:val="24"/>
          <w:szCs w:val="24"/>
        </w:rPr>
        <w:t xml:space="preserve">. Selain itu turunya </w:t>
      </w:r>
      <w:r w:rsidRPr="00272FF5">
        <w:rPr>
          <w:rFonts w:ascii="Times New Roman" w:eastAsia="Times New Roman" w:hAnsi="Times New Roman" w:cs="Times New Roman"/>
          <w:sz w:val="24"/>
          <w:szCs w:val="24"/>
        </w:rPr>
        <w:t>kinerja As</w:t>
      </w:r>
      <w:r>
        <w:rPr>
          <w:rFonts w:ascii="Times New Roman" w:eastAsia="Times New Roman" w:hAnsi="Times New Roman" w:cs="Times New Roman"/>
          <w:sz w:val="24"/>
          <w:szCs w:val="24"/>
        </w:rPr>
        <w:t>tra</w:t>
      </w:r>
      <w:r w:rsidRPr="00272FF5">
        <w:rPr>
          <w:rFonts w:ascii="Times New Roman" w:eastAsia="Times New Roman" w:hAnsi="Times New Roman" w:cs="Times New Roman"/>
          <w:sz w:val="24"/>
          <w:szCs w:val="24"/>
        </w:rPr>
        <w:t>, disebabkan oleh</w:t>
      </w:r>
      <w:r>
        <w:rPr>
          <w:rFonts w:ascii="Times New Roman" w:eastAsia="Times New Roman" w:hAnsi="Times New Roman" w:cs="Times New Roman"/>
          <w:sz w:val="24"/>
          <w:szCs w:val="24"/>
        </w:rPr>
        <w:t xml:space="preserve"> turunya </w:t>
      </w:r>
      <w:r w:rsidRPr="00272FF5">
        <w:rPr>
          <w:rFonts w:ascii="Times New Roman" w:eastAsia="Times New Roman" w:hAnsi="Times New Roman" w:cs="Times New Roman"/>
          <w:sz w:val="24"/>
          <w:szCs w:val="24"/>
        </w:rPr>
        <w:t>laba bersih divisi otomotif sebesar 68%</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Sel</w:t>
      </w:r>
      <w:r>
        <w:rPr>
          <w:rFonts w:ascii="Times New Roman" w:eastAsia="Times New Roman" w:hAnsi="Times New Roman" w:cs="Times New Roman"/>
          <w:sz w:val="24"/>
          <w:szCs w:val="24"/>
        </w:rPr>
        <w:t>anjutnya</w:t>
      </w:r>
      <w:r w:rsidRPr="00272FF5">
        <w:rPr>
          <w:rFonts w:ascii="Times New Roman" w:eastAsia="Times New Roman" w:hAnsi="Times New Roman" w:cs="Times New Roman"/>
          <w:sz w:val="24"/>
          <w:szCs w:val="24"/>
        </w:rPr>
        <w:t>, bisnis otomotif</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PT Astra Otoparts Tbk (AUTO)</w:t>
      </w:r>
      <w:r>
        <w:rPr>
          <w:rFonts w:ascii="Times New Roman" w:eastAsia="Times New Roman" w:hAnsi="Times New Roman" w:cs="Times New Roman"/>
          <w:sz w:val="24"/>
          <w:szCs w:val="24"/>
        </w:rPr>
        <w:t xml:space="preserve"> mengalami </w:t>
      </w:r>
      <w:r w:rsidRPr="00272FF5">
        <w:rPr>
          <w:rFonts w:ascii="Times New Roman" w:eastAsia="Times New Roman" w:hAnsi="Times New Roman" w:cs="Times New Roman"/>
          <w:sz w:val="24"/>
          <w:szCs w:val="24"/>
        </w:rPr>
        <w:t>penurunan laba bersih yang besar</w:t>
      </w:r>
      <w:r>
        <w:rPr>
          <w:rFonts w:ascii="Times New Roman" w:eastAsia="Times New Roman" w:hAnsi="Times New Roman" w:cs="Times New Roman"/>
          <w:sz w:val="24"/>
          <w:szCs w:val="24"/>
        </w:rPr>
        <w:t xml:space="preserve"> hingga</w:t>
      </w:r>
      <w:r w:rsidRPr="00272FF5">
        <w:rPr>
          <w:rFonts w:ascii="Times New Roman" w:eastAsia="Times New Roman" w:hAnsi="Times New Roman" w:cs="Times New Roman"/>
          <w:sz w:val="24"/>
          <w:szCs w:val="24"/>
        </w:rPr>
        <w:t xml:space="preserve"> 99,73% dari Rp 740 miliar menjadi Rp</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2 miliar pada tahun 2020. Laba AUTO</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disebabkan oleh penurunan pendapatan dari segmen pabrikan, pasar suku cadang pengganti dan segmen ekspor</w:t>
      </w:r>
      <w:r>
        <w:rPr>
          <w:rFonts w:ascii="Times New Roman" w:eastAsia="Times New Roman" w:hAnsi="Times New Roman" w:cs="Times New Roman"/>
          <w:sz w:val="24"/>
          <w:szCs w:val="24"/>
        </w:rPr>
        <w:t>.</w:t>
      </w:r>
    </w:p>
    <w:p w14:paraId="5528D63D" w14:textId="64FF8452" w:rsidR="00032C08" w:rsidRPr="00032C08" w:rsidRDefault="00032C08" w:rsidP="00032C08">
      <w:pPr>
        <w:spacing w:after="0" w:line="480" w:lineRule="auto"/>
        <w:ind w:firstLine="709"/>
        <w:jc w:val="both"/>
        <w:rPr>
          <w:rFonts w:ascii="Times New Roman" w:hAnsi="Times New Roman" w:cs="Times New Roman"/>
          <w:sz w:val="28"/>
          <w:szCs w:val="28"/>
        </w:rPr>
      </w:pPr>
      <w:r>
        <w:rPr>
          <w:rFonts w:ascii="Times New Roman" w:hAnsi="Times New Roman" w:cs="Times New Roman"/>
          <w:sz w:val="24"/>
          <w:szCs w:val="24"/>
        </w:rPr>
        <w:t xml:space="preserve">Penelitian ini sejalan de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Maemun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Simatupa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Zann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Novika &amp; Siswant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Manuru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B78">
        <w:rPr>
          <w:rFonts w:ascii="Times New Roman" w:hAnsi="Times New Roman" w:cs="Times New Roman"/>
          <w:sz w:val="24"/>
          <w:szCs w:val="24"/>
        </w:rPr>
        <w:t xml:space="preserve">yang dalam penelitiannya melibatkan tentang perputaran piutang, perputaran persediaan dan perputaran kas </w:t>
      </w:r>
      <w:r w:rsidRPr="003D5B78">
        <w:rPr>
          <w:rFonts w:ascii="Times New Roman" w:hAnsi="Times New Roman" w:cs="Times New Roman"/>
          <w:sz w:val="24"/>
          <w:szCs w:val="24"/>
        </w:rPr>
        <w:lastRenderedPageBreak/>
        <w:t xml:space="preserve">sebagai variabel independenya dan dalam hasil uji mereka menjelaskan memiliki pengaruh positif dan signifikan terhadap </w:t>
      </w:r>
      <w:r w:rsidRPr="003D5B78">
        <w:rPr>
          <w:rFonts w:ascii="Times New Roman" w:hAnsi="Times New Roman" w:cs="Times New Roman"/>
          <w:i/>
          <w:iCs/>
          <w:sz w:val="24"/>
          <w:szCs w:val="24"/>
        </w:rPr>
        <w:t>Return On Assets</w:t>
      </w:r>
      <w:r w:rsidRPr="003D5B78">
        <w:rPr>
          <w:rFonts w:ascii="Times New Roman" w:hAnsi="Times New Roman" w:cs="Times New Roman"/>
          <w:sz w:val="24"/>
          <w:szCs w:val="24"/>
        </w:rPr>
        <w:t>.</w:t>
      </w:r>
    </w:p>
    <w:p w14:paraId="6C72D9A7" w14:textId="77777777" w:rsidR="00180476" w:rsidRPr="00AD566E" w:rsidRDefault="00180476" w:rsidP="003948AD">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Berdasarkan teori yang telah dikaji oleh penulis dalam kerangka pemikiran, maka hipotesis penelitian yang berupa jawaban sementara dari hasil penelitian adalah sebagai berikut:</w:t>
      </w:r>
    </w:p>
    <w:p w14:paraId="03043B03" w14:textId="64865D64" w:rsidR="007D1351" w:rsidRPr="00AD566E" w:rsidRDefault="007D1351" w:rsidP="003948AD">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0</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AD566E">
        <w:rPr>
          <w:rFonts w:ascii="Times New Roman" w:hAnsi="Times New Roman" w:cs="Times New Roman"/>
          <w:sz w:val="24"/>
          <w:szCs w:val="24"/>
        </w:rPr>
        <w:t xml:space="preserve">Perputaran piutang </w:t>
      </w:r>
      <w:r>
        <w:rPr>
          <w:rFonts w:ascii="Times New Roman" w:hAnsi="Times New Roman" w:cs="Times New Roman"/>
          <w:sz w:val="24"/>
          <w:szCs w:val="24"/>
        </w:rPr>
        <w:t xml:space="preserve">tidak </w:t>
      </w:r>
      <w:r w:rsidRPr="00AD566E">
        <w:rPr>
          <w:rFonts w:ascii="Times New Roman" w:hAnsi="Times New Roman" w:cs="Times New Roman"/>
          <w:sz w:val="24"/>
          <w:szCs w:val="24"/>
        </w:rPr>
        <w:t xml:space="preserve">berpengaruh terhadap </w:t>
      </w:r>
      <w:r w:rsidRPr="00180476">
        <w:rPr>
          <w:rFonts w:ascii="Times New Roman" w:hAnsi="Times New Roman" w:cs="Times New Roman"/>
          <w:i/>
          <w:iCs/>
          <w:sz w:val="24"/>
          <w:szCs w:val="24"/>
        </w:rPr>
        <w:t>Return On Assets</w:t>
      </w:r>
      <w:r w:rsidRPr="00AD566E">
        <w:rPr>
          <w:rFonts w:ascii="Times New Roman" w:hAnsi="Times New Roman" w:cs="Times New Roman"/>
          <w:sz w:val="24"/>
          <w:szCs w:val="24"/>
        </w:rPr>
        <w:t>.</w:t>
      </w:r>
    </w:p>
    <w:p w14:paraId="0D14BA88" w14:textId="09B08A58" w:rsidR="00180476" w:rsidRPr="00AD566E" w:rsidRDefault="00180476" w:rsidP="003948AD">
      <w:pPr>
        <w:pStyle w:val="ListParagraph"/>
        <w:spacing w:after="0"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H1</w:t>
      </w:r>
      <w:r w:rsidR="007D1351">
        <w:rPr>
          <w:rFonts w:ascii="Times New Roman" w:hAnsi="Times New Roman" w:cs="Times New Roman"/>
          <w:sz w:val="24"/>
          <w:szCs w:val="24"/>
          <w:vertAlign w:val="subscript"/>
        </w:rPr>
        <w:t>1</w:t>
      </w:r>
      <w:r w:rsidRPr="00AD566E">
        <w:rPr>
          <w:rFonts w:ascii="Times New Roman" w:hAnsi="Times New Roman" w:cs="Times New Roman"/>
          <w:sz w:val="24"/>
          <w:szCs w:val="24"/>
        </w:rPr>
        <w:t xml:space="preserve">: Perputaran piutang berpengaruh terhadap </w:t>
      </w:r>
      <w:r w:rsidRPr="00180476">
        <w:rPr>
          <w:rFonts w:ascii="Times New Roman" w:hAnsi="Times New Roman" w:cs="Times New Roman"/>
          <w:i/>
          <w:iCs/>
          <w:sz w:val="24"/>
          <w:szCs w:val="24"/>
        </w:rPr>
        <w:t>Return On Assets</w:t>
      </w:r>
      <w:r w:rsidRPr="00AD566E">
        <w:rPr>
          <w:rFonts w:ascii="Times New Roman" w:hAnsi="Times New Roman" w:cs="Times New Roman"/>
          <w:sz w:val="24"/>
          <w:szCs w:val="24"/>
        </w:rPr>
        <w:t>.</w:t>
      </w:r>
    </w:p>
    <w:p w14:paraId="49121CC7" w14:textId="1CBE529B" w:rsidR="007D1351"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2</w:t>
      </w:r>
      <w:r w:rsidRPr="00AD566E">
        <w:rPr>
          <w:rFonts w:ascii="Times New Roman" w:hAnsi="Times New Roman" w:cs="Times New Roman"/>
          <w:sz w:val="24"/>
          <w:szCs w:val="24"/>
        </w:rPr>
        <w:t>:</w:t>
      </w:r>
      <w:r w:rsidR="007D1351">
        <w:rPr>
          <w:rFonts w:ascii="Times New Roman" w:hAnsi="Times New Roman" w:cs="Times New Roman"/>
          <w:sz w:val="24"/>
          <w:szCs w:val="24"/>
        </w:rPr>
        <w:t xml:space="preserve"> </w:t>
      </w:r>
      <w:r w:rsidR="007D1351" w:rsidRPr="00AD566E">
        <w:rPr>
          <w:rFonts w:ascii="Times New Roman" w:hAnsi="Times New Roman" w:cs="Times New Roman"/>
          <w:sz w:val="24"/>
          <w:szCs w:val="24"/>
        </w:rPr>
        <w:t xml:space="preserve">Perputaran persediaan </w:t>
      </w:r>
      <w:r w:rsidR="007D1351">
        <w:rPr>
          <w:rFonts w:ascii="Times New Roman" w:hAnsi="Times New Roman" w:cs="Times New Roman"/>
          <w:sz w:val="24"/>
          <w:szCs w:val="24"/>
        </w:rPr>
        <w:t xml:space="preserve">tidak </w:t>
      </w:r>
      <w:r w:rsidR="007D1351" w:rsidRPr="00AD566E">
        <w:rPr>
          <w:rFonts w:ascii="Times New Roman" w:hAnsi="Times New Roman" w:cs="Times New Roman"/>
          <w:sz w:val="24"/>
          <w:szCs w:val="24"/>
        </w:rPr>
        <w:t xml:space="preserve">berpengaruh terhadap </w:t>
      </w:r>
      <w:r w:rsidR="007D1351" w:rsidRPr="00180476">
        <w:rPr>
          <w:rFonts w:ascii="Times New Roman" w:hAnsi="Times New Roman" w:cs="Times New Roman"/>
          <w:i/>
          <w:iCs/>
          <w:sz w:val="24"/>
          <w:szCs w:val="24"/>
        </w:rPr>
        <w:t>Return On Assets</w:t>
      </w:r>
      <w:r w:rsidR="007D1351" w:rsidRPr="00AD566E">
        <w:rPr>
          <w:rFonts w:ascii="Times New Roman" w:hAnsi="Times New Roman" w:cs="Times New Roman"/>
          <w:sz w:val="24"/>
          <w:szCs w:val="24"/>
        </w:rPr>
        <w:t>.</w:t>
      </w:r>
    </w:p>
    <w:p w14:paraId="75422CC7" w14:textId="5679DD66" w:rsidR="00180476" w:rsidRDefault="007D1351" w:rsidP="003948AD">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H1</w:t>
      </w:r>
      <w:r>
        <w:rPr>
          <w:rFonts w:ascii="Times New Roman" w:hAnsi="Times New Roman" w:cs="Times New Roman"/>
          <w:sz w:val="24"/>
          <w:szCs w:val="24"/>
          <w:vertAlign w:val="subscript"/>
        </w:rPr>
        <w:t xml:space="preserve">2: </w:t>
      </w:r>
      <w:r w:rsidR="00180476" w:rsidRPr="00AD566E">
        <w:rPr>
          <w:rFonts w:ascii="Times New Roman" w:hAnsi="Times New Roman" w:cs="Times New Roman"/>
          <w:sz w:val="24"/>
          <w:szCs w:val="24"/>
        </w:rPr>
        <w:t xml:space="preserve"> Perputaran persediaan berpengaruh terhadap </w:t>
      </w:r>
      <w:r w:rsidR="00180476" w:rsidRPr="00180476">
        <w:rPr>
          <w:rFonts w:ascii="Times New Roman" w:hAnsi="Times New Roman" w:cs="Times New Roman"/>
          <w:i/>
          <w:iCs/>
          <w:sz w:val="24"/>
          <w:szCs w:val="24"/>
        </w:rPr>
        <w:t>Return On Assets</w:t>
      </w:r>
      <w:r w:rsidR="00180476" w:rsidRPr="00AD566E">
        <w:rPr>
          <w:rFonts w:ascii="Times New Roman" w:hAnsi="Times New Roman" w:cs="Times New Roman"/>
          <w:sz w:val="24"/>
          <w:szCs w:val="24"/>
        </w:rPr>
        <w:t>.</w:t>
      </w:r>
    </w:p>
    <w:p w14:paraId="0A22E16C" w14:textId="7FC2A648" w:rsidR="00180476" w:rsidRPr="007D1351"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180476">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Perputaran kas </w:t>
      </w:r>
      <w:r w:rsidR="007D1351">
        <w:rPr>
          <w:rFonts w:ascii="Times New Roman" w:hAnsi="Times New Roman" w:cs="Times New Roman"/>
          <w:sz w:val="24"/>
          <w:szCs w:val="24"/>
        </w:rPr>
        <w:t xml:space="preserve">tidak </w:t>
      </w:r>
      <w:r w:rsidRPr="00180476">
        <w:rPr>
          <w:rFonts w:ascii="Times New Roman" w:hAnsi="Times New Roman" w:cs="Times New Roman"/>
          <w:sz w:val="24"/>
          <w:szCs w:val="24"/>
        </w:rPr>
        <w:t xml:space="preserve">berpengaruh terhadap </w:t>
      </w:r>
      <w:r w:rsidRPr="00180476">
        <w:rPr>
          <w:rFonts w:ascii="Times New Roman" w:hAnsi="Times New Roman" w:cs="Times New Roman"/>
          <w:i/>
          <w:iCs/>
          <w:sz w:val="24"/>
          <w:szCs w:val="24"/>
        </w:rPr>
        <w:t>Return On Assets</w:t>
      </w:r>
      <w:r>
        <w:rPr>
          <w:rFonts w:ascii="Times New Roman" w:hAnsi="Times New Roman" w:cs="Times New Roman"/>
          <w:i/>
          <w:iCs/>
          <w:sz w:val="24"/>
          <w:szCs w:val="24"/>
        </w:rPr>
        <w:t>.</w:t>
      </w:r>
    </w:p>
    <w:p w14:paraId="048C01FC" w14:textId="69721E33" w:rsidR="007D1351" w:rsidRPr="00180476" w:rsidRDefault="007D1351" w:rsidP="003948AD">
      <w:pPr>
        <w:pStyle w:val="ListParagraph"/>
        <w:spacing w:after="0" w:line="480" w:lineRule="auto"/>
        <w:ind w:left="1080"/>
        <w:jc w:val="both"/>
        <w:rPr>
          <w:rFonts w:ascii="Times New Roman" w:hAnsi="Times New Roman" w:cs="Times New Roman"/>
          <w:sz w:val="24"/>
          <w:szCs w:val="24"/>
        </w:rPr>
      </w:pPr>
      <w:r w:rsidRPr="00180476">
        <w:rPr>
          <w:rFonts w:ascii="Times New Roman" w:hAnsi="Times New Roman" w:cs="Times New Roman"/>
          <w:sz w:val="24"/>
          <w:szCs w:val="24"/>
        </w:rPr>
        <w:t>H</w:t>
      </w:r>
      <w:r>
        <w:rPr>
          <w:rFonts w:ascii="Times New Roman" w:hAnsi="Times New Roman" w:cs="Times New Roman"/>
          <w:sz w:val="24"/>
          <w:szCs w:val="24"/>
        </w:rPr>
        <w:t>1</w:t>
      </w:r>
      <w:r>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Perputaran kas berpengaruh terhadap </w:t>
      </w:r>
      <w:r w:rsidRPr="00180476">
        <w:rPr>
          <w:rFonts w:ascii="Times New Roman" w:hAnsi="Times New Roman" w:cs="Times New Roman"/>
          <w:i/>
          <w:iCs/>
          <w:sz w:val="24"/>
          <w:szCs w:val="24"/>
        </w:rPr>
        <w:t>Return On Assets</w:t>
      </w:r>
      <w:r>
        <w:rPr>
          <w:rFonts w:ascii="Times New Roman" w:hAnsi="Times New Roman" w:cs="Times New Roman"/>
          <w:i/>
          <w:iCs/>
          <w:sz w:val="24"/>
          <w:szCs w:val="24"/>
        </w:rPr>
        <w:t>.</w:t>
      </w:r>
    </w:p>
    <w:p w14:paraId="36DDB3AC" w14:textId="77777777" w:rsidR="00180476" w:rsidRPr="00180476" w:rsidRDefault="00180476" w:rsidP="00180476">
      <w:pPr>
        <w:pStyle w:val="ListParagraph"/>
        <w:spacing w:after="0" w:line="480" w:lineRule="auto"/>
        <w:ind w:left="660"/>
        <w:jc w:val="both"/>
        <w:rPr>
          <w:rFonts w:ascii="Times New Roman" w:hAnsi="Times New Roman" w:cs="Times New Roman"/>
          <w:sz w:val="24"/>
          <w:szCs w:val="24"/>
        </w:rPr>
      </w:pPr>
    </w:p>
    <w:p w14:paraId="4B000100" w14:textId="77777777" w:rsidR="00233BDC" w:rsidRPr="00AD566E" w:rsidRDefault="00233BDC" w:rsidP="00156EDF">
      <w:pPr>
        <w:pStyle w:val="Heading1"/>
        <w:spacing w:line="480" w:lineRule="auto"/>
        <w:jc w:val="center"/>
        <w:rPr>
          <w:rFonts w:ascii="Times New Roman" w:hAnsi="Times New Roman" w:cs="Times New Roman"/>
          <w:b/>
          <w:bCs/>
          <w:color w:val="auto"/>
          <w:sz w:val="24"/>
          <w:szCs w:val="24"/>
        </w:rPr>
        <w:sectPr w:rsidR="00233BDC" w:rsidRPr="00AD566E" w:rsidSect="00233BDC">
          <w:pgSz w:w="12240" w:h="15840"/>
          <w:pgMar w:top="1701" w:right="1701" w:bottom="1701" w:left="2268" w:header="720" w:footer="720" w:gutter="0"/>
          <w:cols w:space="720"/>
          <w:titlePg/>
          <w:docGrid w:linePitch="360"/>
        </w:sectPr>
      </w:pPr>
    </w:p>
    <w:p w14:paraId="5A33369D"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4" w:name="_Toc143177407"/>
      <w:r w:rsidRPr="00AD566E">
        <w:rPr>
          <w:rFonts w:ascii="Times New Roman" w:hAnsi="Times New Roman" w:cs="Times New Roman"/>
          <w:b/>
          <w:bCs/>
          <w:color w:val="auto"/>
          <w:sz w:val="24"/>
          <w:szCs w:val="24"/>
        </w:rPr>
        <w:lastRenderedPageBreak/>
        <w:t>BAB III</w:t>
      </w:r>
      <w:bookmarkEnd w:id="44"/>
    </w:p>
    <w:p w14:paraId="79C30829"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5" w:name="_Toc143177408"/>
      <w:r w:rsidRPr="00AD566E">
        <w:rPr>
          <w:rFonts w:ascii="Times New Roman" w:hAnsi="Times New Roman" w:cs="Times New Roman"/>
          <w:b/>
          <w:bCs/>
          <w:color w:val="auto"/>
          <w:sz w:val="24"/>
          <w:szCs w:val="24"/>
        </w:rPr>
        <w:t>OBJEK DAN METODE PENELITIAN</w:t>
      </w:r>
      <w:bookmarkEnd w:id="45"/>
    </w:p>
    <w:p w14:paraId="0C819AB7" w14:textId="77777777" w:rsidR="00D046C8" w:rsidRPr="00AD566E" w:rsidRDefault="00D046C8" w:rsidP="00D046C8">
      <w:pPr>
        <w:rPr>
          <w:rFonts w:ascii="Times New Roman" w:hAnsi="Times New Roman" w:cs="Times New Roman"/>
          <w:sz w:val="24"/>
          <w:szCs w:val="24"/>
        </w:rPr>
      </w:pPr>
    </w:p>
    <w:p w14:paraId="4A1D1903" w14:textId="77777777" w:rsidR="00D161D1" w:rsidRPr="00AD566E"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46" w:name="_Toc143177409"/>
      <w:r w:rsidRPr="00AD566E">
        <w:rPr>
          <w:rFonts w:ascii="Times New Roman" w:hAnsi="Times New Roman" w:cs="Times New Roman"/>
          <w:color w:val="auto"/>
          <w:sz w:val="24"/>
          <w:szCs w:val="24"/>
        </w:rPr>
        <w:t>Objek Penelitian</w:t>
      </w:r>
      <w:bookmarkEnd w:id="46"/>
    </w:p>
    <w:p w14:paraId="59555557" w14:textId="54203314"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lam melakukan sebuah penelitian yang harus dilakukan adalah mencari objek yang akan diteliti, dimana objek penelitian terdapat sebuah masalah yang dijadikan bahan penelitian. Objek adalah menggambarkan atau menyajikan suatu sistem yang saling berhubungan dengan konsep tertentu </w:t>
      </w:r>
      <w:r w:rsidRPr="00AD566E">
        <w:rPr>
          <w:rFonts w:ascii="Times New Roman" w:hAnsi="Times New Roman" w:cs="Times New Roman"/>
          <w:sz w:val="24"/>
          <w:szCs w:val="24"/>
        </w:rPr>
        <w:fldChar w:fldCharType="begin" w:fldLock="1"/>
      </w:r>
      <w:r w:rsidR="009F0A1D" w:rsidRPr="00AD566E">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locator":"9","uris":["http://www.mendeley.com/documents/?uuid=dee14d34-0a8d-402c-ae51-fd3dc4c987e9"]}],"mendeley":{"formattedCitation":"(Rusli &amp; Triandini, 2022, hal. 9)","plainTextFormattedCitation":"(Rusli &amp; Triandini, 2022, hal. 9)","previouslyFormattedCitation":"(Rusli &amp; Triandini, 2022, hal. 9)"},"properties":{"noteIndex":0},"schema":"https://github.com/citation-style-language/schema/raw/master/csl-citation.json"}</w:instrText>
      </w:r>
      <w:r w:rsidRPr="00AD566E">
        <w:rPr>
          <w:rFonts w:ascii="Times New Roman" w:hAnsi="Times New Roman" w:cs="Times New Roman"/>
          <w:sz w:val="24"/>
          <w:szCs w:val="24"/>
        </w:rPr>
        <w:fldChar w:fldCharType="separate"/>
      </w:r>
      <w:r w:rsidR="00257510" w:rsidRPr="00AD566E">
        <w:rPr>
          <w:rFonts w:ascii="Times New Roman" w:hAnsi="Times New Roman" w:cs="Times New Roman"/>
          <w:noProof/>
          <w:sz w:val="24"/>
          <w:szCs w:val="24"/>
        </w:rPr>
        <w:t>(Rusli &amp; Triandini, 2022, hal. 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9B7CEDC" w14:textId="08F09DA5"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Objek penelitian yang digunakan yaitu variabel independen perputaran piutang (X1), perputaran persediaan (X2), perputaran kas (X3) dan variabel dependen yaitu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 xml:space="preserve"> (ROA) (Y). Subjek dari penelitian ini adalah perusahaan </w:t>
      </w:r>
      <w:r w:rsidR="00A54BD2" w:rsidRPr="00AD566E">
        <w:rPr>
          <w:rFonts w:ascii="Times New Roman" w:hAnsi="Times New Roman" w:cs="Times New Roman"/>
          <w:sz w:val="24"/>
          <w:szCs w:val="24"/>
        </w:rPr>
        <w:t>Otomotif yang terdaftar di BEI</w:t>
      </w:r>
      <w:r w:rsidRPr="00AD566E">
        <w:rPr>
          <w:rFonts w:ascii="Times New Roman" w:hAnsi="Times New Roman" w:cs="Times New Roman"/>
          <w:sz w:val="24"/>
          <w:szCs w:val="24"/>
        </w:rPr>
        <w:t xml:space="preserve"> dengan menerbitkan laporan keuangan tahunan dari tahun 201</w:t>
      </w:r>
      <w:r w:rsidR="00A54BD2" w:rsidRPr="00AD566E">
        <w:rPr>
          <w:rFonts w:ascii="Times New Roman" w:hAnsi="Times New Roman" w:cs="Times New Roman"/>
          <w:sz w:val="24"/>
          <w:szCs w:val="24"/>
        </w:rPr>
        <w:t>8</w:t>
      </w:r>
      <w:r w:rsidRPr="00AD566E">
        <w:rPr>
          <w:rFonts w:ascii="Times New Roman" w:hAnsi="Times New Roman" w:cs="Times New Roman"/>
          <w:sz w:val="24"/>
          <w:szCs w:val="24"/>
        </w:rPr>
        <w:t xml:space="preserve"> – hingga 20</w:t>
      </w:r>
      <w:r w:rsidR="00A54BD2" w:rsidRPr="00AD566E">
        <w:rPr>
          <w:rFonts w:ascii="Times New Roman" w:hAnsi="Times New Roman" w:cs="Times New Roman"/>
          <w:sz w:val="24"/>
          <w:szCs w:val="24"/>
        </w:rPr>
        <w:t>22</w:t>
      </w:r>
      <w:r w:rsidRPr="00AD566E">
        <w:rPr>
          <w:rFonts w:ascii="Times New Roman" w:hAnsi="Times New Roman" w:cs="Times New Roman"/>
          <w:sz w:val="24"/>
          <w:szCs w:val="24"/>
        </w:rPr>
        <w:t>.</w:t>
      </w:r>
    </w:p>
    <w:p w14:paraId="5B87A91C" w14:textId="77777777" w:rsidR="00D161D1" w:rsidRPr="00AD566E"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47" w:name="_Toc143177410"/>
      <w:r w:rsidRPr="00AD566E">
        <w:rPr>
          <w:rFonts w:ascii="Times New Roman" w:hAnsi="Times New Roman" w:cs="Times New Roman"/>
          <w:color w:val="auto"/>
          <w:sz w:val="24"/>
          <w:szCs w:val="24"/>
        </w:rPr>
        <w:t>Metode Penelitian</w:t>
      </w:r>
      <w:bookmarkEnd w:id="47"/>
    </w:p>
    <w:p w14:paraId="7E6F732E"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48" w:name="_Toc143177411"/>
      <w:r w:rsidRPr="00AD566E">
        <w:rPr>
          <w:rFonts w:ascii="Times New Roman" w:hAnsi="Times New Roman" w:cs="Times New Roman"/>
          <w:color w:val="auto"/>
        </w:rPr>
        <w:t>Desain Penelitian</w:t>
      </w:r>
      <w:bookmarkEnd w:id="48"/>
    </w:p>
    <w:p w14:paraId="14A2AE04" w14:textId="756F1FEA"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tode penelitian ini diambil oleh penulis adalah metode deskriptif dan asosiatif. Metode deskriptif digunakan untuk menganalisis data dengan mendeskripsikan data yang sudah terkumpul. Metode deskriptif juga mencari kuatnya hubungan antar variabel dan membuat perbandingan rata- rata data sampel atau populasi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locator":"238","uris":["http://www.mendeley.com/documents/?uuid=30cb456b-e2de-4d63-b86f-44b881272034"]}],"mendeley":{"formattedCitation":"(Sugiyono, 2015, hal. 238)","plainTextFormattedCitation":"(Sugiyono, 2015, hal. 238)","previouslyFormattedCitation":"(Sugiyono, 2015, hal. 23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ugiyono, 2015, hal. 23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FFA7E22" w14:textId="5FD47438" w:rsidR="00D161D1" w:rsidRPr="00AD566E" w:rsidRDefault="00D161D1" w:rsidP="00E9352E">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tode asosiatif merupakan sebuah penelitian yang dilakukan untuk mengetahui dari dua variabel atau lebih yang bersifat memiliki hubungan berpengaruh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locator":"39","uris":["http://www.mendeley.com/documents/?uuid=13ae7d12-40cc-49b9-8a60-70a2d4489675"]}],"mendeley":{"formattedCitation":"(Siregar, 2013, hal. 39)","plainTextFormattedCitation":"(Siregar, 2013, hal. 39)","previouslyFormattedCitation":"(Siregar, 2013, hal. 39)"},"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iregar, 2013, hal. 3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07C5BE6A"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49" w:name="_Toc143177412"/>
      <w:r w:rsidRPr="00AD566E">
        <w:rPr>
          <w:rFonts w:ascii="Times New Roman" w:hAnsi="Times New Roman" w:cs="Times New Roman"/>
          <w:color w:val="auto"/>
        </w:rPr>
        <w:t>Unit Analisis</w:t>
      </w:r>
      <w:bookmarkEnd w:id="49"/>
    </w:p>
    <w:p w14:paraId="482696BD" w14:textId="0C1D4CCB" w:rsidR="00D161D1" w:rsidRPr="00AD566E" w:rsidRDefault="00D161D1" w:rsidP="00E9352E">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9B7A7C" w:rsidRPr="00AD566E">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locator":"58","uris":["http://www.mendeley.com/documents/?uuid=0fa5da85-17c2-425c-b9f7-4cd4f3a9599d"]}],"mendeley":{"formattedCitation":"(Effendy et al., 2022, hal. 58)","plainTextFormattedCitation":"(Effendy et al., 2022, hal. 58)","previouslyFormattedCitation":"(Effendy et al., 2022, hal. 5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Effendy et al., 2022, hal. 5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nit analisis disebut juga dengan unit observasi adalah seluruh hal yang akan kita teliti untuk mendapatkan penjelasan ringkasan tentang keseluruhan unit dan untuk menjelaskan beberapa perbedaan diantara unit analis.</w:t>
      </w:r>
      <w:r w:rsidR="00027E5E" w:rsidRPr="00AD566E">
        <w:rPr>
          <w:rFonts w:ascii="Times New Roman" w:hAnsi="Times New Roman" w:cs="Times New Roman"/>
          <w:sz w:val="24"/>
          <w:szCs w:val="24"/>
        </w:rPr>
        <w:t xml:space="preserve"> Unit analisis yang digunakan dalam penelitian ini adalah perusahaan otomotif yang terdaftar di Bursa Efek Indonesia (BEI) periode 2018-2022.</w:t>
      </w:r>
    </w:p>
    <w:p w14:paraId="0D5F42B8" w14:textId="77777777" w:rsidR="003F322B" w:rsidRPr="00AD566E" w:rsidRDefault="00027E5E" w:rsidP="00AA3B60">
      <w:pPr>
        <w:pStyle w:val="Heading3"/>
        <w:numPr>
          <w:ilvl w:val="2"/>
          <w:numId w:val="17"/>
        </w:numPr>
        <w:spacing w:line="480" w:lineRule="auto"/>
        <w:jc w:val="both"/>
        <w:rPr>
          <w:rFonts w:ascii="Times New Roman" w:hAnsi="Times New Roman" w:cs="Times New Roman"/>
          <w:color w:val="auto"/>
        </w:rPr>
      </w:pPr>
      <w:bookmarkStart w:id="50" w:name="_Toc143177413"/>
      <w:r w:rsidRPr="00AD566E">
        <w:rPr>
          <w:rFonts w:ascii="Times New Roman" w:hAnsi="Times New Roman" w:cs="Times New Roman"/>
          <w:color w:val="auto"/>
        </w:rPr>
        <w:t>Populasi dan Teknik Penarikan Sampel</w:t>
      </w:r>
      <w:bookmarkEnd w:id="50"/>
    </w:p>
    <w:p w14:paraId="515990FC" w14:textId="57568746" w:rsidR="00027E5E" w:rsidRPr="00AD566E" w:rsidRDefault="003F322B"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Populasi menurut</w:t>
      </w:r>
      <w:r w:rsidR="00DB1498" w:rsidRPr="00AD566E">
        <w:rPr>
          <w:rFonts w:ascii="Times New Roman" w:hAnsi="Times New Roman" w:cs="Times New Roman"/>
          <w:sz w:val="24"/>
          <w:szCs w:val="24"/>
        </w:rPr>
        <w:t xml:space="preserve"> </w:t>
      </w:r>
      <w:r w:rsidR="00DB1498" w:rsidRPr="00AD566E">
        <w:rPr>
          <w:rFonts w:ascii="Times New Roman" w:hAnsi="Times New Roman" w:cs="Times New Roman"/>
          <w:sz w:val="24"/>
          <w:szCs w:val="24"/>
        </w:rPr>
        <w:fldChar w:fldCharType="begin" w:fldLock="1"/>
      </w:r>
      <w:r w:rsidR="00F859C7" w:rsidRPr="00AD566E">
        <w:rPr>
          <w:rFonts w:ascii="Times New Roman" w:hAnsi="Times New Roman" w:cs="Times New Roman"/>
          <w:sz w:val="24"/>
          <w:szCs w:val="24"/>
        </w:rPr>
        <w:instrText>ADDIN CSL_CITATION {"citationItems":[{"id":"ITEM-1","itemData":{"ISBN":"978 - 623 - 02 - 1831 - 6","author":[{"dropping-particle":"","family":"Kusumastuti","given":"Adhi","non-dropping-particle":"","parse-names":false,"suffix":""}],"edition":"Pertama","id":"ITEM-1","issued":{"date-parts":[["2020"]]},"number-of-pages":"32","publisher":"CV BUDI UTAMA","publisher-place":"Yogyakarta","title":"Metode Penelitian Kuantitatif","type":"book"},"locator":"32","uris":["http://www.mendeley.com/documents/?uuid=200f733c-dcad-4a64-b8ea-5c6d1e70d21c"]}],"mendeley":{"formattedCitation":"(Kusumastuti, 2020, hal. 32)","plainTextFormattedCitation":"(Kusumastuti, 2020, hal. 32)","previouslyFormattedCitation":"(Kusumastuti, 2020, hal. 32)"},"properties":{"noteIndex":0},"schema":"https://github.com/citation-style-language/schema/raw/master/csl-citation.json"}</w:instrText>
      </w:r>
      <w:r w:rsidR="00DB1498" w:rsidRPr="00AD566E">
        <w:rPr>
          <w:rFonts w:ascii="Times New Roman" w:hAnsi="Times New Roman" w:cs="Times New Roman"/>
          <w:sz w:val="24"/>
          <w:szCs w:val="24"/>
        </w:rPr>
        <w:fldChar w:fldCharType="separate"/>
      </w:r>
      <w:r w:rsidR="00DB1498" w:rsidRPr="00AD566E">
        <w:rPr>
          <w:rFonts w:ascii="Times New Roman" w:hAnsi="Times New Roman" w:cs="Times New Roman"/>
          <w:noProof/>
          <w:sz w:val="24"/>
          <w:szCs w:val="24"/>
        </w:rPr>
        <w:t>(Kusumastuti, 2020, hal. 32)</w:t>
      </w:r>
      <w:r w:rsidR="00DB1498" w:rsidRPr="00AD566E">
        <w:rPr>
          <w:rFonts w:ascii="Times New Roman" w:hAnsi="Times New Roman" w:cs="Times New Roman"/>
          <w:sz w:val="24"/>
          <w:szCs w:val="24"/>
        </w:rPr>
        <w:fldChar w:fldCharType="end"/>
      </w:r>
      <w:r w:rsidR="00DB1498" w:rsidRPr="00AD566E">
        <w:rPr>
          <w:rFonts w:ascii="Times New Roman" w:hAnsi="Times New Roman" w:cs="Times New Roman"/>
          <w:sz w:val="24"/>
          <w:szCs w:val="24"/>
        </w:rPr>
        <w:t xml:space="preserve"> a</w:t>
      </w:r>
      <w:r w:rsidRPr="00AD566E">
        <w:rPr>
          <w:rFonts w:ascii="Times New Roman" w:hAnsi="Times New Roman" w:cs="Times New Roman"/>
          <w:sz w:val="24"/>
          <w:szCs w:val="24"/>
        </w:rPr>
        <w:t xml:space="preserve">dalah keseluruhan objek yang diteliti, baik berupa orang, benda, kejadian, nilai maupun hal – hal yang terjadi. Sedangkan sampel merupakan sebagian dari populasi yang akan diselidiki atau dapat dikatakan bahwa populasi dalam bentuk mini. Jadi jika seluruh anggota populasi diambil semua untuk dijadikan sumber data maka cara aitu disebut dengan sampel. </w:t>
      </w:r>
    </w:p>
    <w:p w14:paraId="29AD9518" w14:textId="168901F5" w:rsidR="00DB1498" w:rsidRPr="00AD566E" w:rsidRDefault="00DB1498" w:rsidP="00E9352E">
      <w:pPr>
        <w:spacing w:line="480" w:lineRule="auto"/>
        <w:ind w:left="709" w:firstLine="720"/>
        <w:jc w:val="both"/>
        <w:rPr>
          <w:rFonts w:ascii="Times New Roman" w:hAnsi="Times New Roman" w:cs="Times New Roman"/>
          <w:sz w:val="24"/>
          <w:szCs w:val="24"/>
          <w:u w:val="single"/>
        </w:rPr>
      </w:pPr>
      <w:r w:rsidRPr="00AD566E">
        <w:rPr>
          <w:rFonts w:ascii="Times New Roman" w:hAnsi="Times New Roman" w:cs="Times New Roman"/>
          <w:sz w:val="24"/>
          <w:szCs w:val="24"/>
        </w:rPr>
        <w:t xml:space="preserve">Populasi dalam penelitian ini adalah perusahaan </w:t>
      </w:r>
      <w:r w:rsidR="005C7338">
        <w:rPr>
          <w:rFonts w:ascii="Times New Roman" w:hAnsi="Times New Roman" w:cs="Times New Roman"/>
          <w:sz w:val="24"/>
          <w:szCs w:val="24"/>
        </w:rPr>
        <w:t xml:space="preserve">otomotif </w:t>
      </w:r>
      <w:r w:rsidRPr="00AD566E">
        <w:rPr>
          <w:rFonts w:ascii="Times New Roman" w:hAnsi="Times New Roman" w:cs="Times New Roman"/>
          <w:sz w:val="24"/>
          <w:szCs w:val="24"/>
        </w:rPr>
        <w:t>yang terdaftar di Bursa Efek Indonesia (BEI)</w:t>
      </w:r>
      <w:r w:rsidR="003948AD">
        <w:rPr>
          <w:rFonts w:ascii="Times New Roman" w:hAnsi="Times New Roman" w:cs="Times New Roman"/>
          <w:sz w:val="24"/>
          <w:szCs w:val="24"/>
        </w:rPr>
        <w:t>.</w:t>
      </w:r>
    </w:p>
    <w:p w14:paraId="656376E6" w14:textId="77777777" w:rsidR="00E9352E" w:rsidRDefault="00E9352E" w:rsidP="00E9352E">
      <w:pPr>
        <w:spacing w:line="480" w:lineRule="auto"/>
        <w:ind w:left="709" w:firstLine="720"/>
        <w:jc w:val="both"/>
        <w:rPr>
          <w:rFonts w:ascii="Times New Roman" w:hAnsi="Times New Roman" w:cs="Times New Roman"/>
          <w:sz w:val="24"/>
          <w:szCs w:val="24"/>
        </w:rPr>
      </w:pPr>
    </w:p>
    <w:p w14:paraId="49EE4297" w14:textId="43606DDC" w:rsidR="001F0DCF" w:rsidRPr="00AD566E" w:rsidRDefault="00DB1498"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Teknik penarikan sampel adalah </w:t>
      </w:r>
      <w:r w:rsidR="00541389" w:rsidRPr="00AD566E">
        <w:rPr>
          <w:rFonts w:ascii="Times New Roman" w:hAnsi="Times New Roman" w:cs="Times New Roman"/>
          <w:sz w:val="24"/>
          <w:szCs w:val="24"/>
        </w:rPr>
        <w:t xml:space="preserve">teknik penentuan sampel dengan pertimbangan tertentu, didasarkan dengan ciri-ciri tertentu yang dipandang mempunyai sangkut paut yang erat dengan ciri-ciri populasi. Dengan kata lain yaitu unit sampel yang disesuaikan dengan kriteria tertentu yang diterapkan berdasarkan tujuan penelitian </w:t>
      </w:r>
      <w:r w:rsidR="00F859C7" w:rsidRPr="00AD566E">
        <w:rPr>
          <w:rFonts w:ascii="Times New Roman" w:hAnsi="Times New Roman" w:cs="Times New Roman"/>
          <w:sz w:val="24"/>
          <w:szCs w:val="24"/>
        </w:rPr>
        <w:fldChar w:fldCharType="begin" w:fldLock="1"/>
      </w:r>
      <w:r w:rsidR="00B64BD0" w:rsidRPr="00AD566E">
        <w:rPr>
          <w:rFonts w:ascii="Times New Roman" w:hAnsi="Times New Roman" w:cs="Times New Roman"/>
          <w:sz w:val="24"/>
          <w:szCs w:val="24"/>
        </w:rPr>
        <w:instrText>ADDIN CSL_CITATION {"citationItems":[{"id":"ITEM-1","itemData":{"ISBN":"978 - 623 - 5950 - 53 - 2","author":[{"dropping-particle":"","family":"Saputra","given":"Dani Nur","non-dropping-particle":"","parse-names":false,"suffix":""}],"id":"ITEM-1","issued":{"date-parts":[["2022"]]},"number-of-pages":"38","publisher":"CV Feniks Nusa Sejahtera","title":"Buku Ajar Metode Penelitian","type":"book"},"locator":"38","uris":["http://www.mendeley.com/documents/?uuid=78dd823e-31ac-433a-895a-4d784509774e"]}],"mendeley":{"formattedCitation":"(Saputra, 2022, hal. 38)","plainTextFormattedCitation":"(Saputra, 2022, hal. 38)","previouslyFormattedCitation":"(Saputra, 2022, hal. 38)"},"properties":{"noteIndex":0},"schema":"https://github.com/citation-style-language/schema/raw/master/csl-citation.json"}</w:instrText>
      </w:r>
      <w:r w:rsidR="00F859C7" w:rsidRPr="00AD566E">
        <w:rPr>
          <w:rFonts w:ascii="Times New Roman" w:hAnsi="Times New Roman" w:cs="Times New Roman"/>
          <w:sz w:val="24"/>
          <w:szCs w:val="24"/>
        </w:rPr>
        <w:fldChar w:fldCharType="separate"/>
      </w:r>
      <w:r w:rsidR="00F859C7" w:rsidRPr="00AD566E">
        <w:rPr>
          <w:rFonts w:ascii="Times New Roman" w:hAnsi="Times New Roman" w:cs="Times New Roman"/>
          <w:noProof/>
          <w:sz w:val="24"/>
          <w:szCs w:val="24"/>
        </w:rPr>
        <w:t>(Saputra, 2022, hal. 38)</w:t>
      </w:r>
      <w:r w:rsidR="00F859C7" w:rsidRPr="00AD566E">
        <w:rPr>
          <w:rFonts w:ascii="Times New Roman" w:hAnsi="Times New Roman" w:cs="Times New Roman"/>
          <w:sz w:val="24"/>
          <w:szCs w:val="24"/>
        </w:rPr>
        <w:fldChar w:fldCharType="end"/>
      </w:r>
      <w:r w:rsidR="00F859C7" w:rsidRPr="00AD566E">
        <w:rPr>
          <w:rFonts w:ascii="Times New Roman" w:hAnsi="Times New Roman" w:cs="Times New Roman"/>
          <w:sz w:val="24"/>
          <w:szCs w:val="24"/>
        </w:rPr>
        <w:t>.</w:t>
      </w:r>
    </w:p>
    <w:p w14:paraId="6523725D" w14:textId="77777777" w:rsidR="003948AD" w:rsidRDefault="001F0DCF" w:rsidP="003948AD">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Adapun kriteria-kriteria yang akan digunakan dalam penentuan sampel, yaitu:</w:t>
      </w:r>
    </w:p>
    <w:p w14:paraId="0954E242"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Perusahaan sektor otomotif yang telah terdaftar di Bursa Efek Indonesia</w:t>
      </w:r>
    </w:p>
    <w:p w14:paraId="6599631A"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Perusahaan yang mempublikasikan laporan keuangan secara berturut-turut pada periode 2018-2022.</w:t>
      </w:r>
    </w:p>
    <w:p w14:paraId="1C764B9E"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Perusahaan yang menyajikan laporan keuangan tahunan secara lengkap dari periode 2018-2022.</w:t>
      </w:r>
    </w:p>
    <w:p w14:paraId="4118325F" w14:textId="59BF56EB" w:rsidR="00A54BD2" w:rsidRP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Perusahaan yang menyajikan laporan mata uang dalam uang Rupiah (Rp).</w:t>
      </w:r>
    </w:p>
    <w:p w14:paraId="1FA089EC" w14:textId="237F3CA6" w:rsidR="003C0296" w:rsidRPr="00AD566E" w:rsidRDefault="003C0296" w:rsidP="00E9352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Dari total populasi 16 perusahaan otomotif yang terdaftar di Bursa Efek Indonesia, yang memenuhi kriteria dalam menentukan sampelnya sebanyak 1</w:t>
      </w:r>
      <w:r w:rsidR="00B93190">
        <w:rPr>
          <w:rFonts w:ascii="Times New Roman" w:hAnsi="Times New Roman" w:cs="Times New Roman"/>
          <w:sz w:val="24"/>
          <w:szCs w:val="24"/>
        </w:rPr>
        <w:t xml:space="preserve">1 </w:t>
      </w:r>
      <w:r w:rsidRPr="00AD566E">
        <w:rPr>
          <w:rFonts w:ascii="Times New Roman" w:hAnsi="Times New Roman" w:cs="Times New Roman"/>
          <w:sz w:val="24"/>
          <w:szCs w:val="24"/>
        </w:rPr>
        <w:t>perusahaan, yaitu:</w:t>
      </w:r>
    </w:p>
    <w:p w14:paraId="2B71ECD5" w14:textId="21FFEB5F" w:rsidR="003C0296" w:rsidRPr="00AD566E" w:rsidRDefault="003C0296" w:rsidP="00E9352E">
      <w:pPr>
        <w:pStyle w:val="Caption"/>
        <w:spacing w:line="480" w:lineRule="auto"/>
        <w:jc w:val="center"/>
        <w:rPr>
          <w:rFonts w:ascii="Times New Roman" w:hAnsi="Times New Roman" w:cs="Times New Roman"/>
          <w:i w:val="0"/>
          <w:iCs w:val="0"/>
          <w:color w:val="auto"/>
          <w:sz w:val="24"/>
          <w:szCs w:val="24"/>
        </w:rPr>
      </w:pPr>
      <w:bookmarkStart w:id="51" w:name="_Toc143176496"/>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C42152">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007243C9" w:rsidRPr="00AD566E">
        <w:rPr>
          <w:rFonts w:ascii="Times New Roman" w:hAnsi="Times New Roman" w:cs="Times New Roman"/>
          <w:i w:val="0"/>
          <w:iCs w:val="0"/>
          <w:color w:val="auto"/>
          <w:sz w:val="24"/>
          <w:szCs w:val="24"/>
        </w:rPr>
        <w:t xml:space="preserve"> </w:t>
      </w:r>
      <w:r w:rsidRPr="00AD566E">
        <w:rPr>
          <w:rFonts w:ascii="Times New Roman" w:hAnsi="Times New Roman" w:cs="Times New Roman"/>
          <w:i w:val="0"/>
          <w:iCs w:val="0"/>
          <w:color w:val="auto"/>
          <w:sz w:val="24"/>
          <w:szCs w:val="24"/>
        </w:rPr>
        <w:t>Sampel Penelitian</w:t>
      </w:r>
      <w:bookmarkEnd w:id="51"/>
    </w:p>
    <w:tbl>
      <w:tblPr>
        <w:tblStyle w:val="TableGrid"/>
        <w:tblW w:w="0" w:type="auto"/>
        <w:jc w:val="center"/>
        <w:tblLook w:val="04A0" w:firstRow="1" w:lastRow="0" w:firstColumn="1" w:lastColumn="0" w:noHBand="0" w:noVBand="1"/>
      </w:tblPr>
      <w:tblGrid>
        <w:gridCol w:w="563"/>
        <w:gridCol w:w="950"/>
        <w:gridCol w:w="4036"/>
      </w:tblGrid>
      <w:tr w:rsidR="003C0296" w:rsidRPr="00AD566E" w14:paraId="1645F212" w14:textId="77777777" w:rsidTr="006D3E4D">
        <w:trPr>
          <w:tblHeader/>
          <w:jc w:val="center"/>
        </w:trPr>
        <w:tc>
          <w:tcPr>
            <w:tcW w:w="563" w:type="dxa"/>
          </w:tcPr>
          <w:p w14:paraId="639109C0" w14:textId="34B85AA8"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O</w:t>
            </w:r>
          </w:p>
        </w:tc>
        <w:tc>
          <w:tcPr>
            <w:tcW w:w="0" w:type="auto"/>
          </w:tcPr>
          <w:p w14:paraId="4E2FFAC4" w14:textId="4F3AF40E"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Kode</w:t>
            </w:r>
          </w:p>
        </w:tc>
        <w:tc>
          <w:tcPr>
            <w:tcW w:w="0" w:type="auto"/>
          </w:tcPr>
          <w:p w14:paraId="21B42040" w14:textId="4DC567B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ama Perusahaan</w:t>
            </w:r>
          </w:p>
        </w:tc>
      </w:tr>
      <w:tr w:rsidR="003C0296" w:rsidRPr="00AD566E" w14:paraId="1EAC38B7" w14:textId="77777777" w:rsidTr="006D3E4D">
        <w:trPr>
          <w:jc w:val="center"/>
        </w:trPr>
        <w:tc>
          <w:tcPr>
            <w:tcW w:w="563" w:type="dxa"/>
          </w:tcPr>
          <w:p w14:paraId="14646692" w14:textId="2900FA82"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1</w:t>
            </w:r>
          </w:p>
        </w:tc>
        <w:tc>
          <w:tcPr>
            <w:tcW w:w="0" w:type="auto"/>
          </w:tcPr>
          <w:p w14:paraId="6ABFB432" w14:textId="5C6E4A2D"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SII</w:t>
            </w:r>
          </w:p>
        </w:tc>
        <w:tc>
          <w:tcPr>
            <w:tcW w:w="0" w:type="auto"/>
          </w:tcPr>
          <w:p w14:paraId="5770D51A" w14:textId="735D60D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r w:rsidR="0069164E" w:rsidRPr="00AD566E">
              <w:rPr>
                <w:rFonts w:ascii="Times New Roman" w:hAnsi="Times New Roman" w:cs="Times New Roman"/>
                <w:sz w:val="24"/>
                <w:szCs w:val="24"/>
                <w:lang w:val="en-US"/>
              </w:rPr>
              <w:t>I</w:t>
            </w:r>
            <w:r w:rsidRPr="00AD566E">
              <w:rPr>
                <w:rFonts w:ascii="Times New Roman" w:hAnsi="Times New Roman" w:cs="Times New Roman"/>
                <w:sz w:val="24"/>
                <w:szCs w:val="24"/>
                <w:lang w:val="en-US"/>
              </w:rPr>
              <w:t>nternational Tbk</w:t>
            </w:r>
          </w:p>
        </w:tc>
      </w:tr>
      <w:tr w:rsidR="003C0296" w:rsidRPr="00AD566E" w14:paraId="624A4BBC" w14:textId="77777777" w:rsidTr="006D3E4D">
        <w:trPr>
          <w:jc w:val="center"/>
        </w:trPr>
        <w:tc>
          <w:tcPr>
            <w:tcW w:w="563" w:type="dxa"/>
          </w:tcPr>
          <w:p w14:paraId="50087808" w14:textId="381E33FB"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lastRenderedPageBreak/>
              <w:t>2</w:t>
            </w:r>
          </w:p>
        </w:tc>
        <w:tc>
          <w:tcPr>
            <w:tcW w:w="0" w:type="auto"/>
          </w:tcPr>
          <w:p w14:paraId="6FF1A38B" w14:textId="701F1634"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UTO</w:t>
            </w:r>
          </w:p>
        </w:tc>
        <w:tc>
          <w:tcPr>
            <w:tcW w:w="0" w:type="auto"/>
          </w:tcPr>
          <w:p w14:paraId="241C0721" w14:textId="45D6F5F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Astra Otoparts Tbk</w:t>
            </w:r>
          </w:p>
        </w:tc>
      </w:tr>
      <w:tr w:rsidR="003C0296" w:rsidRPr="00AD566E" w14:paraId="1777FB2B" w14:textId="77777777" w:rsidTr="006D3E4D">
        <w:trPr>
          <w:jc w:val="center"/>
        </w:trPr>
        <w:tc>
          <w:tcPr>
            <w:tcW w:w="563" w:type="dxa"/>
          </w:tcPr>
          <w:p w14:paraId="574867D4" w14:textId="69D6A6A0"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0" w:type="auto"/>
          </w:tcPr>
          <w:p w14:paraId="0FC40583" w14:textId="3DC5278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MPMX</w:t>
            </w:r>
          </w:p>
        </w:tc>
        <w:tc>
          <w:tcPr>
            <w:tcW w:w="0" w:type="auto"/>
          </w:tcPr>
          <w:p w14:paraId="6E142FBB" w14:textId="4FC49A6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Mitra Pinasthika Tbk</w:t>
            </w:r>
          </w:p>
        </w:tc>
      </w:tr>
      <w:tr w:rsidR="003C0296" w:rsidRPr="00AD566E" w14:paraId="415F759E" w14:textId="77777777" w:rsidTr="006D3E4D">
        <w:trPr>
          <w:jc w:val="center"/>
        </w:trPr>
        <w:tc>
          <w:tcPr>
            <w:tcW w:w="563" w:type="dxa"/>
          </w:tcPr>
          <w:p w14:paraId="70EB5930" w14:textId="4F89FBC6"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tcPr>
          <w:p w14:paraId="0FC98BF7" w14:textId="4409A9CA"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IMAS</w:t>
            </w:r>
          </w:p>
        </w:tc>
        <w:tc>
          <w:tcPr>
            <w:tcW w:w="0" w:type="auto"/>
          </w:tcPr>
          <w:p w14:paraId="420B2A38" w14:textId="0375CBB2" w:rsidR="003C0296" w:rsidRPr="00AD566E" w:rsidRDefault="0069164E"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Indomobil sukses International Tbk</w:t>
            </w:r>
          </w:p>
        </w:tc>
      </w:tr>
      <w:tr w:rsidR="003C0296" w:rsidRPr="00AD566E" w14:paraId="4AA83F1D" w14:textId="77777777" w:rsidTr="006D3E4D">
        <w:trPr>
          <w:jc w:val="center"/>
        </w:trPr>
        <w:tc>
          <w:tcPr>
            <w:tcW w:w="563" w:type="dxa"/>
          </w:tcPr>
          <w:p w14:paraId="06300EFC" w14:textId="6059D427"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5</w:t>
            </w:r>
          </w:p>
        </w:tc>
        <w:tc>
          <w:tcPr>
            <w:tcW w:w="0" w:type="auto"/>
          </w:tcPr>
          <w:p w14:paraId="7CBB9230" w14:textId="2AF46A6A"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GJTL</w:t>
            </w:r>
          </w:p>
        </w:tc>
        <w:tc>
          <w:tcPr>
            <w:tcW w:w="0" w:type="auto"/>
          </w:tcPr>
          <w:p w14:paraId="42E447EE" w14:textId="214CFB8E"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Gajah Tunggal Tbk</w:t>
            </w:r>
          </w:p>
        </w:tc>
      </w:tr>
      <w:tr w:rsidR="00A8765A" w:rsidRPr="00AD566E" w14:paraId="7C0F4FDB" w14:textId="77777777" w:rsidTr="006D3E4D">
        <w:trPr>
          <w:jc w:val="center"/>
        </w:trPr>
        <w:tc>
          <w:tcPr>
            <w:tcW w:w="563" w:type="dxa"/>
          </w:tcPr>
          <w:p w14:paraId="338A2A94" w14:textId="215B4BE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6</w:t>
            </w:r>
          </w:p>
        </w:tc>
        <w:tc>
          <w:tcPr>
            <w:tcW w:w="0" w:type="auto"/>
          </w:tcPr>
          <w:p w14:paraId="569050F2" w14:textId="1113D39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INDS</w:t>
            </w:r>
          </w:p>
        </w:tc>
        <w:tc>
          <w:tcPr>
            <w:tcW w:w="0" w:type="auto"/>
          </w:tcPr>
          <w:p w14:paraId="797E444E" w14:textId="45FFA635"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Indospring Tbk</w:t>
            </w:r>
          </w:p>
        </w:tc>
      </w:tr>
      <w:tr w:rsidR="00A8765A" w:rsidRPr="00AD566E" w14:paraId="2CC6518F" w14:textId="77777777" w:rsidTr="006D3E4D">
        <w:trPr>
          <w:jc w:val="center"/>
        </w:trPr>
        <w:tc>
          <w:tcPr>
            <w:tcW w:w="563" w:type="dxa"/>
          </w:tcPr>
          <w:p w14:paraId="72777792" w14:textId="5EADB9E3"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7</w:t>
            </w:r>
          </w:p>
        </w:tc>
        <w:tc>
          <w:tcPr>
            <w:tcW w:w="0" w:type="auto"/>
          </w:tcPr>
          <w:p w14:paraId="6C331558" w14:textId="14C8423D"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LPIN</w:t>
            </w:r>
          </w:p>
        </w:tc>
        <w:tc>
          <w:tcPr>
            <w:tcW w:w="0" w:type="auto"/>
          </w:tcPr>
          <w:p w14:paraId="7EC6D42A" w14:textId="19F9949C"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Multi Prima Sejahtera Tbk</w:t>
            </w:r>
          </w:p>
        </w:tc>
      </w:tr>
      <w:tr w:rsidR="00A8765A" w:rsidRPr="00AD566E" w14:paraId="375386CA" w14:textId="77777777" w:rsidTr="006D3E4D">
        <w:trPr>
          <w:jc w:val="center"/>
        </w:trPr>
        <w:tc>
          <w:tcPr>
            <w:tcW w:w="563" w:type="dxa"/>
          </w:tcPr>
          <w:p w14:paraId="5D5255FF" w14:textId="67E9C73A"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8</w:t>
            </w:r>
          </w:p>
        </w:tc>
        <w:tc>
          <w:tcPr>
            <w:tcW w:w="0" w:type="auto"/>
          </w:tcPr>
          <w:p w14:paraId="3AB9F213" w14:textId="7F6D42EF"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BOLT</w:t>
            </w:r>
          </w:p>
        </w:tc>
        <w:tc>
          <w:tcPr>
            <w:tcW w:w="0" w:type="auto"/>
          </w:tcPr>
          <w:p w14:paraId="0A88A5F6" w14:textId="2C673EE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Garuda Metalindo Tbk</w:t>
            </w:r>
          </w:p>
        </w:tc>
      </w:tr>
      <w:tr w:rsidR="00A8765A" w:rsidRPr="00AD566E" w14:paraId="0136BE8D" w14:textId="77777777" w:rsidTr="006D3E4D">
        <w:trPr>
          <w:jc w:val="center"/>
        </w:trPr>
        <w:tc>
          <w:tcPr>
            <w:tcW w:w="563" w:type="dxa"/>
          </w:tcPr>
          <w:p w14:paraId="1A66C49C" w14:textId="00BBEB70"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9</w:t>
            </w:r>
          </w:p>
        </w:tc>
        <w:tc>
          <w:tcPr>
            <w:tcW w:w="0" w:type="auto"/>
          </w:tcPr>
          <w:p w14:paraId="73914440" w14:textId="70B99FE8"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CARS</w:t>
            </w:r>
          </w:p>
        </w:tc>
        <w:tc>
          <w:tcPr>
            <w:tcW w:w="0" w:type="auto"/>
          </w:tcPr>
          <w:p w14:paraId="26F43234" w14:textId="3CE0F22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Bintraco Dharma Tbk</w:t>
            </w:r>
          </w:p>
        </w:tc>
      </w:tr>
      <w:tr w:rsidR="00A8765A" w:rsidRPr="00AD566E" w14:paraId="5223D6CF" w14:textId="77777777" w:rsidTr="006D3E4D">
        <w:trPr>
          <w:jc w:val="center"/>
        </w:trPr>
        <w:tc>
          <w:tcPr>
            <w:tcW w:w="563" w:type="dxa"/>
          </w:tcPr>
          <w:p w14:paraId="2C38C98B" w14:textId="7AD1253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0</w:t>
            </w:r>
          </w:p>
        </w:tc>
        <w:tc>
          <w:tcPr>
            <w:tcW w:w="0" w:type="auto"/>
          </w:tcPr>
          <w:p w14:paraId="19989452" w14:textId="4C821E21"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RAS</w:t>
            </w:r>
          </w:p>
        </w:tc>
        <w:tc>
          <w:tcPr>
            <w:tcW w:w="0" w:type="auto"/>
          </w:tcPr>
          <w:p w14:paraId="0D7EBCF6" w14:textId="1734D94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Prima Alloy Steel Tbk</w:t>
            </w:r>
          </w:p>
        </w:tc>
      </w:tr>
      <w:tr w:rsidR="00A8765A" w:rsidRPr="00AD566E" w14:paraId="17BF94E5" w14:textId="77777777" w:rsidTr="006D3E4D">
        <w:trPr>
          <w:jc w:val="center"/>
        </w:trPr>
        <w:tc>
          <w:tcPr>
            <w:tcW w:w="563" w:type="dxa"/>
          </w:tcPr>
          <w:p w14:paraId="43F4B68D" w14:textId="0F9B0CF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1</w:t>
            </w:r>
          </w:p>
        </w:tc>
        <w:tc>
          <w:tcPr>
            <w:tcW w:w="0" w:type="auto"/>
          </w:tcPr>
          <w:p w14:paraId="1E0C1E3C" w14:textId="1E0402E2"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SMSM</w:t>
            </w:r>
          </w:p>
        </w:tc>
        <w:tc>
          <w:tcPr>
            <w:tcW w:w="0" w:type="auto"/>
          </w:tcPr>
          <w:p w14:paraId="51F0A38F" w14:textId="68FCA0E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Selamat Sempurna Tbk</w:t>
            </w:r>
          </w:p>
        </w:tc>
      </w:tr>
    </w:tbl>
    <w:p w14:paraId="151E4072" w14:textId="449B12C8" w:rsidR="00A54BD2" w:rsidRPr="00AD566E" w:rsidRDefault="0069164E"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t>Sumber: Bursa Efek Indonesia (BEI)</w:t>
      </w:r>
    </w:p>
    <w:p w14:paraId="0B71AD46"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2" w:name="_Toc143177414"/>
      <w:r w:rsidRPr="00AD566E">
        <w:rPr>
          <w:rFonts w:ascii="Times New Roman" w:hAnsi="Times New Roman" w:cs="Times New Roman"/>
          <w:color w:val="auto"/>
        </w:rPr>
        <w:t>Metode Pengumpulan Data</w:t>
      </w:r>
      <w:bookmarkEnd w:id="52"/>
    </w:p>
    <w:p w14:paraId="28F2253A" w14:textId="292B0D97" w:rsidR="00F859C7"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012498" w:rsidRPr="00AD566E">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locator":"128","uris":["http://www.mendeley.com/documents/?uuid=1f5d94bf-faa1-4f77-9d0d-0592fbeba62c"]}],"mendeley":{"formattedCitation":"(Bungin, 2015, hal. 128)","plainTextFormattedCitation":"(Bungin, 2015, hal. 128)","previouslyFormattedCitation":"(Bungin, 2015, hal. 128)"},"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Bungin, 2015, hal. 12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ta sekunder adalah data yang diperoleh dari data internal perusahaan. Sumber data yang digunakan adalah data sekunder yang bersifat kuantitatif yang berupa angka maka metode yang digunakan dalam penelitian ini adalah metode arsip, dan data sekunder ini diperoleh </w:t>
      </w:r>
      <w:r w:rsidR="00F859C7" w:rsidRPr="00AD566E">
        <w:rPr>
          <w:rFonts w:ascii="Times New Roman" w:hAnsi="Times New Roman" w:cs="Times New Roman"/>
          <w:sz w:val="24"/>
          <w:szCs w:val="24"/>
        </w:rPr>
        <w:t>laporan keuangan tahunan perusahaan otomotif yang dipublikasikan oleh Bursa Efek Indonesia (BEI) periode tahun 2018- 2022.</w:t>
      </w:r>
    </w:p>
    <w:p w14:paraId="62A13954" w14:textId="15BDCFEA" w:rsidR="00D161D1"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AD566E">
        <w:rPr>
          <w:rFonts w:ascii="Times New Roman" w:eastAsia="Times New Roman" w:hAnsi="Times New Roman" w:cs="Times New Roman"/>
          <w:iCs/>
          <w:sz w:val="24"/>
          <w:szCs w:val="24"/>
        </w:rPr>
        <w:t xml:space="preserve">Data yang digunakan dalam penelitian ini yaitu laporan keuangan konsolidasi tahunan yang telah dipublikasi dan diperoleh dari laporan keuangan yang berhubungan dengan yang akan diteliti yaitu tentang perputaran piutang, </w:t>
      </w:r>
      <w:r w:rsidRPr="00AD566E">
        <w:rPr>
          <w:rFonts w:ascii="Times New Roman" w:eastAsia="Times New Roman" w:hAnsi="Times New Roman" w:cs="Times New Roman"/>
          <w:iCs/>
          <w:sz w:val="24"/>
          <w:szCs w:val="24"/>
        </w:rPr>
        <w:lastRenderedPageBreak/>
        <w:t>perputaran persediaan, perputaran kas dan Return On Assets</w:t>
      </w:r>
      <w:r w:rsidR="00F859C7" w:rsidRPr="00AD566E">
        <w:rPr>
          <w:rFonts w:ascii="Times New Roman" w:eastAsia="Times New Roman" w:hAnsi="Times New Roman" w:cs="Times New Roman"/>
          <w:iCs/>
          <w:sz w:val="24"/>
          <w:szCs w:val="24"/>
        </w:rPr>
        <w:t xml:space="preserve"> pada PT Otomotif yang terdaftar pada Bursa efek Indonesia periode 2018 - 2022</w:t>
      </w:r>
      <w:r w:rsidRPr="00AD566E">
        <w:rPr>
          <w:rFonts w:ascii="Times New Roman" w:eastAsia="Times New Roman" w:hAnsi="Times New Roman" w:cs="Times New Roman"/>
          <w:iCs/>
          <w:sz w:val="24"/>
          <w:szCs w:val="24"/>
        </w:rPr>
        <w:t>.</w:t>
      </w:r>
    </w:p>
    <w:p w14:paraId="5E21279A"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3" w:name="_Toc143177415"/>
      <w:r w:rsidRPr="00AD566E">
        <w:rPr>
          <w:rFonts w:ascii="Times New Roman" w:hAnsi="Times New Roman" w:cs="Times New Roman"/>
          <w:color w:val="auto"/>
        </w:rPr>
        <w:t>Operasional Variabel</w:t>
      </w:r>
      <w:bookmarkEnd w:id="53"/>
    </w:p>
    <w:p w14:paraId="38F921DA" w14:textId="77777777" w:rsidR="00D161D1" w:rsidRPr="00AD566E" w:rsidRDefault="00D161D1" w:rsidP="00156EDF">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Penelitian ini menggunakan 1 variabel dependen yaitu Return On Asset dan 3 variabel independen yaitu perputaran piutang, perputaran persediaan, dan perputaran kas. Operasional indikator, ukuran dan skala keempat variabel tersebut dapat ditunjukan dalam tabel operasional variabel dibawah ini:</w:t>
      </w:r>
    </w:p>
    <w:p w14:paraId="4894790B" w14:textId="77E7C668" w:rsidR="00D161D1" w:rsidRPr="00AD566E" w:rsidRDefault="00D161D1" w:rsidP="00156EDF">
      <w:pPr>
        <w:pStyle w:val="Caption"/>
        <w:spacing w:line="480" w:lineRule="auto"/>
        <w:jc w:val="center"/>
        <w:rPr>
          <w:rFonts w:ascii="Times New Roman" w:hAnsi="Times New Roman" w:cs="Times New Roman"/>
          <w:i w:val="0"/>
          <w:iCs w:val="0"/>
          <w:color w:val="auto"/>
          <w:sz w:val="24"/>
          <w:szCs w:val="24"/>
        </w:rPr>
      </w:pPr>
      <w:bookmarkStart w:id="54" w:name="_Toc135428284"/>
      <w:bookmarkStart w:id="55" w:name="_Toc143176497"/>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C42152">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Operasional Variabel Penelitian</w:t>
      </w:r>
      <w:bookmarkEnd w:id="54"/>
      <w:bookmarkEnd w:id="55"/>
    </w:p>
    <w:tbl>
      <w:tblPr>
        <w:tblStyle w:val="TableGrid"/>
        <w:tblW w:w="5000" w:type="pct"/>
        <w:tblLook w:val="04A0" w:firstRow="1" w:lastRow="0" w:firstColumn="1" w:lastColumn="0" w:noHBand="0" w:noVBand="1"/>
      </w:tblPr>
      <w:tblGrid>
        <w:gridCol w:w="1370"/>
        <w:gridCol w:w="2738"/>
        <w:gridCol w:w="2977"/>
        <w:gridCol w:w="1176"/>
      </w:tblGrid>
      <w:tr w:rsidR="00F9287B" w:rsidRPr="00AD566E" w14:paraId="5CFAEEBB" w14:textId="77777777" w:rsidTr="003948AD">
        <w:trPr>
          <w:tblHeader/>
        </w:trPr>
        <w:tc>
          <w:tcPr>
            <w:tcW w:w="829" w:type="pct"/>
          </w:tcPr>
          <w:p w14:paraId="02F47477" w14:textId="77777777" w:rsidR="00D161D1" w:rsidRPr="00AD566E" w:rsidRDefault="00D161D1" w:rsidP="003948AD">
            <w:pPr>
              <w:spacing w:line="480" w:lineRule="auto"/>
              <w:rPr>
                <w:rFonts w:ascii="Times New Roman" w:hAnsi="Times New Roman" w:cs="Times New Roman"/>
                <w:sz w:val="24"/>
                <w:szCs w:val="24"/>
              </w:rPr>
            </w:pPr>
            <w:r w:rsidRPr="00AD566E">
              <w:rPr>
                <w:rFonts w:ascii="Times New Roman" w:hAnsi="Times New Roman" w:cs="Times New Roman"/>
                <w:sz w:val="24"/>
                <w:szCs w:val="24"/>
              </w:rPr>
              <w:t>Variabel</w:t>
            </w:r>
          </w:p>
        </w:tc>
        <w:tc>
          <w:tcPr>
            <w:tcW w:w="1657" w:type="pct"/>
          </w:tcPr>
          <w:p w14:paraId="7724A80F"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Definisi</w:t>
            </w:r>
          </w:p>
        </w:tc>
        <w:tc>
          <w:tcPr>
            <w:tcW w:w="1802" w:type="pct"/>
          </w:tcPr>
          <w:p w14:paraId="54503572"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Indikator</w:t>
            </w:r>
          </w:p>
        </w:tc>
        <w:tc>
          <w:tcPr>
            <w:tcW w:w="713" w:type="pct"/>
          </w:tcPr>
          <w:p w14:paraId="241F39D9"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Skala</w:t>
            </w:r>
          </w:p>
        </w:tc>
      </w:tr>
      <w:tr w:rsidR="00F9287B" w:rsidRPr="00AD566E" w14:paraId="7AFAB0A7" w14:textId="77777777" w:rsidTr="003948AD">
        <w:tc>
          <w:tcPr>
            <w:tcW w:w="829" w:type="pct"/>
          </w:tcPr>
          <w:p w14:paraId="21A55EE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iutang</w:t>
            </w:r>
          </w:p>
        </w:tc>
        <w:tc>
          <w:tcPr>
            <w:tcW w:w="1657" w:type="pct"/>
          </w:tcPr>
          <w:p w14:paraId="3B4089FF" w14:textId="4E93CEFC"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w:t>
            </w:r>
            <w:r w:rsidR="003948AD">
              <w:rPr>
                <w:rFonts w:ascii="Times New Roman" w:hAnsi="Times New Roman" w:cs="Times New Roman"/>
                <w:sz w:val="24"/>
                <w:szCs w:val="24"/>
                <w:lang w:val="en-US"/>
              </w:rPr>
              <w:t xml:space="preserve"> </w:t>
            </w:r>
            <w:r w:rsidRPr="00AD566E">
              <w:rPr>
                <w:rFonts w:ascii="Times New Roman" w:hAnsi="Times New Roman" w:cs="Times New Roman"/>
                <w:sz w:val="24"/>
                <w:szCs w:val="24"/>
              </w:rPr>
              <w:t>tertentu, perputaran piutang akan menunjukkan berapa kali utang yang timbul sampai piutang tersebut dapat tertagih kembali ke dalam kas perusahaan.</w:t>
            </w:r>
          </w:p>
        </w:tc>
        <w:tc>
          <w:tcPr>
            <w:tcW w:w="1802" w:type="pct"/>
          </w:tcPr>
          <w:p w14:paraId="7238A25C"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Rasio Perputaran Piutang </w:t>
            </w:r>
          </w:p>
          <w:p w14:paraId="01B9A7E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 xml:space="preserve"> Penjualan</w:t>
            </w:r>
          </w:p>
          <w:p w14:paraId="4A6ADB6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ta- Rata Piutang</w:t>
            </w:r>
          </w:p>
          <w:p w14:paraId="0070B946" w14:textId="7844B6E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0)</w:t>
            </w:r>
            <w:r w:rsidRPr="00AD566E">
              <w:rPr>
                <w:rFonts w:ascii="Times New Roman" w:hAnsi="Times New Roman" w:cs="Times New Roman"/>
                <w:sz w:val="24"/>
                <w:szCs w:val="24"/>
              </w:rPr>
              <w:fldChar w:fldCharType="end"/>
            </w:r>
          </w:p>
        </w:tc>
        <w:tc>
          <w:tcPr>
            <w:tcW w:w="713" w:type="pct"/>
          </w:tcPr>
          <w:p w14:paraId="7F806048"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0C697D64" w14:textId="77777777" w:rsidTr="003948AD">
        <w:tc>
          <w:tcPr>
            <w:tcW w:w="829" w:type="pct"/>
          </w:tcPr>
          <w:p w14:paraId="7E57DDD7"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Perputaran Persediaan</w:t>
            </w:r>
          </w:p>
        </w:tc>
        <w:tc>
          <w:tcPr>
            <w:tcW w:w="1657" w:type="pct"/>
          </w:tcPr>
          <w:p w14:paraId="0BE685F5" w14:textId="0AE779BB"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merupakan rasio yang membandingkan dana dalam persediaan yang berputar satu periode untuk menghasilkan penjualan dari persediaan. Rasio perputaran persediaan menghitung seberapa efektif pengelolaan persediaan yang dimiliki oleh sebuah perusahaan.</w:t>
            </w:r>
          </w:p>
          <w:p w14:paraId="25ADBD6E"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2992509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ersediaan  </w:t>
            </w:r>
          </w:p>
          <w:p w14:paraId="6D2B224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HPP</w:t>
            </w:r>
          </w:p>
          <w:p w14:paraId="2ACEBAB6"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w:t>
            </w:r>
            <w:r w:rsidR="009D2A20" w:rsidRPr="00AD566E">
              <w:rPr>
                <w:rFonts w:ascii="Times New Roman" w:hAnsi="Times New Roman" w:cs="Times New Roman"/>
                <w:sz w:val="24"/>
                <w:szCs w:val="24"/>
                <w:lang w:val="en-US"/>
              </w:rPr>
              <w:t>a</w:t>
            </w:r>
            <w:r w:rsidRPr="00AD566E">
              <w:rPr>
                <w:rFonts w:ascii="Times New Roman" w:hAnsi="Times New Roman" w:cs="Times New Roman"/>
                <w:sz w:val="24"/>
                <w:szCs w:val="24"/>
              </w:rPr>
              <w:t>–rata</w:t>
            </w:r>
            <w:r w:rsidR="009D2A20"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njualan </w:t>
            </w:r>
          </w:p>
          <w:p w14:paraId="57DDA584" w14:textId="0C39B3A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2)</w:t>
            </w:r>
            <w:r w:rsidRPr="00AD566E">
              <w:rPr>
                <w:rFonts w:ascii="Times New Roman" w:hAnsi="Times New Roman" w:cs="Times New Roman"/>
                <w:sz w:val="24"/>
                <w:szCs w:val="24"/>
              </w:rPr>
              <w:fldChar w:fldCharType="end"/>
            </w:r>
          </w:p>
        </w:tc>
        <w:tc>
          <w:tcPr>
            <w:tcW w:w="713" w:type="pct"/>
          </w:tcPr>
          <w:p w14:paraId="6D23AB24"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4F0C58CC" w14:textId="77777777" w:rsidTr="003948AD">
        <w:tc>
          <w:tcPr>
            <w:tcW w:w="829" w:type="pct"/>
          </w:tcPr>
          <w:p w14:paraId="45FC1BC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tc>
        <w:tc>
          <w:tcPr>
            <w:tcW w:w="1657" w:type="pct"/>
          </w:tcPr>
          <w:p w14:paraId="73C36355" w14:textId="5CE67BD8"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Menurut</w:t>
            </w:r>
            <w:r w:rsidR="0090089E" w:rsidRPr="00AD566E">
              <w:rPr>
                <w:rFonts w:ascii="Times New Roman" w:hAnsi="Times New Roman" w:cs="Times New Roman"/>
                <w:sz w:val="24"/>
                <w:szCs w:val="24"/>
                <w:lang w:val="en-US"/>
              </w:rPr>
              <w:t xml:space="preserve"> </w:t>
            </w:r>
            <w:r w:rsidR="0090089E" w:rsidRPr="00AD566E">
              <w:rPr>
                <w:rFonts w:ascii="Times New Roman" w:hAnsi="Times New Roman" w:cs="Times New Roman"/>
                <w:sz w:val="24"/>
                <w:szCs w:val="24"/>
              </w:rPr>
              <w:fldChar w:fldCharType="begin" w:fldLock="1"/>
            </w:r>
            <w:r w:rsidR="0090089E" w:rsidRPr="00AD566E">
              <w:rPr>
                <w:rFonts w:ascii="Times New Roman" w:hAnsi="Times New Roman" w:cs="Times New Roman"/>
                <w:sz w:val="24"/>
                <w:szCs w:val="24"/>
                <w:lang w:val="en-US"/>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90089E" w:rsidRPr="00AD566E">
              <w:rPr>
                <w:rFonts w:ascii="Times New Roman" w:hAnsi="Times New Roman" w:cs="Times New Roman"/>
                <w:sz w:val="24"/>
                <w:szCs w:val="24"/>
              </w:rPr>
              <w:fldChar w:fldCharType="separate"/>
            </w:r>
            <w:r w:rsidR="0090089E" w:rsidRPr="00AD566E">
              <w:rPr>
                <w:rFonts w:ascii="Times New Roman" w:hAnsi="Times New Roman" w:cs="Times New Roman"/>
                <w:noProof/>
                <w:sz w:val="24"/>
                <w:szCs w:val="24"/>
                <w:lang w:val="en-US"/>
              </w:rPr>
              <w:t>(Agusfianto Pratama, 2022, hal. 177)</w:t>
            </w:r>
            <w:r w:rsidR="0090089E" w:rsidRPr="00AD566E">
              <w:rPr>
                <w:rFonts w:ascii="Times New Roman" w:hAnsi="Times New Roman" w:cs="Times New Roman"/>
                <w:sz w:val="24"/>
                <w:szCs w:val="24"/>
              </w:rPr>
              <w:fldChar w:fldCharType="end"/>
            </w:r>
            <w:r w:rsidR="0090089E"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rputaran kas merupakan rasio untuk mengukur tingkat modal kerja </w:t>
            </w:r>
            <w:r w:rsidRPr="00AD566E">
              <w:rPr>
                <w:rFonts w:ascii="Times New Roman" w:hAnsi="Times New Roman" w:cs="Times New Roman"/>
                <w:sz w:val="24"/>
                <w:szCs w:val="24"/>
              </w:rPr>
              <w:lastRenderedPageBreak/>
              <w:t>perusahaan atau ketersediaan kas yang dibutuhkan untuk membayar utang dan membiayai penjualan.</w:t>
            </w:r>
          </w:p>
          <w:p w14:paraId="29C6A83F"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45312FCF"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Perputaran Kas</w:t>
            </w:r>
          </w:p>
          <w:p w14:paraId="0B03F783"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 xml:space="preserve">=  </w:t>
            </w:r>
            <w:r w:rsidRPr="00AD566E">
              <w:rPr>
                <w:rFonts w:ascii="Times New Roman" w:hAnsi="Times New Roman" w:cs="Times New Roman"/>
                <w:sz w:val="24"/>
                <w:szCs w:val="24"/>
                <w:u w:val="thick"/>
              </w:rPr>
              <w:t xml:space="preserve">Penjualan bersih        </w:t>
            </w:r>
          </w:p>
          <w:p w14:paraId="323B11D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a-Rata Kas</w:t>
            </w:r>
          </w:p>
          <w:p w14:paraId="1F292ABF" w14:textId="435D2BFC" w:rsidR="00D161D1" w:rsidRPr="00AD566E" w:rsidRDefault="0090089E"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245DDD"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gusfianto Pratama, 2022, hal. 177)</w:t>
            </w:r>
            <w:r w:rsidRPr="00AD566E">
              <w:rPr>
                <w:rFonts w:ascii="Times New Roman" w:hAnsi="Times New Roman" w:cs="Times New Roman"/>
                <w:sz w:val="24"/>
                <w:szCs w:val="24"/>
              </w:rPr>
              <w:fldChar w:fldCharType="end"/>
            </w:r>
          </w:p>
        </w:tc>
        <w:tc>
          <w:tcPr>
            <w:tcW w:w="713" w:type="pct"/>
          </w:tcPr>
          <w:p w14:paraId="0959A49A"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D161D1" w:rsidRPr="00AD566E" w14:paraId="2A37FA4A" w14:textId="77777777" w:rsidTr="003948AD">
        <w:tc>
          <w:tcPr>
            <w:tcW w:w="829" w:type="pct"/>
          </w:tcPr>
          <w:p w14:paraId="27B7746F" w14:textId="2B2B45B8"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p>
        </w:tc>
        <w:tc>
          <w:tcPr>
            <w:tcW w:w="1657" w:type="pct"/>
          </w:tcPr>
          <w:p w14:paraId="5D116F98" w14:textId="77777777" w:rsidR="008857B2" w:rsidRPr="00AD566E" w:rsidRDefault="008857B2" w:rsidP="008857B2">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OA digunakan untuk mengukur seberapa besar jumlah laba bersih yang akan dihasilkan dari dana yang tertanama dalam total aset. </w:t>
            </w:r>
          </w:p>
          <w:p w14:paraId="43FA967F" w14:textId="416F7FB2" w:rsidR="00D161D1" w:rsidRPr="00AD566E" w:rsidRDefault="008857B2"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lang w:val="en-US"/>
              </w:rPr>
              <w:t xml:space="preserve">. </w:t>
            </w:r>
            <w:r w:rsidR="00D161D1" w:rsidRPr="00AD566E">
              <w:rPr>
                <w:rFonts w:ascii="Times New Roman" w:hAnsi="Times New Roman" w:cs="Times New Roman"/>
                <w:sz w:val="24"/>
                <w:szCs w:val="24"/>
              </w:rPr>
              <w:t xml:space="preserve">Jika </w:t>
            </w:r>
            <w:r w:rsidR="00986E8A" w:rsidRPr="00986E8A">
              <w:rPr>
                <w:rFonts w:ascii="Times New Roman" w:hAnsi="Times New Roman" w:cs="Times New Roman"/>
                <w:i/>
                <w:iCs/>
                <w:sz w:val="24"/>
                <w:szCs w:val="24"/>
              </w:rPr>
              <w:t>Retrun On Assets</w:t>
            </w:r>
            <w:r w:rsidR="00D161D1" w:rsidRPr="00AD566E">
              <w:rPr>
                <w:rFonts w:ascii="Times New Roman" w:hAnsi="Times New Roman" w:cs="Times New Roman"/>
                <w:sz w:val="24"/>
                <w:szCs w:val="24"/>
              </w:rPr>
              <w:t xml:space="preserve"> semakin besar dalam suatu perusahaan, makin besar pula tingkat keuntungan yang dicapai oleh sebuah perusahaan. </w:t>
            </w:r>
          </w:p>
          <w:p w14:paraId="7F6C6D9C"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0300ADDD" w14:textId="77777777" w:rsidR="003948AD"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rPr>
              <w:t xml:space="preserve">= </w:t>
            </w:r>
          </w:p>
          <w:p w14:paraId="65083CD3" w14:textId="52BD8564"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u w:val="single"/>
              </w:rPr>
              <w:t>Laba bersih</w:t>
            </w:r>
          </w:p>
          <w:p w14:paraId="083E1711"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otalAsset</w:t>
            </w:r>
          </w:p>
          <w:p w14:paraId="08126251" w14:textId="536AC5E7" w:rsidR="008857B2" w:rsidRPr="00AD566E" w:rsidRDefault="00245DDD"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72328B"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tc>
        <w:tc>
          <w:tcPr>
            <w:tcW w:w="713" w:type="pct"/>
          </w:tcPr>
          <w:p w14:paraId="445273F9"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bl>
    <w:p w14:paraId="4089B2C3" w14:textId="77777777" w:rsidR="00D161D1" w:rsidRPr="00AD566E" w:rsidRDefault="00D161D1" w:rsidP="00156EDF">
      <w:pPr>
        <w:spacing w:line="480" w:lineRule="auto"/>
        <w:jc w:val="both"/>
        <w:rPr>
          <w:rFonts w:ascii="Times New Roman" w:hAnsi="Times New Roman" w:cs="Times New Roman"/>
          <w:sz w:val="24"/>
          <w:szCs w:val="24"/>
        </w:rPr>
      </w:pPr>
    </w:p>
    <w:p w14:paraId="7D9BC06C"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6" w:name="_Toc143177416"/>
      <w:r w:rsidRPr="00AD566E">
        <w:rPr>
          <w:rFonts w:ascii="Times New Roman" w:hAnsi="Times New Roman" w:cs="Times New Roman"/>
          <w:color w:val="auto"/>
        </w:rPr>
        <w:lastRenderedPageBreak/>
        <w:t>Metode Analisis Data</w:t>
      </w:r>
      <w:bookmarkEnd w:id="56"/>
    </w:p>
    <w:p w14:paraId="5B31EA6A" w14:textId="6BCA314E" w:rsidR="00D161D1" w:rsidRPr="00AD566E" w:rsidRDefault="00D161D1" w:rsidP="00684949">
      <w:pPr>
        <w:spacing w:before="240" w:after="0" w:line="480" w:lineRule="auto"/>
        <w:ind w:firstLine="709"/>
        <w:jc w:val="both"/>
        <w:rPr>
          <w:rFonts w:ascii="Times New Roman" w:hAnsi="Times New Roman" w:cs="Times New Roman"/>
          <w:sz w:val="24"/>
          <w:szCs w:val="24"/>
          <w:lang w:val="id-ID"/>
        </w:rPr>
      </w:pPr>
      <w:r w:rsidRPr="00AD566E">
        <w:rPr>
          <w:rFonts w:ascii="Times New Roman" w:hAnsi="Times New Roman" w:cs="Times New Roman"/>
          <w:sz w:val="24"/>
          <w:szCs w:val="24"/>
        </w:rPr>
        <w:t xml:space="preserve">Metode analisis data ini penulis menggunakan aplikasi Stata versi 17. 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locator":"3","uris":["http://www.mendeley.com/documents/?uuid=44bdbb26-9bbb-4ba6-bf62-03d49bc0d49e"]}],"mendeley":{"formattedCitation":"(Norfai et al., 2022, hal. 3)","plainTextFormattedCitation":"(Norfai et al., 2022, hal. 3)","previouslyFormattedCitation":"(Norfai et al., 2022,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Norfai et al., 2022,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plikasi program STATA adalah software statistik lengkap yang dapat memberikan apapun yang dibutuhkan dalam menganalisis data, manajemen data, dan grafik. Keunggulan STATA adalah cepat, akurat, dan mudah digunakan dengan aplikasi syntax. </w:t>
      </w:r>
      <w:r w:rsidRPr="00AD566E">
        <w:rPr>
          <w:rFonts w:ascii="Times New Roman" w:hAnsi="Times New Roman" w:cs="Times New Roman"/>
          <w:sz w:val="24"/>
          <w:szCs w:val="24"/>
          <w:lang w:val="id-ID"/>
        </w:rPr>
        <w:t>STATA secara umum, mengenal tiga jenis data, yakni:</w:t>
      </w:r>
    </w:p>
    <w:p w14:paraId="3821A48B" w14:textId="77777777" w:rsidR="00684949"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Cross Section</w:t>
      </w:r>
      <w:r w:rsidRPr="00AD566E">
        <w:rPr>
          <w:rFonts w:ascii="Times New Roman" w:hAnsi="Times New Roman" w:cs="Times New Roman"/>
          <w:sz w:val="24"/>
          <w:szCs w:val="24"/>
          <w:lang w:val="id-ID"/>
        </w:rPr>
        <w:t>, yakni data beberapa sampel untuk satu periode observasi</w:t>
      </w:r>
      <w:r w:rsidRPr="00AD566E">
        <w:rPr>
          <w:rFonts w:ascii="Times New Roman" w:hAnsi="Times New Roman" w:cs="Times New Roman"/>
          <w:sz w:val="24"/>
          <w:szCs w:val="24"/>
        </w:rPr>
        <w:t>, j</w:t>
      </w:r>
      <w:r w:rsidRPr="00AD566E">
        <w:rPr>
          <w:rFonts w:ascii="Times New Roman" w:hAnsi="Times New Roman" w:cs="Times New Roman"/>
          <w:sz w:val="24"/>
          <w:szCs w:val="24"/>
          <w:lang w:val="id-ID"/>
        </w:rPr>
        <w:t>enis data ini merupakan data dasar (</w:t>
      </w:r>
      <w:r w:rsidRPr="00AD566E">
        <w:rPr>
          <w:rFonts w:ascii="Times New Roman" w:hAnsi="Times New Roman" w:cs="Times New Roman"/>
          <w:i/>
          <w:sz w:val="24"/>
          <w:szCs w:val="24"/>
          <w:lang w:val="id-ID"/>
        </w:rPr>
        <w:t>default</w:t>
      </w:r>
      <w:r w:rsidRPr="00AD566E">
        <w:rPr>
          <w:rFonts w:ascii="Times New Roman" w:hAnsi="Times New Roman" w:cs="Times New Roman"/>
          <w:sz w:val="24"/>
          <w:szCs w:val="24"/>
          <w:lang w:val="id-ID"/>
        </w:rPr>
        <w:t>) yang digunakan STATA.</w:t>
      </w:r>
    </w:p>
    <w:p w14:paraId="76341B52" w14:textId="77777777" w:rsidR="00684949"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Time Series</w:t>
      </w:r>
      <w:r w:rsidRPr="00AD566E">
        <w:rPr>
          <w:rFonts w:ascii="Times New Roman" w:hAnsi="Times New Roman" w:cs="Times New Roman"/>
          <w:sz w:val="24"/>
          <w:szCs w:val="24"/>
          <w:lang w:val="id-ID"/>
        </w:rPr>
        <w:t xml:space="preserve">, yakni data satu sampel untuk beberapa periode observasi. </w:t>
      </w:r>
    </w:p>
    <w:p w14:paraId="5624C034" w14:textId="042107D3" w:rsidR="00654B07"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Panel</w:t>
      </w:r>
      <w:r w:rsidRPr="00AD566E">
        <w:rPr>
          <w:rFonts w:ascii="Times New Roman" w:hAnsi="Times New Roman" w:cs="Times New Roman"/>
          <w:sz w:val="24"/>
          <w:szCs w:val="24"/>
          <w:lang w:val="id-ID"/>
        </w:rPr>
        <w:t>, yakni data atas beberapa sampel untuk beberapa periode observasi</w:t>
      </w:r>
      <w:r w:rsidRPr="00AD566E">
        <w:rPr>
          <w:rFonts w:ascii="Times New Roman" w:hAnsi="Times New Roman" w:cs="Times New Roman"/>
          <w:i/>
          <w:sz w:val="24"/>
          <w:szCs w:val="24"/>
          <w:lang w:val="id-ID"/>
        </w:rPr>
        <w:t>.</w:t>
      </w:r>
    </w:p>
    <w:p w14:paraId="15567B6A"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Analisis Deskriptif</w:t>
      </w:r>
    </w:p>
    <w:p w14:paraId="31C95CF6" w14:textId="36195ED4" w:rsidR="00D161D1"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Pada penelitian ini menggambarkan untuk hasil dari analisis data antara variabel independent dan variabel dependen, maka penulis menggunakan metode analisis deskriptif dengan menggunakan tabel dan grafik. Analisis deskriptif adalah untuk mendeskripsikan bagaimana perputaran piutang pada</w:t>
      </w:r>
      <w:r w:rsidR="00146548" w:rsidRPr="00AD566E">
        <w:rPr>
          <w:rFonts w:ascii="Times New Roman" w:hAnsi="Times New Roman" w:cs="Times New Roman"/>
          <w:sz w:val="24"/>
          <w:szCs w:val="24"/>
        </w:rPr>
        <w:t xml:space="preserve"> perusahaan otomotif yang terdaftar di BEI periode 2018 - 2022</w:t>
      </w:r>
      <w:r w:rsidRPr="00AD566E">
        <w:rPr>
          <w:rFonts w:ascii="Times New Roman" w:hAnsi="Times New Roman" w:cs="Times New Roman"/>
          <w:sz w:val="24"/>
          <w:szCs w:val="24"/>
        </w:rPr>
        <w:t xml:space="preserve">, perputaran persediaan </w:t>
      </w:r>
      <w:r w:rsidR="00146548" w:rsidRPr="00AD566E">
        <w:rPr>
          <w:rFonts w:ascii="Times New Roman" w:hAnsi="Times New Roman" w:cs="Times New Roman"/>
          <w:sz w:val="24"/>
          <w:szCs w:val="24"/>
        </w:rPr>
        <w:t xml:space="preserve">pada perusahaan otomotif yang terdaftar di BEI periode 2018 - 2022, </w:t>
      </w:r>
      <w:r w:rsidRPr="00AD566E">
        <w:rPr>
          <w:rFonts w:ascii="Times New Roman" w:hAnsi="Times New Roman" w:cs="Times New Roman"/>
          <w:sz w:val="24"/>
          <w:szCs w:val="24"/>
        </w:rPr>
        <w:t xml:space="preserve">perputaran kas </w:t>
      </w:r>
      <w:r w:rsidR="00146548" w:rsidRPr="00AD566E">
        <w:rPr>
          <w:rFonts w:ascii="Times New Roman" w:hAnsi="Times New Roman" w:cs="Times New Roman"/>
          <w:sz w:val="24"/>
          <w:szCs w:val="24"/>
        </w:rPr>
        <w:t>pada perusahaan otomotif yang terdaftar di BEI periode 2018 - 2022</w:t>
      </w:r>
      <w:r w:rsidRPr="00AD566E">
        <w:rPr>
          <w:rFonts w:ascii="Times New Roman" w:hAnsi="Times New Roman" w:cs="Times New Roman"/>
          <w:sz w:val="24"/>
          <w:szCs w:val="24"/>
        </w:rPr>
        <w:t>, dan bagaimana Return On</w:t>
      </w:r>
      <w:r w:rsidR="00146548" w:rsidRPr="00AD566E">
        <w:rPr>
          <w:rFonts w:ascii="Times New Roman" w:hAnsi="Times New Roman" w:cs="Times New Roman"/>
          <w:sz w:val="24"/>
          <w:szCs w:val="24"/>
        </w:rPr>
        <w:t xml:space="preserve"> pada perusahaan otomotif yang terdaftar di BEI periode 2018 - 2022</w:t>
      </w:r>
      <w:r w:rsidRPr="00AD566E">
        <w:rPr>
          <w:rFonts w:ascii="Times New Roman" w:hAnsi="Times New Roman" w:cs="Times New Roman"/>
          <w:sz w:val="24"/>
          <w:szCs w:val="24"/>
        </w:rPr>
        <w:t>.</w:t>
      </w:r>
    </w:p>
    <w:p w14:paraId="35CF6D51" w14:textId="77777777" w:rsidR="003948AD" w:rsidRDefault="003948AD" w:rsidP="00684949">
      <w:pPr>
        <w:spacing w:line="480" w:lineRule="auto"/>
        <w:ind w:firstLine="720"/>
        <w:jc w:val="both"/>
        <w:rPr>
          <w:rFonts w:ascii="Times New Roman" w:hAnsi="Times New Roman" w:cs="Times New Roman"/>
          <w:sz w:val="24"/>
          <w:szCs w:val="24"/>
        </w:rPr>
      </w:pPr>
    </w:p>
    <w:p w14:paraId="5CBB7B25" w14:textId="77777777" w:rsidR="003948AD" w:rsidRPr="00AD566E" w:rsidRDefault="003948AD" w:rsidP="00684949">
      <w:pPr>
        <w:spacing w:line="480" w:lineRule="auto"/>
        <w:ind w:firstLine="720"/>
        <w:jc w:val="both"/>
        <w:rPr>
          <w:rFonts w:ascii="Times New Roman" w:hAnsi="Times New Roman" w:cs="Times New Roman"/>
          <w:sz w:val="24"/>
          <w:szCs w:val="24"/>
        </w:rPr>
      </w:pPr>
    </w:p>
    <w:p w14:paraId="15001FD6"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Analisis Asosiatif</w:t>
      </w:r>
    </w:p>
    <w:p w14:paraId="5DF546F1" w14:textId="2F2248DF" w:rsidR="006E7BC7" w:rsidRPr="00AD566E" w:rsidRDefault="00D161D1" w:rsidP="00444B28">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nalisis Asosiatif digunakan peneliti untuk mengetahui pengaruh perputaran piutang, perputaran persediaan dan perputaran kas secara pasrial maupun simultan terhadap </w:t>
      </w:r>
      <w:r w:rsidR="00986E8A" w:rsidRPr="00986E8A">
        <w:rPr>
          <w:rFonts w:ascii="Times New Roman" w:hAnsi="Times New Roman" w:cs="Times New Roman"/>
          <w:i/>
          <w:iCs/>
          <w:sz w:val="24"/>
          <w:szCs w:val="24"/>
        </w:rPr>
        <w:t>Retrun On Assets</w:t>
      </w:r>
      <w:r w:rsidR="00986E8A" w:rsidRPr="00AD566E">
        <w:rPr>
          <w:rFonts w:ascii="Times New Roman" w:hAnsi="Times New Roman" w:cs="Times New Roman"/>
          <w:sz w:val="24"/>
          <w:szCs w:val="24"/>
        </w:rPr>
        <w:t xml:space="preserve"> </w:t>
      </w:r>
      <w:r w:rsidR="004F7D24" w:rsidRPr="00AD566E">
        <w:rPr>
          <w:rFonts w:ascii="Times New Roman" w:hAnsi="Times New Roman" w:cs="Times New Roman"/>
          <w:sz w:val="24"/>
          <w:szCs w:val="24"/>
        </w:rPr>
        <w:t>pada perusahaan otomotif yang terdaftar di BEI periode 2018 - 2022</w:t>
      </w:r>
      <w:r w:rsidRPr="00AD566E">
        <w:rPr>
          <w:rFonts w:ascii="Times New Roman" w:hAnsi="Times New Roman" w:cs="Times New Roman"/>
          <w:sz w:val="24"/>
          <w:szCs w:val="24"/>
        </w:rPr>
        <w:t xml:space="preserve">. Analisis Asosiatif dalam penelitian ini menggunakan analisis regresi data panel dengan menggunakan software STATA versi 17 untuk mengetahui pengaruh variabel bebas. </w:t>
      </w:r>
    </w:p>
    <w:p w14:paraId="5818B568"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7" w:name="_Toc143177417"/>
      <w:r w:rsidRPr="00AD566E">
        <w:rPr>
          <w:rFonts w:ascii="Times New Roman" w:hAnsi="Times New Roman" w:cs="Times New Roman"/>
          <w:color w:val="auto"/>
        </w:rPr>
        <w:t>Analisis Regresi</w:t>
      </w:r>
      <w:bookmarkEnd w:id="57"/>
      <w:r w:rsidRPr="00AD566E">
        <w:rPr>
          <w:rFonts w:ascii="Times New Roman" w:hAnsi="Times New Roman" w:cs="Times New Roman"/>
          <w:color w:val="auto"/>
        </w:rPr>
        <w:t xml:space="preserve"> </w:t>
      </w:r>
    </w:p>
    <w:p w14:paraId="46F43A83"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egresi Data Panel</w:t>
      </w:r>
    </w:p>
    <w:p w14:paraId="2275845D" w14:textId="0A9A06C6"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hal. 1)","plainTextFormattedCitation":"(Rifkhan, 2022, hal. 1)","previouslyFormattedCitation":"(Rifkhan, 2022,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Rifkhan, 2022,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egresi data panel adalah data yang berhubungan dengan data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 xml:space="preserve"> (persilangan) dan </w:t>
      </w:r>
      <w:r w:rsidRPr="00AD566E">
        <w:rPr>
          <w:rFonts w:ascii="Times New Roman" w:hAnsi="Times New Roman" w:cs="Times New Roman"/>
          <w:i/>
          <w:iCs/>
          <w:sz w:val="24"/>
          <w:szCs w:val="24"/>
        </w:rPr>
        <w:t>data time series</w:t>
      </w:r>
      <w:r w:rsidRPr="00AD566E">
        <w:rPr>
          <w:rFonts w:ascii="Times New Roman" w:hAnsi="Times New Roman" w:cs="Times New Roman"/>
          <w:sz w:val="24"/>
          <w:szCs w:val="24"/>
        </w:rPr>
        <w:t xml:space="preserve"> (deret waktu). Penggunaan data panel dalam sebuah penelitian mempunyai keuntungan yaitu data panel merupakan gabungan dua data yang yang mampu menjadi menjadikan data yang lebih banyak sehingga akan menghasilkan </w:t>
      </w:r>
      <w:r w:rsidRPr="00AD566E">
        <w:rPr>
          <w:rFonts w:ascii="Times New Roman" w:hAnsi="Times New Roman" w:cs="Times New Roman"/>
          <w:i/>
          <w:iCs/>
          <w:sz w:val="24"/>
          <w:szCs w:val="24"/>
        </w:rPr>
        <w:t>degree of freedom</w:t>
      </w:r>
      <w:r w:rsidRPr="00AD566E">
        <w:rPr>
          <w:rFonts w:ascii="Times New Roman" w:hAnsi="Times New Roman" w:cs="Times New Roman"/>
          <w:sz w:val="24"/>
          <w:szCs w:val="24"/>
        </w:rPr>
        <w:t xml:space="preserve"> yang lebih besar. Berikut dibawah ini adalah tiga cara pendekatan menggunakan data panel yaitu:</w:t>
      </w:r>
    </w:p>
    <w:p w14:paraId="7355ACBF" w14:textId="77777777" w:rsidR="00684949"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CEM)</w:t>
      </w:r>
    </w:p>
    <w:p w14:paraId="3954C179" w14:textId="19223888" w:rsidR="00D161D1" w:rsidRPr="00AD566E" w:rsidRDefault="003948AD" w:rsidP="003948AD">
      <w:pPr>
        <w:pStyle w:val="ListParagraph"/>
        <w:spacing w:line="480" w:lineRule="auto"/>
        <w:ind w:left="284" w:firstLine="436"/>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w:t>
      </w:r>
      <w:r>
        <w:rPr>
          <w:rFonts w:ascii="Times New Roman" w:hAnsi="Times New Roman" w:cs="Times New Roman"/>
          <w:sz w:val="24"/>
          <w:szCs w:val="24"/>
        </w:rPr>
        <w:t>(</w:t>
      </w:r>
      <w:r w:rsidR="00D161D1" w:rsidRPr="00AD566E">
        <w:rPr>
          <w:rFonts w:ascii="Times New Roman" w:hAnsi="Times New Roman" w:cs="Times New Roman"/>
          <w:sz w:val="24"/>
          <w:szCs w:val="24"/>
        </w:rPr>
        <w:t xml:space="preserve">CEM </w:t>
      </w:r>
      <w:r>
        <w:rPr>
          <w:rFonts w:ascii="Times New Roman" w:hAnsi="Times New Roman" w:cs="Times New Roman"/>
          <w:sz w:val="24"/>
          <w:szCs w:val="24"/>
        </w:rPr>
        <w:t>)</w:t>
      </w:r>
      <w:r w:rsidR="00D161D1" w:rsidRPr="00AD566E">
        <w:rPr>
          <w:rFonts w:ascii="Times New Roman" w:hAnsi="Times New Roman" w:cs="Times New Roman"/>
          <w:sz w:val="24"/>
          <w:szCs w:val="24"/>
        </w:rPr>
        <w:t xml:space="preserve">merupakan pendekatan model atau panel yang paling sederhana karena hanya mengkombinasikan data time series dan cross section, pada model ini tidak diperhatikan dimensi waktu maupun individu sehingga diasumsikan bahwa perilaku data perusahaan sama dalam berbagai kurun waktu. metode ini digunakan melalui pendekatan </w:t>
      </w:r>
      <w:r w:rsidR="00D161D1" w:rsidRPr="00AD566E">
        <w:rPr>
          <w:rFonts w:ascii="Times New Roman" w:hAnsi="Times New Roman" w:cs="Times New Roman"/>
          <w:i/>
          <w:iCs/>
          <w:sz w:val="24"/>
          <w:szCs w:val="24"/>
        </w:rPr>
        <w:t>Ordinary Least Square</w:t>
      </w:r>
      <w:r w:rsidR="00D161D1" w:rsidRPr="00AD566E">
        <w:rPr>
          <w:rFonts w:ascii="Times New Roman" w:hAnsi="Times New Roman" w:cs="Times New Roman"/>
          <w:sz w:val="24"/>
          <w:szCs w:val="24"/>
        </w:rPr>
        <w:t xml:space="preserve"> (OLS) atau </w:t>
      </w:r>
      <w:r w:rsidR="00D161D1" w:rsidRPr="00AD566E">
        <w:rPr>
          <w:rFonts w:ascii="Times New Roman" w:hAnsi="Times New Roman" w:cs="Times New Roman"/>
          <w:sz w:val="24"/>
          <w:szCs w:val="24"/>
        </w:rPr>
        <w:lastRenderedPageBreak/>
        <w:t xml:space="preserve">disebut juga dengan kuadrat terkecil untuk mengestimasi model data panel, oleh karena itu metode ini disebut juga dengan </w:t>
      </w:r>
      <w:r w:rsidR="00D161D1" w:rsidRPr="00AD566E">
        <w:rPr>
          <w:rFonts w:ascii="Times New Roman" w:hAnsi="Times New Roman" w:cs="Times New Roman"/>
          <w:i/>
          <w:iCs/>
          <w:sz w:val="24"/>
          <w:szCs w:val="24"/>
        </w:rPr>
        <w:t>Pooled Least Square</w:t>
      </w:r>
      <w:r w:rsidR="00D161D1" w:rsidRPr="00AD566E">
        <w:rPr>
          <w:rFonts w:ascii="Times New Roman" w:hAnsi="Times New Roman" w:cs="Times New Roman"/>
          <w:sz w:val="24"/>
          <w:szCs w:val="24"/>
        </w:rPr>
        <w:t xml:space="preserve"> (PLS), berikut persamaan statistiknya:</w:t>
      </w:r>
    </w:p>
    <w:p w14:paraId="20EE3BDB" w14:textId="6B9DD4B0" w:rsidR="007647E6" w:rsidRPr="00B93190" w:rsidRDefault="00D161D1" w:rsidP="00B93190">
      <w:pPr>
        <w:spacing w:line="480" w:lineRule="auto"/>
        <w:ind w:left="144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t>yit = ɑ + X</w:t>
      </w:r>
      <w:r w:rsidRPr="00AD566E">
        <w:rPr>
          <w:rFonts w:ascii="Times New Roman" w:hAnsi="Times New Roman" w:cs="Times New Roman"/>
          <w:sz w:val="24"/>
          <w:szCs w:val="24"/>
          <w:vertAlign w:val="superscript"/>
        </w:rPr>
        <w:t>1</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β</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Є</w:t>
      </w:r>
      <w:r w:rsidRPr="00AD566E">
        <w:rPr>
          <w:rFonts w:ascii="Times New Roman" w:hAnsi="Times New Roman" w:cs="Times New Roman"/>
          <w:sz w:val="24"/>
          <w:szCs w:val="24"/>
          <w:vertAlign w:val="subscript"/>
        </w:rPr>
        <w:t>it</w:t>
      </w:r>
    </w:p>
    <w:p w14:paraId="6E7B0C29"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018E654D"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Yit</w:t>
      </w:r>
      <w:r w:rsidRPr="00AD566E">
        <w:rPr>
          <w:rFonts w:ascii="Times New Roman" w:hAnsi="Times New Roman" w:cs="Times New Roman"/>
          <w:sz w:val="24"/>
          <w:szCs w:val="24"/>
        </w:rPr>
        <w:tab/>
        <w:t>: Variabel Terikat</w:t>
      </w:r>
    </w:p>
    <w:p w14:paraId="4ED0FDBC" w14:textId="03DF2F8C"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t>: Konstanta</w:t>
      </w:r>
    </w:p>
    <w:p w14:paraId="42A2E911" w14:textId="242FC349"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t>: Koefisien Regresi</w:t>
      </w:r>
    </w:p>
    <w:p w14:paraId="7ED41953"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t>: Variabel bebas</w:t>
      </w:r>
    </w:p>
    <w:p w14:paraId="29DC716D" w14:textId="57638E8D"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08F82836" w14:textId="2160988F"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32B4947" w14:textId="11C9578E" w:rsidR="00D161D1" w:rsidRPr="00AD566E" w:rsidRDefault="00D161D1" w:rsidP="00684949">
      <w:pPr>
        <w:spacing w:line="480" w:lineRule="auto"/>
        <w:ind w:firstLine="72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1EA70256" w14:textId="25C16DC1" w:rsidR="00D161D1"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sidRPr="00AD566E">
        <w:rPr>
          <w:rFonts w:ascii="Times New Roman" w:hAnsi="Times New Roman" w:cs="Times New Roman"/>
          <w:sz w:val="24"/>
          <w:szCs w:val="24"/>
        </w:rPr>
        <w:t>(FEM)</w:t>
      </w:r>
    </w:p>
    <w:p w14:paraId="0811530B" w14:textId="129FDED5" w:rsidR="00D161D1" w:rsidRDefault="003948AD" w:rsidP="003948AD">
      <w:pPr>
        <w:spacing w:line="480" w:lineRule="auto"/>
        <w:ind w:left="284" w:firstLine="436"/>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Pr>
          <w:rFonts w:ascii="Times New Roman" w:hAnsi="Times New Roman" w:cs="Times New Roman"/>
          <w:sz w:val="24"/>
          <w:szCs w:val="24"/>
        </w:rPr>
        <w:t>(</w:t>
      </w:r>
      <w:r w:rsidR="00D161D1" w:rsidRPr="00AD566E">
        <w:rPr>
          <w:rFonts w:ascii="Times New Roman" w:hAnsi="Times New Roman" w:cs="Times New Roman"/>
          <w:sz w:val="24"/>
          <w:szCs w:val="24"/>
        </w:rPr>
        <w:t>FEM</w:t>
      </w:r>
      <w:r>
        <w:rPr>
          <w:rFonts w:ascii="Times New Roman" w:hAnsi="Times New Roman" w:cs="Times New Roman"/>
          <w:sz w:val="24"/>
          <w:szCs w:val="24"/>
        </w:rPr>
        <w:t>)</w:t>
      </w:r>
      <w:r w:rsidR="00D161D1" w:rsidRPr="00AD566E">
        <w:rPr>
          <w:rFonts w:ascii="Times New Roman" w:hAnsi="Times New Roman" w:cs="Times New Roman"/>
          <w:sz w:val="24"/>
          <w:szCs w:val="24"/>
        </w:rPr>
        <w:t xml:space="preserve"> model ini menghasilkan bahwa perbedaan antara individu dapat di akomodasi dari perbedaan intersepnya. FEM adalah model regresi data panel yang memiliki efek berbeda antara individu dan individu yang lain merupakan parameter yang tidak diketahui dan dapat di estimasi melalui teknik Least Square Dummy. berikut adalah persamaan statistiknya:</w:t>
      </w:r>
    </w:p>
    <w:p w14:paraId="2649ECCF" w14:textId="77777777" w:rsidR="003948AD" w:rsidRPr="00AD566E" w:rsidRDefault="003948AD" w:rsidP="00684949">
      <w:pPr>
        <w:spacing w:line="480" w:lineRule="auto"/>
        <w:ind w:left="284"/>
        <w:jc w:val="both"/>
        <w:rPr>
          <w:rFonts w:ascii="Times New Roman" w:hAnsi="Times New Roman" w:cs="Times New Roman"/>
          <w:sz w:val="24"/>
          <w:szCs w:val="24"/>
        </w:rPr>
      </w:pPr>
    </w:p>
    <w:p w14:paraId="1BAB9082"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 + … + …+</w:t>
      </w:r>
      <w:r w:rsidRPr="00AD566E">
        <w:rPr>
          <w:rFonts w:ascii="Times New Roman" w:hAnsi="Times New Roman" w:cs="Times New Roman"/>
          <w:sz w:val="24"/>
          <w:szCs w:val="24"/>
        </w:rPr>
        <w:t xml:space="preserve"> Є</w:t>
      </w:r>
      <w:r w:rsidRPr="00AD566E">
        <w:rPr>
          <w:rFonts w:ascii="Times New Roman" w:hAnsi="Times New Roman" w:cs="Times New Roman"/>
          <w:sz w:val="24"/>
          <w:szCs w:val="24"/>
          <w:vertAlign w:val="subscript"/>
        </w:rPr>
        <w:t>it</w:t>
      </w:r>
    </w:p>
    <w:p w14:paraId="1FD397F5"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1379457C"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Variabel Terikat</w:t>
      </w:r>
    </w:p>
    <w:p w14:paraId="2E6B515B"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Konstanta</w:t>
      </w:r>
    </w:p>
    <w:p w14:paraId="661CE972"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Koefisien Regresi</w:t>
      </w:r>
    </w:p>
    <w:p w14:paraId="7E34AF00"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Variabel bebas</w:t>
      </w:r>
    </w:p>
    <w:p w14:paraId="462A851E"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68419BF3"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0DC2080" w14:textId="222747C0" w:rsidR="00012498" w:rsidRPr="00AD566E" w:rsidRDefault="00D161D1" w:rsidP="00D243AF">
      <w:pPr>
        <w:spacing w:line="480" w:lineRule="auto"/>
        <w:ind w:firstLine="36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3E1A3F63" w14:textId="77777777" w:rsidR="00D161D1"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sidRPr="00AD566E">
        <w:rPr>
          <w:rFonts w:ascii="Times New Roman" w:hAnsi="Times New Roman" w:cs="Times New Roman"/>
          <w:sz w:val="24"/>
          <w:szCs w:val="24"/>
        </w:rPr>
        <w:t>(REM)</w:t>
      </w:r>
    </w:p>
    <w:p w14:paraId="0FFE8EFC" w14:textId="161D5BBD" w:rsidR="00D161D1" w:rsidRDefault="003948AD" w:rsidP="003948AD">
      <w:pPr>
        <w:spacing w:line="480" w:lineRule="auto"/>
        <w:ind w:left="284" w:firstLine="436"/>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Pr>
          <w:rFonts w:ascii="Times New Roman" w:hAnsi="Times New Roman" w:cs="Times New Roman"/>
          <w:sz w:val="24"/>
          <w:szCs w:val="24"/>
        </w:rPr>
        <w:t>(</w:t>
      </w:r>
      <w:r w:rsidR="00D161D1" w:rsidRPr="00AD566E">
        <w:rPr>
          <w:rFonts w:ascii="Times New Roman" w:hAnsi="Times New Roman" w:cs="Times New Roman"/>
          <w:sz w:val="24"/>
          <w:szCs w:val="24"/>
        </w:rPr>
        <w:t>REM</w:t>
      </w:r>
      <w:r>
        <w:rPr>
          <w:rFonts w:ascii="Times New Roman" w:hAnsi="Times New Roman" w:cs="Times New Roman"/>
          <w:sz w:val="24"/>
          <w:szCs w:val="24"/>
        </w:rPr>
        <w:t xml:space="preserve">) </w:t>
      </w:r>
      <w:r w:rsidR="00D161D1" w:rsidRPr="00AD566E">
        <w:rPr>
          <w:rFonts w:ascii="Times New Roman" w:hAnsi="Times New Roman" w:cs="Times New Roman"/>
          <w:sz w:val="24"/>
          <w:szCs w:val="24"/>
        </w:rPr>
        <w:t>metode ini tidak menggunakan periode damai seperti yang digunakan pada model FEM. model ini akan mengestimasi data panel di mana variabel gangguan mungkin saling berhubungan antar waktu dan antar individu, pada model ini perbedaan intersep di akomodasi oleh error terms masing-masing objek, keuntungan menggunakan model Random Effect yakni menghilangkan heteroskedasitas, model ini juga sering disebut dengan Error Component Model (ECM). Berikut dibawah ini rumus dari REM yaitu:</w:t>
      </w:r>
    </w:p>
    <w:p w14:paraId="6578723E" w14:textId="77777777" w:rsidR="003948AD" w:rsidRDefault="003948AD" w:rsidP="003948AD">
      <w:pPr>
        <w:spacing w:line="480" w:lineRule="auto"/>
        <w:ind w:left="284" w:firstLine="436"/>
        <w:jc w:val="both"/>
        <w:rPr>
          <w:rFonts w:ascii="Times New Roman" w:hAnsi="Times New Roman" w:cs="Times New Roman"/>
          <w:sz w:val="24"/>
          <w:szCs w:val="24"/>
        </w:rPr>
      </w:pPr>
    </w:p>
    <w:p w14:paraId="62C045DE" w14:textId="77777777" w:rsidR="003948AD" w:rsidRPr="00AD566E" w:rsidRDefault="003948AD" w:rsidP="003948AD">
      <w:pPr>
        <w:spacing w:line="480" w:lineRule="auto"/>
        <w:ind w:left="284" w:firstLine="436"/>
        <w:jc w:val="both"/>
        <w:rPr>
          <w:rFonts w:ascii="Times New Roman" w:hAnsi="Times New Roman" w:cs="Times New Roman"/>
          <w:sz w:val="24"/>
          <w:szCs w:val="24"/>
        </w:rPr>
      </w:pPr>
    </w:p>
    <w:p w14:paraId="33C0211B"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 + … + …+</w:t>
      </w:r>
      <w:r w:rsidRPr="00AD566E">
        <w:rPr>
          <w:rFonts w:ascii="Times New Roman" w:hAnsi="Times New Roman" w:cs="Times New Roman"/>
          <w:sz w:val="24"/>
          <w:szCs w:val="24"/>
        </w:rPr>
        <w:t xml:space="preserve"> Є</w:t>
      </w:r>
      <w:r w:rsidRPr="00AD566E">
        <w:rPr>
          <w:rFonts w:ascii="Times New Roman" w:hAnsi="Times New Roman" w:cs="Times New Roman"/>
          <w:sz w:val="24"/>
          <w:szCs w:val="24"/>
          <w:vertAlign w:val="subscript"/>
        </w:rPr>
        <w:t>it</w:t>
      </w:r>
    </w:p>
    <w:p w14:paraId="6CC2CE31"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086D0F49"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Variabel Terikat</w:t>
      </w:r>
    </w:p>
    <w:p w14:paraId="5AF02322"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Konstanta</w:t>
      </w:r>
    </w:p>
    <w:p w14:paraId="4980B15C"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Koefisien Regresi</w:t>
      </w:r>
    </w:p>
    <w:p w14:paraId="6920E060"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Variabel bebas</w:t>
      </w:r>
    </w:p>
    <w:p w14:paraId="2D4CA76E"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70BFF7A8"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101A0DE" w14:textId="6939FC00" w:rsidR="00684949" w:rsidRPr="00AD566E" w:rsidRDefault="00D161D1" w:rsidP="00684949">
      <w:p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2991102C"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Pemilihan Model</w:t>
      </w:r>
    </w:p>
    <w:p w14:paraId="3D262EDE" w14:textId="6D8A97E0"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locator":"59","uris":["http://www.mendeley.com/documents/?uuid=725c5a6f-bc64-436f-acd7-2881216b4f0f"]}],"mendeley":{"formattedCitation":"(Priyatno, 2022, hal. 59)","plainTextFormattedCitation":"(Priyatno, 2022, hal. 59)","previouslyFormattedCitation":"(Priyatno, 2022, hal. 59)"},"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Priyatno, 2022, hal. 5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Berikut beberapa pemilihan model dibawah ini yang tepat dalam mengelola data panel:</w:t>
      </w:r>
    </w:p>
    <w:p w14:paraId="4C898905" w14:textId="77777777" w:rsidR="002F561E" w:rsidRPr="00AD566E" w:rsidRDefault="00D161D1" w:rsidP="00AA3B60">
      <w:pPr>
        <w:pStyle w:val="ListParagraph"/>
        <w:numPr>
          <w:ilvl w:val="0"/>
          <w:numId w:val="14"/>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Chow , uji Chow ( </w:t>
      </w:r>
      <w:r w:rsidRPr="00AD566E">
        <w:rPr>
          <w:rFonts w:ascii="Times New Roman" w:hAnsi="Times New Roman" w:cs="Times New Roman"/>
          <w:i/>
          <w:iCs/>
          <w:sz w:val="24"/>
          <w:szCs w:val="24"/>
        </w:rPr>
        <w:t>Common effect vs Fixed effect</w:t>
      </w:r>
      <w:r w:rsidRPr="00AD566E">
        <w:rPr>
          <w:rFonts w:ascii="Times New Roman" w:hAnsi="Times New Roman" w:cs="Times New Roman"/>
          <w:sz w:val="24"/>
          <w:szCs w:val="24"/>
        </w:rPr>
        <w:t xml:space="preserve"> ) Uji Chow digunakan untuk menentukan apakah model Common Effect ( OLS ) atau Fixed Effect yang paling tepat digunakan dalam mengestimasi data panel.</w:t>
      </w:r>
    </w:p>
    <w:p w14:paraId="574D5C34" w14:textId="5C8DF1FE" w:rsidR="00D161D1" w:rsidRPr="00AD566E" w:rsidRDefault="00D161D1" w:rsidP="002F561E">
      <w:pPr>
        <w:pStyle w:val="ListParagraph"/>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w:t>
      </w:r>
    </w:p>
    <w:p w14:paraId="4DD7196C"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pada Cross Section F &lt; 0,05 maka model yang lebih baik adalah Fixed effect.</w:t>
      </w:r>
    </w:p>
    <w:p w14:paraId="4FF7189A"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lastRenderedPageBreak/>
        <w:t xml:space="preserve">Jika probabilitas ( Prob ) pada Cross Section F &gt; 0,05 maka model yang lebih baik adalah Common effect Kriteria pengambilan keputusan berdasar nilai F hitung : Jika F hitung &gt; F tab maka model yang lebih baik adalah Fixed effect Jika F hitung &lt; F tabel maka model yang lebih baik adalah </w:t>
      </w:r>
      <w:r w:rsidRPr="00AD566E">
        <w:rPr>
          <w:rFonts w:ascii="Times New Roman" w:hAnsi="Times New Roman" w:cs="Times New Roman"/>
          <w:i/>
          <w:iCs/>
          <w:sz w:val="24"/>
          <w:szCs w:val="24"/>
        </w:rPr>
        <w:t>Common effect.</w:t>
      </w:r>
    </w:p>
    <w:p w14:paraId="5577BA04"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6D27FEC5" w14:textId="77777777" w:rsidR="00D161D1" w:rsidRPr="00AD566E" w:rsidRDefault="00D161D1" w:rsidP="00156EDF">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3265CB2C" w14:textId="0F299B76" w:rsidR="00D161D1" w:rsidRPr="00AD566E" w:rsidRDefault="00D161D1" w:rsidP="00AA3B60">
      <w:pPr>
        <w:pStyle w:val="ListParagraph"/>
        <w:numPr>
          <w:ilvl w:val="0"/>
          <w:numId w:val="14"/>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Hausman, Uji Hausman </w:t>
      </w:r>
      <w:r w:rsidRPr="00AD566E">
        <w:rPr>
          <w:rFonts w:ascii="Times New Roman" w:hAnsi="Times New Roman" w:cs="Times New Roman"/>
          <w:i/>
          <w:iCs/>
          <w:sz w:val="24"/>
          <w:szCs w:val="24"/>
        </w:rPr>
        <w:t>( Fixed effect vs Random effect )</w:t>
      </w:r>
      <w:r w:rsidRPr="00AD566E">
        <w:rPr>
          <w:rFonts w:ascii="Times New Roman" w:hAnsi="Times New Roman" w:cs="Times New Roman"/>
          <w:sz w:val="24"/>
          <w:szCs w:val="24"/>
        </w:rPr>
        <w:t xml:space="preserve"> Uji Hausman digunakan untuk memilih apakah model </w:t>
      </w:r>
      <w:r w:rsidRPr="00AD566E">
        <w:rPr>
          <w:rFonts w:ascii="Times New Roman" w:hAnsi="Times New Roman" w:cs="Times New Roman"/>
          <w:i/>
          <w:iCs/>
          <w:sz w:val="24"/>
          <w:szCs w:val="24"/>
        </w:rPr>
        <w:t>Fixed Effect</w:t>
      </w:r>
      <w:r w:rsidRPr="00AD566E">
        <w:rPr>
          <w:rFonts w:ascii="Times New Roman" w:hAnsi="Times New Roman" w:cs="Times New Roman"/>
          <w:sz w:val="24"/>
          <w:szCs w:val="24"/>
        </w:rPr>
        <w:t xml:space="preserve"> atau </w:t>
      </w:r>
      <w:r w:rsidRPr="00AD566E">
        <w:rPr>
          <w:rFonts w:ascii="Times New Roman" w:hAnsi="Times New Roman" w:cs="Times New Roman"/>
          <w:i/>
          <w:iCs/>
          <w:sz w:val="24"/>
          <w:szCs w:val="24"/>
        </w:rPr>
        <w:t>Random Effect</w:t>
      </w:r>
      <w:r w:rsidRPr="00AD566E">
        <w:rPr>
          <w:rFonts w:ascii="Times New Roman" w:hAnsi="Times New Roman" w:cs="Times New Roman"/>
          <w:sz w:val="24"/>
          <w:szCs w:val="24"/>
        </w:rPr>
        <w:t xml:space="preserve"> yang paling tepat digunakan . Kriteria pengambilan keputusan:</w:t>
      </w:r>
    </w:p>
    <w:p w14:paraId="0630175A"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lt; 0,05 maka model yang lebih baik adalah Fixed effect.</w:t>
      </w:r>
    </w:p>
    <w:p w14:paraId="7DFC8C4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gt; 0,05 maka model yang lebih baik adalah Random effect.</w:t>
      </w:r>
    </w:p>
    <w:p w14:paraId="5C9F06B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Kriteria pengambilan keputusan berdasar Chi square hitung: </w:t>
      </w:r>
    </w:p>
    <w:p w14:paraId="5BD182D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Chi square hitung &gt; Chi square tabel maka model yang lebih baik adalah Fixed effect.</w:t>
      </w:r>
    </w:p>
    <w:p w14:paraId="0F95E660"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Chi square hitung &lt; Chi square tabel maka model yang lebih baik adalah Random effect.</w:t>
      </w:r>
    </w:p>
    <w:p w14:paraId="04B3AA0D"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Random Effect Model</w:t>
      </w:r>
    </w:p>
    <w:p w14:paraId="00122323" w14:textId="77777777" w:rsidR="002F561E" w:rsidRDefault="00D161D1" w:rsidP="002F561E">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7D7C9860" w14:textId="77777777" w:rsidR="003948AD" w:rsidRPr="00AD566E" w:rsidRDefault="003948AD" w:rsidP="002F561E">
      <w:pPr>
        <w:pStyle w:val="ListParagraph"/>
        <w:spacing w:line="480" w:lineRule="auto"/>
        <w:ind w:left="1080"/>
        <w:jc w:val="both"/>
        <w:rPr>
          <w:rFonts w:ascii="Times New Roman" w:hAnsi="Times New Roman" w:cs="Times New Roman"/>
          <w:i/>
          <w:iCs/>
          <w:sz w:val="24"/>
          <w:szCs w:val="24"/>
        </w:rPr>
      </w:pPr>
    </w:p>
    <w:p w14:paraId="4544793A" w14:textId="07F53E77" w:rsidR="00D161D1" w:rsidRPr="00AD566E" w:rsidRDefault="00D161D1" w:rsidP="00AA3B60">
      <w:pPr>
        <w:pStyle w:val="ListParagraph"/>
        <w:numPr>
          <w:ilvl w:val="0"/>
          <w:numId w:val="14"/>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lastRenderedPageBreak/>
        <w:t xml:space="preserve">Uji Lagrange MultiPlier, Uji Langrange Multiplier ( </w:t>
      </w:r>
      <w:r w:rsidRPr="00AD566E">
        <w:rPr>
          <w:rFonts w:ascii="Times New Roman" w:hAnsi="Times New Roman" w:cs="Times New Roman"/>
          <w:i/>
          <w:iCs/>
          <w:sz w:val="24"/>
          <w:szCs w:val="24"/>
        </w:rPr>
        <w:t>Common Effect vs Random effect</w:t>
      </w:r>
      <w:r w:rsidRPr="00AD566E">
        <w:rPr>
          <w:rFonts w:ascii="Times New Roman" w:hAnsi="Times New Roman" w:cs="Times New Roman"/>
          <w:sz w:val="24"/>
          <w:szCs w:val="24"/>
        </w:rPr>
        <w:t xml:space="preserve"> ) Uji Langrange Multiplier ( uji LM ) digunakan untuk memilih apakah model common effects atau random effects yang paling tepat digunakan. </w:t>
      </w:r>
    </w:p>
    <w:p w14:paraId="6EEB90D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w:t>
      </w:r>
    </w:p>
    <w:p w14:paraId="5E208216"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Signifikansi pada Both &lt; 0,05 maka model yang lebih baik adalah Random effect.</w:t>
      </w:r>
    </w:p>
    <w:p w14:paraId="202B7B1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Jika Signifikansi pada Both &gt; 0,05 maka model yang lebih baik adalah </w:t>
      </w:r>
      <w:r w:rsidRPr="00AD566E">
        <w:rPr>
          <w:rFonts w:ascii="Times New Roman" w:hAnsi="Times New Roman" w:cs="Times New Roman"/>
          <w:i/>
          <w:iCs/>
          <w:sz w:val="24"/>
          <w:szCs w:val="24"/>
        </w:rPr>
        <w:t xml:space="preserve">Common effect . </w:t>
      </w:r>
    </w:p>
    <w:p w14:paraId="3F1E90FA"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berdasar nilai LM:</w:t>
      </w:r>
    </w:p>
    <w:p w14:paraId="12AC9C51"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nilai LM &gt; Chi square tabel maka model yang lebih baik adalah Random effect 37.</w:t>
      </w:r>
    </w:p>
    <w:p w14:paraId="02F58C92"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nilai LM &lt; Chi square tabel maka model yang lebih baik adalah Common effect.</w:t>
      </w:r>
    </w:p>
    <w:p w14:paraId="211E78E9"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12CF90AC" w14:textId="6DAB1779" w:rsidR="00444B28" w:rsidRPr="00AD566E" w:rsidRDefault="00D161D1" w:rsidP="00AA1ECB">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Random Effect Model</w:t>
      </w:r>
    </w:p>
    <w:p w14:paraId="1516C346"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Koefisien Determinasi</w:t>
      </w:r>
    </w:p>
    <w:p w14:paraId="254E1D30" w14:textId="73CAEA31" w:rsidR="00D161D1" w:rsidRPr="00AD566E" w:rsidRDefault="00D161D1" w:rsidP="002F561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silawati, 20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oefisien determinasi adalah uji yang dilakukan untuk mengetahui seberapa  besar  hubungan beberapa variabel. Koefisien determinasi dilihat dari nilai R-squared (R2). Nilai koefisien determinasi semakin besar jika jumlah variabel bebas dan jumlah data yang</w:t>
      </w:r>
      <w:r w:rsidR="006D3D45">
        <w:rPr>
          <w:rFonts w:ascii="Times New Roman" w:hAnsi="Times New Roman" w:cs="Times New Roman"/>
          <w:sz w:val="24"/>
          <w:szCs w:val="24"/>
        </w:rPr>
        <w:t xml:space="preserve"> </w:t>
      </w:r>
      <w:r w:rsidRPr="00AD566E">
        <w:rPr>
          <w:rFonts w:ascii="Times New Roman" w:hAnsi="Times New Roman" w:cs="Times New Roman"/>
          <w:sz w:val="24"/>
          <w:szCs w:val="24"/>
        </w:rPr>
        <w:t xml:space="preserve">diobservasi semakin  banyak. Nilai  koefisien determinasi antara 0 dan 1, jika  mendekati angka 0 hasil tersebut maka kemampuan </w:t>
      </w:r>
      <w:r w:rsidRPr="00AD566E">
        <w:rPr>
          <w:rFonts w:ascii="Times New Roman" w:hAnsi="Times New Roman" w:cs="Times New Roman"/>
          <w:sz w:val="24"/>
          <w:szCs w:val="24"/>
        </w:rPr>
        <w:lastRenderedPageBreak/>
        <w:t>variabel independent amat</w:t>
      </w:r>
      <w:r w:rsidR="006D3D45">
        <w:rPr>
          <w:rFonts w:ascii="Times New Roman" w:hAnsi="Times New Roman" w:cs="Times New Roman"/>
          <w:sz w:val="24"/>
          <w:szCs w:val="24"/>
        </w:rPr>
        <w:t xml:space="preserve"> </w:t>
      </w:r>
      <w:r w:rsidRPr="00AD566E">
        <w:rPr>
          <w:rFonts w:ascii="Times New Roman" w:hAnsi="Times New Roman" w:cs="Times New Roman"/>
          <w:sz w:val="24"/>
          <w:szCs w:val="24"/>
        </w:rPr>
        <w:t xml:space="preserve">terbatas, Tetapi jika mendekati angka 1 berarti variabel independen menghasilkan informasi yang dibutuhkan untuk memprediksi beberapa variasi variabel dependen. </w:t>
      </w:r>
    </w:p>
    <w:p w14:paraId="40C27C3A"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Uji Hipotesis</w:t>
      </w:r>
    </w:p>
    <w:p w14:paraId="402AF8DD" w14:textId="77777777" w:rsidR="002F561E" w:rsidRPr="00AD566E" w:rsidRDefault="00D161D1" w:rsidP="00AA3B60">
      <w:pPr>
        <w:pStyle w:val="ListParagraph"/>
        <w:numPr>
          <w:ilvl w:val="0"/>
          <w:numId w:val="15"/>
        </w:numPr>
        <w:spacing w:line="480" w:lineRule="auto"/>
        <w:ind w:left="851" w:hanging="284"/>
        <w:jc w:val="both"/>
        <w:rPr>
          <w:rFonts w:ascii="Times New Roman" w:hAnsi="Times New Roman" w:cs="Times New Roman"/>
          <w:sz w:val="24"/>
          <w:szCs w:val="24"/>
        </w:rPr>
      </w:pPr>
      <w:r w:rsidRPr="00AD566E">
        <w:rPr>
          <w:rFonts w:ascii="Times New Roman" w:hAnsi="Times New Roman" w:cs="Times New Roman"/>
          <w:sz w:val="24"/>
          <w:szCs w:val="24"/>
        </w:rPr>
        <w:t>Uji Simultan (Uji F)</w:t>
      </w:r>
    </w:p>
    <w:p w14:paraId="79D26CC0" w14:textId="4E73E73B" w:rsidR="002F561E" w:rsidRPr="00AD566E" w:rsidRDefault="00D161D1" w:rsidP="003948AD">
      <w:pPr>
        <w:pStyle w:val="ListParagraph"/>
        <w:spacing w:line="480" w:lineRule="auto"/>
        <w:ind w:left="851" w:firstLine="22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A0C50"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ji F atau simultan bertujuan untuk variabel mengetahui sejauh mana independen secara bersama - sama mempengaruhi variabel independent. Uji F dapat dengan membandingkan nilai F - hitung dengan titik kritis menurut tabel . Apabila nilai F - hitung &gt; F - tabel , maka menerima hipotesis yang menyatakan suatu variabel independen secara serentak mempunyai pengaruh terhadap variabel dependen . Pengujian setiap koefisien regresi dikatakan signifikan bila nilai signifikansinya &lt; 0,05. </w:t>
      </w:r>
    </w:p>
    <w:p w14:paraId="05A607E7" w14:textId="77777777" w:rsidR="00D161D1" w:rsidRPr="00AD566E" w:rsidRDefault="00D161D1" w:rsidP="00AA3B60">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Parsial ( Uji t ) </w:t>
      </w:r>
    </w:p>
    <w:p w14:paraId="4D89EE95" w14:textId="4A25014E" w:rsidR="00587D8C" w:rsidRDefault="00D161D1" w:rsidP="002F561E">
      <w:pPr>
        <w:pStyle w:val="ListParagraph"/>
        <w:spacing w:line="480" w:lineRule="auto"/>
        <w:ind w:left="1080" w:firstLine="36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lam uji t ini bertujuan melihat pengaruh  pengaruh satu variabel independen secara individual dalam menerangkan variasi variabel dependen. Cara melakukan uji t dapat dengan membandingkan nilai t hitung dengan titik kritis menurut tabel . Apabila nilai t hitung &gt; t – tabel, maka menerima hipotesis yang menyatakan suatu variabel independen secara individual mempunyai pengaruh terhadap variabel dependen. Pengujian setiap koefisien regresi dikatakan signifikan bila nilai signifikansinya &lt; 0,05 .</w:t>
      </w:r>
    </w:p>
    <w:p w14:paraId="08AFDC17" w14:textId="77777777" w:rsidR="00587D8C" w:rsidRDefault="00587D8C">
      <w:pPr>
        <w:rPr>
          <w:rFonts w:ascii="Times New Roman" w:hAnsi="Times New Roman" w:cs="Times New Roman"/>
          <w:sz w:val="24"/>
          <w:szCs w:val="24"/>
        </w:rPr>
      </w:pPr>
      <w:r>
        <w:rPr>
          <w:rFonts w:ascii="Times New Roman" w:hAnsi="Times New Roman" w:cs="Times New Roman"/>
          <w:sz w:val="24"/>
          <w:szCs w:val="24"/>
        </w:rPr>
        <w:br w:type="page"/>
      </w:r>
    </w:p>
    <w:p w14:paraId="3C656FDC" w14:textId="77777777" w:rsidR="00587D8C" w:rsidRDefault="00587D8C" w:rsidP="00587D8C">
      <w:pPr>
        <w:pStyle w:val="Heading1"/>
        <w:spacing w:line="480" w:lineRule="auto"/>
        <w:jc w:val="center"/>
        <w:rPr>
          <w:rFonts w:ascii="Times New Roman" w:hAnsi="Times New Roman" w:cs="Times New Roman"/>
          <w:b/>
          <w:bCs/>
          <w:color w:val="000000" w:themeColor="text1"/>
          <w:sz w:val="24"/>
          <w:szCs w:val="24"/>
        </w:rPr>
        <w:sectPr w:rsidR="00587D8C" w:rsidSect="00233BDC">
          <w:pgSz w:w="12240" w:h="15840"/>
          <w:pgMar w:top="1701" w:right="1701" w:bottom="1701" w:left="2268" w:header="720" w:footer="720" w:gutter="0"/>
          <w:cols w:space="720"/>
          <w:titlePg/>
          <w:docGrid w:linePitch="360"/>
        </w:sectPr>
      </w:pPr>
    </w:p>
    <w:p w14:paraId="578E2530" w14:textId="5133698F" w:rsidR="00587D8C" w:rsidRPr="002F65C1"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58" w:name="_Toc143177418"/>
      <w:r w:rsidRPr="002F65C1">
        <w:rPr>
          <w:rFonts w:ascii="Times New Roman" w:hAnsi="Times New Roman" w:cs="Times New Roman"/>
          <w:b/>
          <w:bCs/>
          <w:color w:val="000000" w:themeColor="text1"/>
          <w:sz w:val="24"/>
          <w:szCs w:val="24"/>
        </w:rPr>
        <w:lastRenderedPageBreak/>
        <w:t>BAB IV</w:t>
      </w:r>
      <w:bookmarkEnd w:id="58"/>
    </w:p>
    <w:p w14:paraId="033592AF" w14:textId="77777777" w:rsidR="00587D8C" w:rsidRPr="002F65C1"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59" w:name="_Toc143177419"/>
      <w:r w:rsidRPr="002F65C1">
        <w:rPr>
          <w:rFonts w:ascii="Times New Roman" w:hAnsi="Times New Roman" w:cs="Times New Roman"/>
          <w:b/>
          <w:bCs/>
          <w:color w:val="000000" w:themeColor="text1"/>
          <w:sz w:val="24"/>
          <w:szCs w:val="24"/>
        </w:rPr>
        <w:t>HASIL PENELITIAN DAN PEMBAHASAN</w:t>
      </w:r>
      <w:bookmarkEnd w:id="59"/>
    </w:p>
    <w:p w14:paraId="3948FACC" w14:textId="77777777" w:rsidR="00587D8C" w:rsidRPr="002F65C1" w:rsidRDefault="00587D8C" w:rsidP="00587D8C">
      <w:pPr>
        <w:spacing w:line="480" w:lineRule="auto"/>
        <w:jc w:val="both"/>
        <w:rPr>
          <w:rFonts w:ascii="Times New Roman" w:hAnsi="Times New Roman" w:cs="Times New Roman"/>
          <w:b/>
          <w:bCs/>
          <w:color w:val="000000" w:themeColor="text1"/>
          <w:sz w:val="24"/>
          <w:szCs w:val="24"/>
        </w:rPr>
      </w:pPr>
    </w:p>
    <w:p w14:paraId="3FCA38EE" w14:textId="77777777" w:rsidR="00587D8C" w:rsidRPr="002F65C1"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60" w:name="_Hlk141523078"/>
      <w:bookmarkStart w:id="61" w:name="_Toc143177420"/>
      <w:r w:rsidRPr="002F65C1">
        <w:rPr>
          <w:rFonts w:ascii="Times New Roman" w:hAnsi="Times New Roman" w:cs="Times New Roman"/>
          <w:color w:val="000000" w:themeColor="text1"/>
          <w:sz w:val="24"/>
          <w:szCs w:val="24"/>
        </w:rPr>
        <w:t>Deskripsi Data</w:t>
      </w:r>
      <w:bookmarkEnd w:id="61"/>
    </w:p>
    <w:bookmarkEnd w:id="60"/>
    <w:p w14:paraId="4BF6E49E"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Dalam penelitian ini, populasi yang diambil merupakan perusahaan Otomotif yang terdaftar di Bursa Efek Indonesia (BEI). Penelitian ini dilakukan dengan menggunakan data laporan tahunan (annual report). Peneltian ini menggunakan laporan tahunan, karena laporan tahunan menyajikan beragam informasi yang lengkap dan mendetail terkait dengan perusahaan.</w:t>
      </w:r>
    </w:p>
    <w:p w14:paraId="59AD594A" w14:textId="37D46088"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erusahaan otomotif merupakan perusahaan yang merancang, mengembangkan, memproduksi dan menjual kendaraan. Berikut adalah profil singkat perusahaan sektor otomotif yang terdaftar di Bursa Efek Indonesia tahun 2018 - 2022 yang merupakan data dari sampel penelitian ini:</w:t>
      </w:r>
    </w:p>
    <w:p w14:paraId="6A47483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Astra International Tbk</w:t>
      </w:r>
    </w:p>
    <w:p w14:paraId="4BA9779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Tbk (Astra) merupakan salah satu konglomerat terdiversifikasi terbesar di Indonesia. Perusahaan induk investasi ini sering dianggap sebagai barometer perekonomian Indonesia karena kehadirannya di berbagai sektor. Astra menunjukkan pertumbuhan yang kuat dan berkelanjutan setelah Indonesia dilanda krisis keuangan Asia di akhir 1990-an. Krisis yang parah ini memaksa Astra untuk merestrukturisasi dan mereorganisasi model bisnisnya </w:t>
      </w:r>
      <w:r w:rsidRPr="002F65C1">
        <w:rPr>
          <w:rFonts w:ascii="Times New Roman" w:hAnsi="Times New Roman" w:cs="Times New Roman"/>
          <w:color w:val="000000" w:themeColor="text1"/>
          <w:sz w:val="24"/>
          <w:szCs w:val="24"/>
        </w:rPr>
        <w:lastRenderedPageBreak/>
        <w:t>(termasuk pengambil-alihan oleh Jardine Matheson Group yang berbasis di Hong Kong pada tahun 1999 melalui anak perusahaan Jardine Cycle &amp; Carriage Ltd).</w:t>
      </w:r>
    </w:p>
    <w:p w14:paraId="3F5E8685"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memiliki sejarah dan budaya perusahaan yang kuat dengan filosofi Catur Dharma yang telah diwariskan oleh pendiri Perseroan. Dengan berjalannya waktu dan perkembangan Perseroan menjadi salah satu grup usaha nasional terbesar di tanah air, nilai-nilai luhur tersebut terus berfungsi sebagai perekat ikatan pada perusahaan yang tergabung dalam Grup Astra, dengan didukung Sistem Manajemen Astra yang unik untuk meraih pertumbuhan yang berkelanjutan di masa mendatang. </w:t>
      </w:r>
    </w:p>
    <w:p w14:paraId="285B76E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enerapan budaya korporasi Perseroan berdasarkan nilai-nilai Catur Dharma, pada dasarnya menuntut komitmen, integritas, dedikasi dan kompetensi yang unggul. Dengan demikian, setiap Insan Astra akan mampu memberikan pelayanan terbaik bagi konsumen, kerja sama yang erat dan sikap menghargai setiap individu serta pencapaian kinerja terbaik. Sosialisasi dan internalisasi budaya perusahaan dimulai sejak pertama kali karyawan bergabung dengan Astra melalui program orientasi karyawan, sedangkan implementasinya di seluruh jenjang organisasi terus dievaluasi dan ditingkatkan secara berkesinambungan. Melalui kesetaraan sikap dan perilaku berdasarkan Catur Dharma, diharapkan akan mewujudkan masing-masing individu dan Astra untuk menjadi yang bermanfaat bagi bangsa dan negara.</w:t>
      </w:r>
    </w:p>
    <w:p w14:paraId="57ED6CE9"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memenangkan berbagai penghargaan perusahaan, baik nasional maupun internasional dalam beberapa tahun terakhir dan menetapkan tujuan ambisiusnya, </w:t>
      </w:r>
      <w:r w:rsidRPr="002F65C1">
        <w:rPr>
          <w:rFonts w:ascii="Times New Roman" w:hAnsi="Times New Roman" w:cs="Times New Roman"/>
          <w:color w:val="000000" w:themeColor="text1"/>
          <w:sz w:val="24"/>
          <w:szCs w:val="24"/>
        </w:rPr>
        <w:lastRenderedPageBreak/>
        <w:t>yaitu membangun nama merek global sebagai kebanggaan Indonesia pada tahun 2020.</w:t>
      </w:r>
    </w:p>
    <w:p w14:paraId="4A77FD30"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Astra Otoparts Tbk</w:t>
      </w:r>
    </w:p>
    <w:p w14:paraId="7838EC6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stra Otoparts merupakan grup perusahaan komponen otomotif terbesar dan terkemuka di Indonesia yang memproduksi dan mendistribusikan beranekaragam suku cadang kendaraan bermotor roda dua dan roda empat. Astra Otoparts telah melakukan perubahan nama perusahaan selama beberapa kali yang dimulai pada tahun 1977 PT Alfa Delta Motor berubah nama menjadi PT Pacifc Western dan berubah menjadi PT Astra Otoparts pada tahun 1997. Astra membeli saham PT Summa Surya di PT Menara Alam Teknik. Astra mengambil alih seluruh saham PT Menara Alam Teknik, dan merubah nama PT Menara Alam Teknik menjadi PT Menara Alam Pradipta. Pada tahun 1998 PT Astra Otoparts menjadi perusahaan publik dengan mencatatkan sahamnya di Bursa Efek Jakarta (sekarang Bursa Efek Indonesia), dengan kode transaksi AUTO.</w:t>
      </w:r>
    </w:p>
    <w:p w14:paraId="3AD2470B"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Sejak 1998 juga telah mengembangkan jaringan total komponen otomotif modern yang pertama di Indonesia jaringan dibangun sendiri dan konsep bisnis waralaba dengan berfokus pada penjualan dan penyediaan Fasr moving parts, quick service, dan related service. Selain mengembangkan bisnis manufaktur dan perdagangan perseroan turut melakukan peningkatan kinerja di bidang engineering. Sejak 2006 persoalan telah mengembangkan unit bisnis winteq sebagai </w:t>
      </w:r>
      <w:r w:rsidRPr="002F65C1">
        <w:rPr>
          <w:rFonts w:ascii="Times New Roman" w:hAnsi="Times New Roman" w:cs="Times New Roman"/>
          <w:i/>
          <w:iCs/>
          <w:color w:val="000000" w:themeColor="text1"/>
          <w:sz w:val="24"/>
          <w:szCs w:val="24"/>
        </w:rPr>
        <w:t>in - house engineering</w:t>
      </w:r>
      <w:r w:rsidRPr="002F65C1">
        <w:rPr>
          <w:rFonts w:ascii="Times New Roman" w:hAnsi="Times New Roman" w:cs="Times New Roman"/>
          <w:color w:val="000000" w:themeColor="text1"/>
          <w:sz w:val="24"/>
          <w:szCs w:val="24"/>
        </w:rPr>
        <w:t xml:space="preserve"> unit yang mampu memenuhi kebutuhan group perseroan dalam rangka meningkatkan kinerja proses manufaktur engineering dan desain otomasi. Kini divisi </w:t>
      </w:r>
      <w:r w:rsidRPr="002F65C1">
        <w:rPr>
          <w:rFonts w:ascii="Times New Roman" w:hAnsi="Times New Roman" w:cs="Times New Roman"/>
          <w:i/>
          <w:iCs/>
          <w:color w:val="000000" w:themeColor="text1"/>
          <w:sz w:val="24"/>
          <w:szCs w:val="24"/>
        </w:rPr>
        <w:t xml:space="preserve">Winteq </w:t>
      </w:r>
      <w:r w:rsidRPr="002F65C1">
        <w:rPr>
          <w:rFonts w:ascii="Times New Roman" w:hAnsi="Times New Roman" w:cs="Times New Roman"/>
          <w:color w:val="000000" w:themeColor="text1"/>
          <w:sz w:val="24"/>
          <w:szCs w:val="24"/>
        </w:rPr>
        <w:t xml:space="preserve">telah mampu merancang membuat dan </w:t>
      </w:r>
      <w:r w:rsidRPr="002F65C1">
        <w:rPr>
          <w:rFonts w:ascii="Times New Roman" w:hAnsi="Times New Roman" w:cs="Times New Roman"/>
          <w:color w:val="000000" w:themeColor="text1"/>
          <w:sz w:val="24"/>
          <w:szCs w:val="24"/>
        </w:rPr>
        <w:lastRenderedPageBreak/>
        <w:t xml:space="preserve">mengekspor mesin produksi untuk industri komponen otomotif. unit bisnis lainnya yaitu ada </w:t>
      </w:r>
      <w:r w:rsidRPr="002F65C1">
        <w:rPr>
          <w:rFonts w:ascii="Times New Roman" w:hAnsi="Times New Roman" w:cs="Times New Roman"/>
          <w:i/>
          <w:iCs/>
          <w:color w:val="000000" w:themeColor="text1"/>
          <w:sz w:val="24"/>
          <w:szCs w:val="24"/>
        </w:rPr>
        <w:t>EDC</w:t>
      </w:r>
      <w:r w:rsidRPr="002F65C1">
        <w:rPr>
          <w:rFonts w:ascii="Times New Roman" w:hAnsi="Times New Roman" w:cs="Times New Roman"/>
          <w:color w:val="000000" w:themeColor="text1"/>
          <w:sz w:val="24"/>
          <w:szCs w:val="24"/>
        </w:rPr>
        <w:t xml:space="preserve"> yang didirikan pada 2012 dengan berfokus pada riset pengembangan produk bisnis ini berlokasi secara sinergis dan intergrasi guna menjadi penggerak utama transformasi perseroan dari pelaku proses based menjadi pemasok yang mampu mengembangkan produk sendiri dengan biaya efisien dan kompetitif agar mampu mendukung program lokalisasi komponen otomotif nasional.</w:t>
      </w:r>
    </w:p>
    <w:p w14:paraId="2FFC552D"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Dari tahun ke tahun, persaraan berhasil menjalankan dan mengembangkan usahanya yang terintegrasi secara baik dengan langkah dan strategi yang tepat. upaya ini tampak melalui kinerja operasional dan finansial yang sehat dan stabil serta posisi pasar yang semakin kuat, khususnya di pasar pabrikan otomotif dan pasar suku cadang pengganti dalam negeri kemampuan perseroan dalam keseimbangan proses bisnisnya semakin mewujudkan kondisi pertumbuhan yang berkelanjutan dan pada akhirnya membawa perseroan menjadi salah satu perusahaan pemasok komponen otomotif  kelas dunia.</w:t>
      </w:r>
    </w:p>
    <w:p w14:paraId="7E5C7390"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Mitra Pinasthika Tbk</w:t>
      </w:r>
    </w:p>
    <w:p w14:paraId="3BCA61CF"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Pinasthika Mustika Tbk (Perseroan) semula didirikan pada tahun 1987 dan kemudian memulai kegiatan usaha di bidang distribusi sepeda motor secara ritel. Sejak didirikan pada tahun 1987, Perseroan belum pernah melakukan perubahan nama dan tetap mempertahankan nama tersebut sampai sekarang. Perseroan terus melakukan pengembangan usaha untuk mempertahankan eksistensi dengan merambah berbagai bidang, baik secara langsung maupun tidak langsung melalui Entitas Anak dan Entitas Asosiasi, seperti distribusi dan </w:t>
      </w:r>
      <w:r w:rsidRPr="002F65C1">
        <w:rPr>
          <w:rFonts w:ascii="Times New Roman" w:hAnsi="Times New Roman" w:cs="Times New Roman"/>
          <w:color w:val="000000" w:themeColor="text1"/>
          <w:sz w:val="24"/>
          <w:szCs w:val="24"/>
        </w:rPr>
        <w:lastRenderedPageBreak/>
        <w:t>penjualan ritel sepeda motor dengan merek Honda, penjualan suku cadang motor, penjualan mobil bekas, penyewaan kendaraan dan jasa pengendara, lelang, penyediaan asuransi umum, aktivitas pembiayaan, hingga jasa dealership penjualan mobil dengan online atau platform digital serta kegiatankegiatan pendukungnya. Sejalan dengan perkembangan usaha serta dalam rangka memperkuat permodalan yang diperlukan, Perseroan melakukan Penawaran Umum Perdana Saham di Bursa Efek Indonesia pada 20 Mei 2013 dengan kode saham “MPMX”. Perseroan berhasil memperoleh dana sebesar Rp1.455.000.000.000 yang kemudian digunakan untuk menjalankan berbagai ekspansi bisnis serta langkah-langkah strategis. Hal ini berguna untuk mempertahankan eksistensi Perseroan dan menjadi pemenang dalam persaingan industri serta memberikan nilai tambah secara berkelanjutan bagi para pemangku kepentingan.</w:t>
      </w:r>
    </w:p>
    <w:p w14:paraId="5E171DD6"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telah bertransformasi dari perusahaan distributorsepeda motor menjadi suatu korporasi besar dan memiliki reputasi sebagai perusahaan smart mobility dalam industri konsumer  otomotif, yang merupakan bukti nyata dari implementasi langkah - langkah strategis yang telah dijalankan Perseroan selama lebih dari 3 dekade untuk pengembangan Grup MPM. Langkah-langkah strategis tersebut antara lain memusatkan bisnis distribusi sepeda motor di bawah PT Mitra Pinasthika Mulia mendirikan sejumlah badan usaha baru yang bergerak di bidang penyediaan produk-produk asuransi kerugian (non-jiwa), yaitu PT Asuransi Mitra Pelindung Mustika, di bidang distribusi cadang dan pelumas, yaitu PT Putra Mustika Prima, dan di bidang  usaha penjualan mobil yang berbasis teknologi </w:t>
      </w:r>
      <w:r w:rsidRPr="002F65C1">
        <w:rPr>
          <w:rFonts w:ascii="Times New Roman" w:hAnsi="Times New Roman" w:cs="Times New Roman"/>
          <w:color w:val="000000" w:themeColor="text1"/>
          <w:sz w:val="24"/>
          <w:szCs w:val="24"/>
        </w:rPr>
        <w:lastRenderedPageBreak/>
        <w:t xml:space="preserve">informasi, yaitu PT Armada Maha Karya; melakukan akusisi atas PT Mitra  Pinasthika Mustika Rent yang bergerak di bidang penyewaan mobil yang kemudian berkembang meliputi bidang usaha penunjang dari bisnis penyewaan mobil, yaitu: jasa lelang, penjualan mobil bekas, dan layanan jasa alih daya; serta melakukan akusisi atas 2 badan usaha yang bergerak di bidang pembiayaan, yaitu PT Sasana Artha Finance dan PT Mitra Pinasthika Mustika Finance, yang kemudian melakukan penggabungan atas kedua badan usaha tersebut pada tahun 2014 menjadi PT Mitra Pinasthika Mustika Finance, dimana PT Mitra Pinasthika Mustika Finance kemudian merubah nama menjadi PT JACCS Mitra Pinasthika Mustika Finance Indonesia. </w:t>
      </w:r>
    </w:p>
    <w:p w14:paraId="37E07A34"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erseroan telah melakukan sejumlah divestasi saham, yaitu saham-saham milik Perseroan dalam PT JACCS Mitra Pinasthika  Mustika Finance Indonesia (dahulu PT Sasana Artha Finance yang telah menggabungkan diri dengan PT Mitra Pinasthika Mustika Finance) kepada JACCS Co. Ltd., yang dilakukan pada tahun 2012 sebanyak 40,0% dan kemudian pada tahun 2017 sebanyak 20,0%, serta di tahun 2018 melakukan divestasi sejumlah 100,0% saham Grup MPM dalam PT Federal Karyatama kepada Grup ExxonMobil.</w:t>
      </w:r>
    </w:p>
    <w:p w14:paraId="39BCE01A"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Indomobil sukses International Tbk</w:t>
      </w:r>
    </w:p>
    <w:p w14:paraId="1DEE1CAA"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lndomobil Sukses lnternasional Tbk. (Perseroan) merupakan induk dari suatu kelompok usaha otomotif terpadu yang memiliki beberapa anak perusahaan yang bergerak di bidang otomotif yang terkemuka di Indonesia. Perseroan didirikan pada tahun 1976 dengan nama PT lndomobil Investment Corporation dan pada tahun 1997 dilakukan penggabungan usaha (merger) dengan PT lndomulti </w:t>
      </w:r>
      <w:r w:rsidRPr="002F65C1">
        <w:rPr>
          <w:rFonts w:ascii="Times New Roman" w:hAnsi="Times New Roman" w:cs="Times New Roman"/>
          <w:color w:val="000000" w:themeColor="text1"/>
          <w:sz w:val="24"/>
          <w:szCs w:val="24"/>
        </w:rPr>
        <w:lastRenderedPageBreak/>
        <w:t>Inti lndustri Tbk. dan berubah namanya menjadi PT lndomobil Sukses lnternasional Tbk.Perseroan berkantor pusat di Wisma lndomobil I, Lantai 6, Jln. MT. Haryono Kav. 8, Jakarta Timur – 13330.Bidang usaha utama Perseroan dan anak perusahaan antara lain meliputi pemegang lisensi merek, distributor penjualan kendaraan, layanan purna jual, jasa pembiayaan kendaraan bermotor, distributor suku cadang dengan merek “lndoParts”, perakitan kendaraan bermotor, produsen komponen otomotif, jasa persewaan kendaraan, serta usaha pendukung lainnya.</w:t>
      </w:r>
    </w:p>
    <w:p w14:paraId="52CE69B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Semua produk dipersiapkan untuk memenuhi kebutuhan dan kepuasan pelanggan dengan standar kualitas yang dijamin oleh perusahaan prinsipal serta didukung oleh layanan purna jual yang prima melalui jaringan 3S (Sales, Service, dan Spare parts)yang tersebar di seluruh Indonesia. Perseroan melalui anak-anak perusahaannya memegang merek-merek terkenal dengan reputasi internasional yang meliputi Audi, Bandit, Datsun, HIAB, Hino, John Deere, Kalmar, Manitou, Nissan, Renault  Trucks, SDLG, Suzuki, Volkswagen, Volvo Bus, Volvo Construction Equipment, dan Volvo Trucks. Produk-produk yang ditawarkan meliputi jenis kendaraan bermotor roda dua, kendaraan bermotor roda empat, bus, truk, dan alat berat. Sinergi dari seluruh karyawan yang tersebar di seluruh anak perusahaannya di Indonesia telah mampu mengantarkan Perseroan menjadi salah satu perusahaan dibidang otomotif yang terkemuka.Perseroan berupaya secara terus-menerus mengembangkan kemampuan, pengetahuan dan ketrampilan para karyawannya serta pemahaman nilai-nilai yang baik yang dapat memberikan kontribusi positif terhadap perseroan melalui program pelatihan, dalam bentuk </w:t>
      </w:r>
      <w:r w:rsidRPr="002F65C1">
        <w:rPr>
          <w:rFonts w:ascii="Times New Roman" w:hAnsi="Times New Roman" w:cs="Times New Roman"/>
          <w:color w:val="000000" w:themeColor="text1"/>
          <w:sz w:val="24"/>
          <w:szCs w:val="24"/>
        </w:rPr>
        <w:lastRenderedPageBreak/>
        <w:t>program konseling, pelatihan, seminar, dan praktek kerja lapangan (on the job training). Pengembangan kompetensi dan jenjang karier telah menjadi salah satu prioritas kegiatan Perseroan dan telah dikemas dalam suatu sistem yang dievaluasi secara terus-menerus.</w:t>
      </w:r>
    </w:p>
    <w:p w14:paraId="53BA8804"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Gajah Tunggal Tbk</w:t>
      </w:r>
    </w:p>
    <w:p w14:paraId="3600E8E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Gajah Tunggal Tbk didirikan untuk memproduksi dan mendistribusikan ban luar dan ban dalam sepeda. Perusahaan mulai memproduksi ban bias untuk kendaraan penumpang dan Niaga dengan bantuan teknik dari yakohoma rubber company Jepang mengakuisisi GT petrom industri sebuah produsen kain ban dan benang nilon persetujuan bantuan teknik ditandatangani dengan induknya rubber kepada Jepang untuk produksi ban sepeda motor pada tahun 1990 PT Gajah Tunggal Tbk terdaftar di Bursa Efek Jakarta dan Surabaya perusahaan melalui produksi secara komersial dan Radial untuk mobil penumpang dan truk ringan. Perusahaan buat perjanjian produksi dengan Nokia tirez Group sebuah perusahaan manufaktur bank terkemuka yang berbasis di Finlandia untuk memproduksi beberapa jenis ban mobil penumpang termasuk ban untuk musim dingin untuk pasar di luar Indonesia selesainya merekloperasi perusahaan dengan terlaksananya dekonsiliasi laporan keuangan perusahaan dengan PT GTvPetrochembl industri dan pada saat bersamaan mengakuisisi aset TC dan sbr diinvestasi saham langgeng Banjar Pratama yang merupakan produsen kawat baja dimulainya perjanjian optik dengan Michelin yang mana Gajah Tunggal akan produksi ban untuk Michelin untuk pasar ekspor peluncuran gerai-gerai tirai Zone. Gajah Tunggal Tbk menerima penghargaan ' Best Managed Company in Indonesia' dari mqgazine. </w:t>
      </w:r>
      <w:r w:rsidRPr="002F65C1">
        <w:rPr>
          <w:rFonts w:ascii="Times New Roman" w:hAnsi="Times New Roman" w:cs="Times New Roman"/>
          <w:color w:val="000000" w:themeColor="text1"/>
          <w:sz w:val="24"/>
          <w:szCs w:val="24"/>
        </w:rPr>
        <w:lastRenderedPageBreak/>
        <w:t>Perusahaan menerima penghargaan primaniyarta dari Presiden Republik Indonesia. Peluncuran champiro Eco, Bank Indonesia pertama yang ramah lingkungan oleh menteri perdagangan Ibu Mari Pangestu titik penjualan konsolidasi perusahaan merampok satu miliar dolar AS. Singkatnya pada tanggal 26 Februari 2021 perusahaan menandatangani perjanjian fasilitas pinjaman sindikasi baru sebesar rp1.325.000 yang dipergunakan untuk melunasi senior security facilities due 2022.</w:t>
      </w:r>
    </w:p>
    <w:p w14:paraId="5BF4C66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Indospring Tbk</w:t>
      </w:r>
    </w:p>
    <w:p w14:paraId="586B61D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Indospring Tbk (Perseroan) adalah sebuah perusahaan industri yang memproduksi pegas untuk kendaraan, baik berupa pegas daun maupun pegas keong yang diproduksi dengan proses dingin maupun panas, dengan lisensi dari Mitsubishi Steel Manufacturing, Jepang.Didirikan pada 5 Mei 1978, memulai produksi, operasi dan pemasaran pegas daun pada bulan Januari 1979 dan pegas keong pada bulan Oktober 1988. Pada bulan Agustus 1990 Perseroan memasuki pasar modal dengan mencatatkan 15.000.000 saham di Bursa Efek Jakarta dan Bursa Efek Surabaya. Tahun 1993 saham bonus sejumlah 22.500.000 lembar dibagikan Perseroan dengan rasio 2 lembar saham lama mendapatkan 3 lembar saham bonus dengan nominal sama yaitu Rp 1.000,- per lembar.Pada tanggal 10 Mei 1997, PT. Indospring Tbk telah mengadakan Perjanjian Bantuan Teknik dan Lisensi Murata Spring Co. Ltd., Jepang khusus untuk produksi valve spring. Dengan diperolehnya sertifikat ISO 9001:1994 sejak bulan Februari 1995, ISO 9002:1994 dan QS 9001:1998 sejak bulan Desember 1999, ISO 9001:2008 bulan Juni 2010 dari Lloyd's Register Quality Assurance, BS OHSAS 18001:2007 pada </w:t>
      </w:r>
      <w:r w:rsidRPr="002F65C1">
        <w:rPr>
          <w:rFonts w:ascii="Times New Roman" w:hAnsi="Times New Roman" w:cs="Times New Roman"/>
          <w:color w:val="000000" w:themeColor="text1"/>
          <w:sz w:val="24"/>
          <w:szCs w:val="24"/>
        </w:rPr>
        <w:lastRenderedPageBreak/>
        <w:t>bulan April 2013, ISO 14001:2015 bulan April 2018, ISO/TS 16949:2009 bulan April 2012 di upgrade menjadi IATF 16949:2016 pada bulan April 2018 serta ISO/TS 22163:2017 bulan Desember 2019 dari TUV SUD, komitmen Perseroan untuk meningkatkan mutu produktivitas secara konsisten.</w:t>
      </w:r>
    </w:p>
    <w:p w14:paraId="2A9620F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Lebih dari 45 tahun, PT.  Indospring, Tbk terus tumbuh berdasarkan peluang bisnis permintaan dunia dan menjadi produsen terbesar di Asia Tenggara. Anak perusahaan Grup Indoprima yang terdiri dari produsen suku cadang otomotif, seperti pegas otomotif, wiring harness, kabel baterai, saklar kombinasi, saklar pengapian, kampas rem, permukaan kopling dan lain-lain.  Perusahaan juga memasok suku cadang ke industri perkeretaapian.  Indoprima Gemilang juga memiliki jaringan distribusi baik untuk pasar domestik maupun internasional. Anak perusahaan Grup Indoprima yang menjalankan bisnisnya sebagai perusahaan real estat yang terintegrasi dan terdiversifikasi dengan fokus utama mengembangkan hotel gaya hidup, resor, perumahan, dan proyek komunitas terencana di Indonesia.</w:t>
      </w:r>
    </w:p>
    <w:p w14:paraId="5C7BA116"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Multi Prima Sejahtera Tbk</w:t>
      </w:r>
    </w:p>
    <w:p w14:paraId="0DDF9E6A"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Tbk. Merupakan Perusahaan publik yang bergerak didalam Industri manufaktur suku cadang kendaraan bermotor, yang didirikan pada tanggal 7 Januari 1982 berdasarkan akta Notaris Misahardi Wilamarta, dengan nomor pengesahan Surat Keputusan No.C2 302.H.T.01.01-TH.84. diumumkan dalam lembaran berita Negara nomor 82. Pada tanggal 27 Juni 2001 dengan nomor akta 137 dari notaris Misahardi Wilamarta, SH. Perusahaan mengalami perubahan diantaranya perubahan nama Perseroan menjadi PT Multi </w:t>
      </w:r>
      <w:r w:rsidRPr="002F65C1">
        <w:rPr>
          <w:rFonts w:ascii="Times New Roman" w:hAnsi="Times New Roman" w:cs="Times New Roman"/>
          <w:color w:val="000000" w:themeColor="text1"/>
          <w:sz w:val="24"/>
          <w:szCs w:val="24"/>
        </w:rPr>
        <w:lastRenderedPageBreak/>
        <w:t>Prima Sejahtera Tbk. Dengan nomor pengesahan Surat Keputusan No.C-02583 HT.01.04.TH.2001 per tanggal 28 Juni 2001 diumumkan dalam lembaran berita Negara nomor 8217, dengan tambahan nomor 100 per tanggal 14 Desember 2001.</w:t>
      </w:r>
    </w:p>
    <w:p w14:paraId="56CCFEA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Kegiatan utama Perseroan memproduksi dan mendistribusi, dan menjual “busi” dengan merek dagang “Champion”, lisensi yang berasal dari Federal Mogul Ignition LLC. Amerika Serikat dengan wilayah pemasaran di seluruh Indonesia. Pada tahun 1990 merupakan awal bagi Perseroan untuk melakukan penawaran umum perdana di Bursa sejumlah 1.250.000 lembar saham, dengan nilai nominal Rp 1.000.-. Pada tahun 1991 Perseroan kembali menerbitkan lembar saham baru sebanyak 6.375.000 lembar saham, dengan harga nominal yang sama dengan harga per saham di awal Penerbitan. Hingga pada saat itu tercatat Perseroan telah menerbitkan 7.625.000 lembar saham. Pada tahun 1996, Perseroan melakukan pemecahan nilai nominal saham (stock split), dengan rasio 1:2 (satu banding dua) dengan nilai nominal sebelumnya Rp 1.000.- per lembar saham, menjadi Rp 500.- per lembar saham, jumlah saham pada saat itu sebanyak 15.250.000 lembar saham.Pada tahun 2000 Perseroan kembali menerbitkan sebanyak 6.000.000 lembar saham. Dengan nilai nominal Rp 500.- per lembar saham, jumlah saham pada saat itu sebanyak 21.250.000 lembar saham yang ditempatkan dan disetor penuh. Pada tahun 2017, Perseroan melakukan pemecahan  nilai nominal saham (stock split), dengan rasio 1:5 (satu banding lima) dengan nilai nominal sebelumnya Rp 500.- per lembar saham, menjadi Rp 100.- per lembar saham, jumlah saham sebelumnya sebanyak 21.250.000 lembar saham menjadi 106.250.000 lembar saham.Pada tahun 2019, Perseroan kembali melakukan </w:t>
      </w:r>
      <w:r w:rsidRPr="002F65C1">
        <w:rPr>
          <w:rFonts w:ascii="Times New Roman" w:hAnsi="Times New Roman" w:cs="Times New Roman"/>
          <w:color w:val="000000" w:themeColor="text1"/>
          <w:sz w:val="24"/>
          <w:szCs w:val="24"/>
        </w:rPr>
        <w:lastRenderedPageBreak/>
        <w:t>pemecahan nilai nominal saham (stock split), dengan rasio 1:4 (satu banding empat) dengan nilai nominal sebelumnya Rp 100.- per lembar saham, menjadi Rp 25.- per lembar saham, jumlah saham sebelumnya sebanyak 106.250.000 lembar saham menjadi 425.000.000 lembar saham hingga saat ini</w:t>
      </w:r>
    </w:p>
    <w:p w14:paraId="11533F9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Garuda Metalindo Tbk</w:t>
      </w:r>
    </w:p>
    <w:p w14:paraId="41BA55C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Beroperasi selama lebih dari 35 tahun sejak tahun 1966, Garuda Metalindo berawal dari sebuah workshop home industry sederhana yang memproduksi suku cadang untuk becak di Indonesia. Pada tahun 1982 , semua operasional resmi dijalankan sebagai PT Garuda Metalindo dan Perseroan mulai memproduksi berbagai fastener untuk kebutuhan industri umum. Melihat kebutuhan akan komponen lokal, Garuda Metalindo melakukan diversifikasi produksi dengan memproduksi komponen otomotif untuk kendaraan roda dua dan roda empat. Tahun 1989, Garuda Metalindo mulai memproduksi mur dan baut untuk produsen perakitaan sepeda motor dan dilanjut untuk produsen perakitan mobil pada tahun 1992. Pada tahun 2015, Perseroan mencapai tonggak sejarah penting dengan mencatatkan diri di Bursa Efek Indonesia sebagai PT Garuda Metalindo Tbk (IDX: BOLT). Di tahun 2017, Perseroan mengakuisisi perusahaan pengolah kawat baja dan baja batangan, PT Mega Pratama Ferindo (MPF), untuk memperkuat posisinya dengan mengintegrasi proses upstream.</w:t>
      </w:r>
    </w:p>
    <w:p w14:paraId="247A4ED3"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Bintraco Dharma Tbk</w:t>
      </w:r>
    </w:p>
    <w:p w14:paraId="032EB4B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idirikan di Semarang pada tanggal 1 Juni 1969 dengan nama PT Industri dan Perdagangan Bintraco Dharma atau disingkat PT Bintraco Dharma, dan hingga saat ini telah tumbuh menjadi holding company bagi beberapa entitas anak. </w:t>
      </w:r>
      <w:r w:rsidRPr="002F65C1">
        <w:rPr>
          <w:rFonts w:ascii="Times New Roman" w:hAnsi="Times New Roman" w:cs="Times New Roman"/>
          <w:color w:val="000000" w:themeColor="text1"/>
          <w:sz w:val="24"/>
          <w:szCs w:val="24"/>
        </w:rPr>
        <w:lastRenderedPageBreak/>
        <w:t>Perseroan telah mengalami beberapa kali perubahan anggaran dasar titik perubahan terakhir anggaran dasar dinyatakan dalam akta pernyataan keputusan rapat umum pemegang saham luar biasa PT Industri dan Perdagangan Bintaro Dharma Tbk disingkat menjadi PT Bintaro Dharma Tbk Nomor 61 tanggal 17 Juli 2020 dibuat dihadapan notaris malah Mukti SH. LLM notaris di Jakarta. Melalui entitas anak usahanya, perseroan merupakan salah satu pendiri dealer Toyota di Indonesia dengan area penjualan di Jawa Tengah dan Daerah Istimewa Yogyakarta. Kegiatan usaha utama perseroan dan entitas anak di bidang-bidang yang ada merupakan suatu usaha yang terintegrasi untuk memenuhi kebutuhan konsumen kendaraan bermotor yang semakin lama semakin beragam sejak berdirinya hingga saat ini perceraian tidak pernah mengganti nama perusahaan. Pada tanggal 31 Desember 2020 perseroan tidak memiliki pemegang saham pengendali namun memegang saham mayoritas adalah PT trimegah sekuritas Indonesia Tbk. Saat ini perseroan telah berkembang menjadi perusahaan induk bagi 26 entitas dengan bidang usaha jasa perdagangan, perbaikan, industri, properti, dan distribusi suku cadang jasa perbaikan kendaraan dan jasa parfum digital e-commerce kini telah memiliki 2410 orang karyawan yang terdiri dari beragam Latar belakang pendidikan keahlian jumlah ini diperkirakan langsung bergerak dinamis mengurangi dinamika bidang usaha terfokus yang kini dijalankan.</w:t>
      </w:r>
    </w:p>
    <w:p w14:paraId="31D7B5EF"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Prima Alloy Steel Tbk</w:t>
      </w:r>
    </w:p>
    <w:p w14:paraId="3B6B696B"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didirikan pada tanggal 20 Pebruari 1984 berlokasi di Jl. Muncul No. 1 Gedangan - Sidoarjo, Jawa Timur. Perseroan bergerak dalam bidang industri velg kendaraan bermotor roda empat  yang terbuat dari bahan aluminium alloy yang </w:t>
      </w:r>
      <w:r w:rsidRPr="002F65C1">
        <w:rPr>
          <w:rFonts w:ascii="Times New Roman" w:hAnsi="Times New Roman" w:cs="Times New Roman"/>
          <w:color w:val="000000" w:themeColor="text1"/>
          <w:sz w:val="24"/>
          <w:szCs w:val="24"/>
        </w:rPr>
        <w:lastRenderedPageBreak/>
        <w:t>umumnya dikenal sebagai velg racing atau aluminium alloy wheels.Perseroan mulai produksi komersial tahun 1986 dengan kapasitas awal 6.000 unit perbulan.  Perseroan telah memenuhi standard kualitasinternasional serta mendapatkan sertifikat JWLVIA (Japan Wheel License - Japan Vehicle Inspection Assosiation) sejak 1987. Sehingga padatahun 1987 Perseroan telah berhasil menembuspasar ekspor ke beberapa negara. Pada tahun 1990, Perseroan melakukan penawaran saham perdana dan mencatatkan sahamnya di Bursa Efek Jakarta dan Bursa Efek Surabaya, yang kemudian diikuti dengan meningkatkan kapasitas produksi serta memperbanyak varian produk.</w:t>
      </w:r>
    </w:p>
    <w:p w14:paraId="22B8055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Selamat Sempurna Tbk</w:t>
      </w:r>
    </w:p>
    <w:p w14:paraId="08B0A6E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Sempurna Tbk (Perseroan) didirikan di Indonesia pada tanggal 19 Januari 1976. Pada tahun 1994, Perseroan mengakuisisi PT Andhi Chandra Automotive Products (ACAP). Selanjutnya pada tahun 1995, Perseroan juga melakukan kegiatan investasi pada PT Panata Jaya Mandiri, suatu perusahaan patungan (joint venture) bersama Donaldson Company Inc, USA. Pada tahun 1996, Perseroan mencatatkan sahamnya di Bursa Efek Jakarta dan Surabaya (sekarang BursaEfek Indonesia) agar publik dapat ikut berpartisipasi memiliki saham Perseroan tersebut. Pada tahun 2000, Perseroan memperoleh pernyataan efektif dari BAPEPAM untuk melakukan penawaran umum obligasi dengan jumlah nominal Rp100 Miliar, yang telah dicatatkan di Bursa Efek Surabaya pada tanggal 31 Juli 2000 dan obligasi tersebut telah memperoleh peringkat “idA” (stable outlook) berdasarkan hasil pemeringkatan dari PT Pemeringkat Efek Indonesia (Pefindo). Pada tahun 2000, ACAP melakukan penawaran perdana </w:t>
      </w:r>
      <w:r w:rsidRPr="002F65C1">
        <w:rPr>
          <w:rFonts w:ascii="Times New Roman" w:hAnsi="Times New Roman" w:cs="Times New Roman"/>
          <w:color w:val="000000" w:themeColor="text1"/>
          <w:sz w:val="24"/>
          <w:szCs w:val="24"/>
        </w:rPr>
        <w:lastRenderedPageBreak/>
        <w:t>sebagian sahamnya kepada masyarakat melalui Bursa Efek Jakarta. Untuk terus mendukung rencana pengembangan Perseroan, maka pada akhir tahun 2000 Perseroan telah mendirikan dan meresmikan Training Center, sebuah fasilitas pengembangan sumber daya manusiauntuk mencetak tenaga teknis dan manajemen yang handal.</w:t>
      </w:r>
    </w:p>
    <w:p w14:paraId="7C00BC45"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ada tahun 2001, Perseroan mulai mengoperasikan fasilitas produksi baru untuk produk filter di Curug, Tangerang. P Pada tahun 2004, Perseroan memperluas gudang penyimpanan yang baru menjadi seluas 10.000 m2  di daerah Tangerang, Banten.  Pada tahun 2005, Perseroan telah melunasi seluruh hutang obligasinya, dimana sebelum pelunasan hutang obligasi tersebut,yaitu pada bulan April 2005, Pefindo, telah meningkatkan peringkat efek obligasi Perseroan tersebut dari “IDA” menjadi “IDA+”. Pada tahun 2005, Perseroan melakukan kegiatan investasi dengan mengambil bagian atas modal ditempatkan dalam pendirian PT International Steel Indonesia (ISI), suatu perusahaan patungan (joint venture) bersama Daewoo International Corporation, Korea yang bergerak dalam industri pemrosesan besi baja. Pada tahun 2006, sebagai bagian dari upaya yang berkesinambungan dan dalam rangka meningkatkan nilai bagi para pemegang saham, Dewan Komisaris dan Direksi “Perseroan dan ACAP” memutuskan untuk menggabungkan ACAP dan Perseroan dalam satu perusahaan, yaitu PT Selamat Sempurna Tbk (Perusahaan Hasil Penggabungan).Pada tahun 2009, berdasarkan Perjanjian Pembelian Saham POSCO (Korea), pihak ketiga, membeli 65% dari modal disetor dan ditempatkan dari para pemegang saham ISI, termasuk pemilikan saham Perseroan di ISI sebesar 25%, sehingga komposisi pemegang saham ISI </w:t>
      </w:r>
      <w:r w:rsidRPr="002F65C1">
        <w:rPr>
          <w:rFonts w:ascii="Times New Roman" w:hAnsi="Times New Roman" w:cs="Times New Roman"/>
          <w:color w:val="000000" w:themeColor="text1"/>
          <w:sz w:val="24"/>
          <w:szCs w:val="24"/>
        </w:rPr>
        <w:lastRenderedPageBreak/>
        <w:t>yang baru menjadi POSCO, Daewoo International  Corporation dan Perseroan. Selanjutnya ISI berganti nama menjadi PT POSCO Indonesia Jakarta Processing Centre (POSCO-IJPC). Pada tahun 2010, Perseroan menerbitkan Obligasi Selamat Sempurna II Tahun 2010 dengan tingkat bunga tetap yang memperoleh peringkat “idAA-” dari Pefindo.</w:t>
      </w:r>
    </w:p>
    <w:p w14:paraId="43438BAB" w14:textId="77777777" w:rsidR="00587D8C" w:rsidRPr="002F65C1"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62" w:name="_Toc143177421"/>
      <w:r w:rsidRPr="002F65C1">
        <w:rPr>
          <w:rFonts w:ascii="Times New Roman" w:hAnsi="Times New Roman" w:cs="Times New Roman"/>
          <w:color w:val="000000" w:themeColor="text1"/>
          <w:sz w:val="24"/>
          <w:szCs w:val="24"/>
        </w:rPr>
        <w:t>Hasil Penelitian</w:t>
      </w:r>
      <w:bookmarkEnd w:id="62"/>
    </w:p>
    <w:p w14:paraId="1151E87B"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dapun data yang akan dideskripsikan adalah data perputaran piutang (X1), perputaran persediaan (X2), perputaran kas (X3)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Y) dimana yang menjadi subjek dalam penelitian ini adalah perusahaan otomotif yang terdaftar di BEI pada tahun 2018 – 2022.</w:t>
      </w:r>
    </w:p>
    <w:p w14:paraId="0E50637E" w14:textId="77777777" w:rsidR="00587D8C" w:rsidRPr="002F65C1" w:rsidRDefault="00587D8C" w:rsidP="00587D8C">
      <w:pPr>
        <w:spacing w:line="480" w:lineRule="auto"/>
        <w:ind w:firstLine="36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5A2CAE6" wp14:editId="314ECC0C">
                <wp:simplePos x="0" y="0"/>
                <wp:positionH relativeFrom="page">
                  <wp:posOffset>2340610</wp:posOffset>
                </wp:positionH>
                <wp:positionV relativeFrom="paragraph">
                  <wp:posOffset>2442701</wp:posOffset>
                </wp:positionV>
                <wp:extent cx="3278038" cy="715992"/>
                <wp:effectExtent l="0" t="0" r="17780" b="27305"/>
                <wp:wrapNone/>
                <wp:docPr id="12" name="Rectangle 12"/>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2CAE6" id="Rectangle 12" o:spid="_x0000_s1037" style="position:absolute;left:0;text-align:left;margin-left:184.3pt;margin-top:192.35pt;width:258.1pt;height:56.4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" fillcolor="white [3201]" strokecolor="black [3200]" strokeweight="1pt">
                <v:textbo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r w:rsidRPr="002F65C1">
        <w:rPr>
          <w:rFonts w:ascii="Times New Roman" w:hAnsi="Times New Roman" w:cs="Times New Roman"/>
          <w:color w:val="000000" w:themeColor="text1"/>
          <w:sz w:val="24"/>
          <w:szCs w:val="24"/>
        </w:rPr>
        <w:t>Menurut</w:t>
      </w:r>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Pernamawati, 2018, hal. 176)</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sz w:val="24"/>
          <w:szCs w:val="24"/>
        </w:rPr>
        <w:t>Piutang merupakan salah satu modal kerja yang berputar, perputaran piutang bisa dilihat pada saat kas dikeluarkan untuk memperoleh persediaan, kemudian persediaan dijualkan secara kredit, sehingga menimbulkan piutang dan piutang berubah kembali menjadi kas saat piutang dibayar pelunasan dari pelanggan. Semakin cepat perusahaan mendapatkan laba dari penjualan kredit, sehingga profitabilitas juga ikut meningkat Berikut dibawah ini adalah perhitungan perputaran piutang:</w:t>
      </w:r>
    </w:p>
    <w:p w14:paraId="3D05A414"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1C745BCC"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6F2745B" w14:textId="77777777" w:rsidR="00587D8C" w:rsidRPr="002F65C1" w:rsidRDefault="00587D8C" w:rsidP="00587D8C">
      <w:pPr>
        <w:spacing w:line="480" w:lineRule="auto"/>
        <w:ind w:left="2160"/>
        <w:rPr>
          <w:rFonts w:ascii="Times New Roman" w:hAnsi="Times New Roman" w:cs="Times New Roman"/>
          <w:sz w:val="24"/>
          <w:szCs w:val="24"/>
        </w:rPr>
      </w:pPr>
      <w:r w:rsidRPr="002F65C1">
        <w:rPr>
          <w:rFonts w:ascii="Times New Roman" w:hAnsi="Times New Roman" w:cs="Times New Roman"/>
          <w:sz w:val="24"/>
          <w:szCs w:val="24"/>
        </w:rPr>
        <w:t>Sumber</w:t>
      </w:r>
      <w:r w:rsidRPr="002F65C1">
        <w:rPr>
          <w:rFonts w:ascii="Times New Roman" w:hAnsi="Times New Roman" w:cs="Times New Roman"/>
          <w:b/>
          <w:bCs/>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49)</w:t>
      </w:r>
      <w:r w:rsidRPr="002F65C1">
        <w:rPr>
          <w:rFonts w:ascii="Times New Roman" w:hAnsi="Times New Roman" w:cs="Times New Roman"/>
          <w:sz w:val="24"/>
          <w:szCs w:val="24"/>
        </w:rPr>
        <w:fldChar w:fldCharType="end"/>
      </w:r>
    </w:p>
    <w:p w14:paraId="0E669955"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p>
    <w:p w14:paraId="1115164B" w14:textId="30D857C3" w:rsidR="00587D8C" w:rsidRPr="002F65C1" w:rsidRDefault="00587D8C" w:rsidP="00587D8C">
      <w:pPr>
        <w:pStyle w:val="Caption"/>
        <w:spacing w:line="480" w:lineRule="auto"/>
        <w:ind w:left="360"/>
        <w:jc w:val="center"/>
        <w:rPr>
          <w:rFonts w:ascii="Times New Roman" w:hAnsi="Times New Roman" w:cs="Times New Roman"/>
          <w:i w:val="0"/>
          <w:iCs w:val="0"/>
          <w:color w:val="000000" w:themeColor="text1"/>
          <w:sz w:val="24"/>
          <w:szCs w:val="24"/>
        </w:rPr>
      </w:pPr>
      <w:bookmarkStart w:id="63" w:name="_Toc143176513"/>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42152">
        <w:rPr>
          <w:rFonts w:ascii="Times New Roman" w:hAnsi="Times New Roman" w:cs="Times New Roman"/>
          <w:i w:val="0"/>
          <w:iCs w:val="0"/>
          <w:noProof/>
          <w:color w:val="000000" w:themeColor="text1"/>
          <w:sz w:val="24"/>
          <w:szCs w:val="24"/>
        </w:rPr>
        <w:t>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Perputaran Piutang Pada Perusahaan Otomotif</w:t>
      </w:r>
      <w:bookmarkEnd w:id="63"/>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587D8C" w:rsidRPr="002F65C1" w14:paraId="14D40BE0"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104E880"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64586B9C"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2F253C4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42864C4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352838FF"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631F713E"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484832DC"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043977F8"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5D83DB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73C41E7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45D1DA0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1EA52E4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41EE4D4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6E17D96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23FB8C1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587D8C" w:rsidRPr="002F65C1" w14:paraId="5A6AF760" w14:textId="77777777" w:rsidTr="009865E4">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BC080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678C274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06CC37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638089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52D2F5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417E29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20182C5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9 </w:t>
            </w:r>
          </w:p>
        </w:tc>
      </w:tr>
      <w:tr w:rsidR="00587D8C" w:rsidRPr="002F65C1" w14:paraId="2AD06803"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4A106E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40937EE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75781E5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C31A35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3753F4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C79B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469DB2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587D8C" w:rsidRPr="002F65C1" w14:paraId="15B710A1"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83306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89A587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543FEE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33A5AE3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7618DD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32F664D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3186A6B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3 </w:t>
            </w:r>
          </w:p>
        </w:tc>
      </w:tr>
      <w:tr w:rsidR="00587D8C" w:rsidRPr="002F65C1" w14:paraId="038A6E99"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05A8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132DC3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5DBFF19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27A414C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5CBF12B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293D64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3345459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68 </w:t>
            </w:r>
          </w:p>
        </w:tc>
      </w:tr>
      <w:tr w:rsidR="00587D8C" w:rsidRPr="002F65C1" w14:paraId="68CA42B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0C189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4BC1C3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637BF2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2514E1F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2D2E8DC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E0240E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67815C9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5 </w:t>
            </w:r>
          </w:p>
        </w:tc>
      </w:tr>
      <w:tr w:rsidR="00587D8C" w:rsidRPr="002F65C1" w14:paraId="527D6A0C"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26DED8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3E3E0A5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6D20861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13C45D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6F3630F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0D01CD2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1928EF9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6 </w:t>
            </w:r>
          </w:p>
        </w:tc>
      </w:tr>
      <w:tr w:rsidR="00587D8C" w:rsidRPr="002F65C1" w14:paraId="5810CE05"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5A2C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0E6BB6B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54CC19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7CAB085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486C70B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032DC8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E7FCE0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r>
      <w:tr w:rsidR="00587D8C" w:rsidRPr="002F65C1" w14:paraId="6C14CC6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7BC8BF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752E0D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01879A7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4A3D168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2496105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2BFD89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3895F64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04 </w:t>
            </w:r>
          </w:p>
        </w:tc>
      </w:tr>
      <w:tr w:rsidR="00587D8C" w:rsidRPr="002F65C1" w14:paraId="1EE7C87F"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4F1FBA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02513D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019EB79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40F50BD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13D449F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522629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1D1A8E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587D8C" w:rsidRPr="002F65C1" w14:paraId="29656B0F"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36E8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47B4FC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0554102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4FD93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0F07A0C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2AEA1B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707DE92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33 </w:t>
            </w:r>
          </w:p>
        </w:tc>
      </w:tr>
    </w:tbl>
    <w:p w14:paraId="32C8F0CC" w14:textId="77777777" w:rsidR="00587D8C" w:rsidRPr="002F65C1" w:rsidRDefault="00587D8C" w:rsidP="00587D8C">
      <w:pPr>
        <w:spacing w:line="480" w:lineRule="auto"/>
        <w:ind w:hanging="284"/>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Data diolah, 2023</w:t>
      </w:r>
    </w:p>
    <w:p w14:paraId="61CA8D7C"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sz w:val="24"/>
          <w:szCs w:val="24"/>
        </w:rPr>
        <w:t xml:space="preserve">Menurut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dib &amp; Ghofar, 2021, hal. 24)</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Perputaran persediaan merupakan rasio yang membandingkan dana dalam persediaan yang berputar satu periode untuk menghasilkan penjualan dari persediaan. Rasio perputaran persediaan menghitung seberapa efektif pengelolaan persediaan yang dimiliki oleh sebuah perusahaan. </w:t>
      </w:r>
      <w:r w:rsidRPr="002F65C1">
        <w:rPr>
          <w:rFonts w:ascii="Times New Roman" w:eastAsia="Times New Roman" w:hAnsi="Times New Roman" w:cs="Times New Roman"/>
          <w:sz w:val="24"/>
          <w:szCs w:val="24"/>
        </w:rPr>
        <w:t>Semakin cepat barang persediaan yang akan dijual keluar maka akan semakin baik, karena akan menghasilkan penjualan dan pendapatan yang tinggi.</w:t>
      </w:r>
      <w:r w:rsidRPr="002F65C1">
        <w:rPr>
          <w:rFonts w:ascii="Times New Roman" w:hAnsi="Times New Roman" w:cs="Times New Roman"/>
          <w:sz w:val="24"/>
          <w:szCs w:val="24"/>
        </w:rPr>
        <w:t xml:space="preserve"> Berikut dibawah ini adalah perhitungan perputaran persediaan:</w:t>
      </w:r>
    </w:p>
    <w:p w14:paraId="32A2C3E9"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6F6B0D1" wp14:editId="30EA0E34">
                <wp:simplePos x="0" y="0"/>
                <wp:positionH relativeFrom="page">
                  <wp:align>center</wp:align>
                </wp:positionH>
                <wp:positionV relativeFrom="paragraph">
                  <wp:posOffset>136381</wp:posOffset>
                </wp:positionV>
                <wp:extent cx="3674745" cy="715645"/>
                <wp:effectExtent l="0" t="0" r="20955" b="27305"/>
                <wp:wrapNone/>
                <wp:docPr id="13" name="Rectangle 13"/>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6B0D1" id="Rectangle 13" o:spid="_x0000_s1038" style="position:absolute;left:0;text-align:left;margin-left:0;margin-top:10.75pt;width:289.35pt;height:56.35pt;z-index:251677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" fillcolor="white [3201]" strokecolor="black [3200]" strokeweight="1pt">
                <v:textbo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294290C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9B8A836" w14:textId="77777777" w:rsidR="00587D8C" w:rsidRPr="002F65C1" w:rsidRDefault="00587D8C" w:rsidP="00587D8C">
      <w:pPr>
        <w:spacing w:line="480" w:lineRule="auto"/>
        <w:ind w:left="1440" w:firstLine="720"/>
        <w:jc w:val="both"/>
        <w:rPr>
          <w:rFonts w:ascii="Times New Roman" w:hAnsi="Times New Roman" w:cs="Times New Roman"/>
          <w:sz w:val="24"/>
          <w:szCs w:val="24"/>
        </w:rPr>
      </w:pPr>
      <w:r w:rsidRPr="002F65C1">
        <w:rPr>
          <w:rFonts w:ascii="Times New Roman" w:hAnsi="Times New Roman" w:cs="Times New Roman"/>
          <w:sz w:val="24"/>
          <w:szCs w:val="24"/>
        </w:rPr>
        <w:t xml:space="preserve">Sumber: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51)</w:t>
      </w:r>
      <w:r w:rsidRPr="002F65C1">
        <w:rPr>
          <w:rFonts w:ascii="Times New Roman" w:hAnsi="Times New Roman" w:cs="Times New Roman"/>
          <w:sz w:val="24"/>
          <w:szCs w:val="24"/>
        </w:rPr>
        <w:fldChar w:fldCharType="end"/>
      </w:r>
    </w:p>
    <w:p w14:paraId="3C1A06DE" w14:textId="03EDFCD9" w:rsidR="00587D8C" w:rsidRPr="002F65C1" w:rsidRDefault="00587D8C" w:rsidP="00587D8C">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bookmarkStart w:id="64" w:name="_Toc143176514"/>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42152">
        <w:rPr>
          <w:rFonts w:ascii="Times New Roman" w:hAnsi="Times New Roman" w:cs="Times New Roman"/>
          <w:i w:val="0"/>
          <w:iCs w:val="0"/>
          <w:noProof/>
          <w:color w:val="000000" w:themeColor="text1"/>
          <w:sz w:val="24"/>
          <w:szCs w:val="24"/>
        </w:rPr>
        <w:t>2</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Perputaran Persediaan Pada Perusahaan Otomotif</w:t>
      </w:r>
      <w:bookmarkEnd w:id="64"/>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587D8C" w:rsidRPr="002F65C1" w14:paraId="289C66AA" w14:textId="77777777" w:rsidTr="009865E4">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4D86582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35F194E8"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0FEA6AF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F1641A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3E2495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B23562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35AC288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76167C2F" w14:textId="77777777" w:rsidTr="009865E4">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31B5F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1C2B7FE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4BD58E1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5AB7E5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BFBFD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6D305A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7303DB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4 </w:t>
            </w:r>
          </w:p>
        </w:tc>
      </w:tr>
      <w:tr w:rsidR="00587D8C" w:rsidRPr="002F65C1" w14:paraId="6F84FE03"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7A6FB4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C01C0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2A526B6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36EE660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72CD8C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52A1BE1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2206876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20 </w:t>
            </w:r>
          </w:p>
        </w:tc>
      </w:tr>
      <w:tr w:rsidR="00587D8C" w:rsidRPr="002F65C1" w14:paraId="4A5600C9"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C11AE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2D60569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63E7B76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4B72BEC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0C0CED0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6ECC84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4CC3D3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587D8C" w:rsidRPr="002F65C1" w14:paraId="650F7EAE"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6068FE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36FD37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B4C373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25EE178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3A08C5B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7D96087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FCFE19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7 </w:t>
            </w:r>
          </w:p>
        </w:tc>
      </w:tr>
      <w:tr w:rsidR="00587D8C" w:rsidRPr="002F65C1" w14:paraId="0088FE0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E7BC50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0D42AC5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1DB00D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59BC138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1F459F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4D12FD9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6C97399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r>
      <w:tr w:rsidR="00587D8C" w:rsidRPr="002F65C1" w14:paraId="326E04AC"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285C7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1332C2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23308F2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18F0538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56C1178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48B0FD7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48F9CE5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8 </w:t>
            </w:r>
          </w:p>
        </w:tc>
      </w:tr>
      <w:tr w:rsidR="00587D8C" w:rsidRPr="002F65C1" w14:paraId="0100006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1B61A3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2199B9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2B73766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0792393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0FAAD89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2844D7C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7415BCF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587D8C" w:rsidRPr="002F65C1" w14:paraId="775E412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81BC5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5C649EC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1B2C3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093E40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343557D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D77775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6B2B4E0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6 </w:t>
            </w:r>
          </w:p>
        </w:tc>
      </w:tr>
      <w:tr w:rsidR="00587D8C" w:rsidRPr="002F65C1" w14:paraId="4410EE7D"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5F58B4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67EDA3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229D84F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10034EC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69F1E79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04F11C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746AE6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4 </w:t>
            </w:r>
          </w:p>
        </w:tc>
      </w:tr>
      <w:tr w:rsidR="00587D8C" w:rsidRPr="002F65C1" w14:paraId="0E7E473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899F8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25D448C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5BF891E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6A01E05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65088E3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1444FD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5AB7A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587D8C" w:rsidRPr="002F65C1" w14:paraId="156C930A"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D7DD70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7FAEF22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758D588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4A8A051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2BF219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01C15F9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27BE0D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bl>
    <w:p w14:paraId="01519A6A" w14:textId="77777777" w:rsidR="00587D8C" w:rsidRPr="002F65C1" w:rsidRDefault="00587D8C" w:rsidP="00587D8C">
      <w:pPr>
        <w:spacing w:line="480" w:lineRule="auto"/>
        <w:ind w:left="-284"/>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Data diolah,2023</w:t>
      </w:r>
    </w:p>
    <w:p w14:paraId="329D7554"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sz w:val="24"/>
          <w:szCs w:val="24"/>
        </w:rPr>
        <w:t xml:space="preserve">Menurut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perputaran kas merupakan rasio untuk mengukur tingkat modal kerja perusahaan atau ketersediaan kas yang dibutuhkan untuk membayar utang dan membiayai penjualan. Semakin cepat perputaran kas maka akan semakin cepat juga dalam mendapatkan laba. Berikut dibawah ini adalah data perhitungan perputaran kas:</w:t>
      </w:r>
    </w:p>
    <w:p w14:paraId="5DAAE06C"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E2FB749" wp14:editId="27972F8E">
                <wp:simplePos x="0" y="0"/>
                <wp:positionH relativeFrom="page">
                  <wp:posOffset>2123967</wp:posOffset>
                </wp:positionH>
                <wp:positionV relativeFrom="paragraph">
                  <wp:posOffset>47661</wp:posOffset>
                </wp:positionV>
                <wp:extent cx="3657600" cy="715645"/>
                <wp:effectExtent l="0" t="0" r="19050" b="27305"/>
                <wp:wrapNone/>
                <wp:docPr id="14" name="Rectangle 14"/>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FB749" id="Rectangle 14" o:spid="_x0000_s1039" style="position:absolute;left:0;text-align:left;margin-left:167.25pt;margin-top:3.75pt;width:4in;height:56.3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" fillcolor="white [3201]" strokecolor="black [3200]" strokeweight="1pt">
                <v:textbo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7F706A75" w14:textId="77777777" w:rsidR="00587D8C" w:rsidRPr="002F65C1" w:rsidRDefault="00587D8C" w:rsidP="00587D8C">
      <w:pPr>
        <w:spacing w:line="480" w:lineRule="auto"/>
        <w:ind w:left="720" w:firstLine="414"/>
        <w:jc w:val="both"/>
        <w:rPr>
          <w:rFonts w:ascii="Times New Roman" w:hAnsi="Times New Roman" w:cs="Times New Roman"/>
          <w:sz w:val="24"/>
          <w:szCs w:val="24"/>
        </w:rPr>
      </w:pPr>
    </w:p>
    <w:p w14:paraId="16B0FD26" w14:textId="77777777" w:rsidR="00587D8C" w:rsidRDefault="00587D8C" w:rsidP="00587D8C">
      <w:pPr>
        <w:spacing w:line="480" w:lineRule="auto"/>
        <w:ind w:left="720" w:firstLine="414"/>
        <w:jc w:val="both"/>
        <w:rPr>
          <w:rFonts w:ascii="Times New Roman" w:hAnsi="Times New Roman" w:cs="Times New Roman"/>
          <w:sz w:val="24"/>
          <w:szCs w:val="24"/>
        </w:rPr>
      </w:pPr>
      <w:r w:rsidRPr="002F65C1">
        <w:rPr>
          <w:rFonts w:ascii="Times New Roman" w:hAnsi="Times New Roman" w:cs="Times New Roman"/>
          <w:sz w:val="24"/>
          <w:szCs w:val="24"/>
        </w:rPr>
        <w:t xml:space="preserve">Sumber: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p>
    <w:p w14:paraId="1EEC4AFC" w14:textId="77777777" w:rsidR="00587D8C" w:rsidRPr="002F65C1" w:rsidRDefault="00587D8C" w:rsidP="00587D8C">
      <w:pPr>
        <w:spacing w:line="480" w:lineRule="auto"/>
        <w:ind w:left="720" w:firstLine="414"/>
        <w:jc w:val="both"/>
        <w:rPr>
          <w:rFonts w:ascii="Times New Roman" w:hAnsi="Times New Roman" w:cs="Times New Roman"/>
          <w:sz w:val="24"/>
          <w:szCs w:val="24"/>
        </w:rPr>
      </w:pPr>
    </w:p>
    <w:p w14:paraId="6A057784" w14:textId="272BFDB5"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65" w:name="_Toc143176515"/>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42152">
        <w:rPr>
          <w:rFonts w:ascii="Times New Roman" w:hAnsi="Times New Roman" w:cs="Times New Roman"/>
          <w:i w:val="0"/>
          <w:iCs w:val="0"/>
          <w:noProof/>
          <w:color w:val="000000" w:themeColor="text1"/>
          <w:sz w:val="24"/>
          <w:szCs w:val="24"/>
        </w:rPr>
        <w:t>3</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Perputaran Kas Pada Perusahaan Otomotif</w:t>
      </w:r>
      <w:bookmarkEnd w:id="65"/>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587D8C" w:rsidRPr="002F65C1" w14:paraId="0DE4C953" w14:textId="77777777" w:rsidTr="009865E4">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EC6F83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622D3A15"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7C1A2B3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7" w:type="pct"/>
            <w:tcBorders>
              <w:top w:val="single" w:sz="4" w:space="0" w:color="auto"/>
              <w:left w:val="nil"/>
              <w:bottom w:val="single" w:sz="4" w:space="0" w:color="auto"/>
              <w:right w:val="single" w:sz="4" w:space="0" w:color="auto"/>
            </w:tcBorders>
            <w:shd w:val="clear" w:color="000000" w:fill="00B0F0"/>
            <w:noWrap/>
            <w:vAlign w:val="bottom"/>
            <w:hideMark/>
          </w:tcPr>
          <w:p w14:paraId="12F9CDC8"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5826A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CED87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5E52146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1E3BC8FB"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D0C20D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7554879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6E34B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7 </w:t>
            </w:r>
          </w:p>
        </w:tc>
        <w:tc>
          <w:tcPr>
            <w:tcW w:w="577" w:type="pct"/>
            <w:tcBorders>
              <w:top w:val="nil"/>
              <w:left w:val="nil"/>
              <w:bottom w:val="single" w:sz="4" w:space="0" w:color="auto"/>
              <w:right w:val="single" w:sz="4" w:space="0" w:color="auto"/>
            </w:tcBorders>
            <w:shd w:val="clear" w:color="auto" w:fill="auto"/>
            <w:noWrap/>
            <w:vAlign w:val="bottom"/>
            <w:hideMark/>
          </w:tcPr>
          <w:p w14:paraId="18DA39B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06E5A2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329D09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4D891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587D8C" w:rsidRPr="002F65C1" w14:paraId="6997EC91"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69A119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0FA2720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65FC4C3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57 </w:t>
            </w:r>
          </w:p>
        </w:tc>
        <w:tc>
          <w:tcPr>
            <w:tcW w:w="577" w:type="pct"/>
            <w:tcBorders>
              <w:top w:val="nil"/>
              <w:left w:val="nil"/>
              <w:bottom w:val="single" w:sz="4" w:space="0" w:color="auto"/>
              <w:right w:val="single" w:sz="4" w:space="0" w:color="auto"/>
            </w:tcBorders>
            <w:shd w:val="clear" w:color="auto" w:fill="auto"/>
            <w:noWrap/>
            <w:vAlign w:val="bottom"/>
            <w:hideMark/>
          </w:tcPr>
          <w:p w14:paraId="1B0552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3632DF7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58B29D8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57516B8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0 </w:t>
            </w:r>
          </w:p>
        </w:tc>
      </w:tr>
      <w:tr w:rsidR="00587D8C" w:rsidRPr="002F65C1" w14:paraId="37BA208D"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45B698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41ECBE6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32525FF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c>
          <w:tcPr>
            <w:tcW w:w="577" w:type="pct"/>
            <w:tcBorders>
              <w:top w:val="nil"/>
              <w:left w:val="nil"/>
              <w:bottom w:val="single" w:sz="4" w:space="0" w:color="auto"/>
              <w:right w:val="single" w:sz="4" w:space="0" w:color="auto"/>
            </w:tcBorders>
            <w:shd w:val="clear" w:color="auto" w:fill="auto"/>
            <w:noWrap/>
            <w:vAlign w:val="bottom"/>
            <w:hideMark/>
          </w:tcPr>
          <w:p w14:paraId="1D3991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449F23B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2829B9F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63CFD8B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62 </w:t>
            </w:r>
          </w:p>
        </w:tc>
      </w:tr>
      <w:tr w:rsidR="00587D8C" w:rsidRPr="002F65C1" w14:paraId="7CF5E0D6"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A7F97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0BF3CBE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22E2BD0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22 </w:t>
            </w:r>
          </w:p>
        </w:tc>
        <w:tc>
          <w:tcPr>
            <w:tcW w:w="577" w:type="pct"/>
            <w:tcBorders>
              <w:top w:val="nil"/>
              <w:left w:val="nil"/>
              <w:bottom w:val="single" w:sz="4" w:space="0" w:color="auto"/>
              <w:right w:val="single" w:sz="4" w:space="0" w:color="auto"/>
            </w:tcBorders>
            <w:shd w:val="clear" w:color="auto" w:fill="auto"/>
            <w:noWrap/>
            <w:vAlign w:val="bottom"/>
            <w:hideMark/>
          </w:tcPr>
          <w:p w14:paraId="6F7A9A6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4D82014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0F7748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6E31863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3 </w:t>
            </w:r>
          </w:p>
        </w:tc>
      </w:tr>
      <w:tr w:rsidR="00587D8C" w:rsidRPr="002F65C1" w14:paraId="305CAEAF"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BF664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6CC2B6D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04ED06E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2.44 </w:t>
            </w:r>
          </w:p>
        </w:tc>
        <w:tc>
          <w:tcPr>
            <w:tcW w:w="577" w:type="pct"/>
            <w:tcBorders>
              <w:top w:val="nil"/>
              <w:left w:val="nil"/>
              <w:bottom w:val="single" w:sz="4" w:space="0" w:color="auto"/>
              <w:right w:val="single" w:sz="4" w:space="0" w:color="auto"/>
            </w:tcBorders>
            <w:shd w:val="clear" w:color="auto" w:fill="auto"/>
            <w:noWrap/>
            <w:vAlign w:val="bottom"/>
            <w:hideMark/>
          </w:tcPr>
          <w:p w14:paraId="142DEF8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414B0FA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77A4F61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0E821B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92 </w:t>
            </w:r>
          </w:p>
        </w:tc>
      </w:tr>
      <w:tr w:rsidR="00587D8C" w:rsidRPr="002F65C1" w14:paraId="05C582C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6EA6452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7BB760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44FFDF6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2 </w:t>
            </w:r>
          </w:p>
        </w:tc>
        <w:tc>
          <w:tcPr>
            <w:tcW w:w="577" w:type="pct"/>
            <w:tcBorders>
              <w:top w:val="nil"/>
              <w:left w:val="nil"/>
              <w:bottom w:val="single" w:sz="4" w:space="0" w:color="auto"/>
              <w:right w:val="single" w:sz="4" w:space="0" w:color="auto"/>
            </w:tcBorders>
            <w:shd w:val="clear" w:color="auto" w:fill="auto"/>
            <w:noWrap/>
            <w:vAlign w:val="bottom"/>
            <w:hideMark/>
          </w:tcPr>
          <w:p w14:paraId="272A7F0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245939F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0E11989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5416B2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95 </w:t>
            </w:r>
          </w:p>
        </w:tc>
      </w:tr>
      <w:tr w:rsidR="00587D8C" w:rsidRPr="002F65C1" w14:paraId="74B4CF35"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3638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C2903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1C74C6B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7" w:type="pct"/>
            <w:tcBorders>
              <w:top w:val="nil"/>
              <w:left w:val="nil"/>
              <w:bottom w:val="single" w:sz="4" w:space="0" w:color="auto"/>
              <w:right w:val="single" w:sz="4" w:space="0" w:color="auto"/>
            </w:tcBorders>
            <w:shd w:val="clear" w:color="auto" w:fill="auto"/>
            <w:noWrap/>
            <w:vAlign w:val="bottom"/>
            <w:hideMark/>
          </w:tcPr>
          <w:p w14:paraId="46F704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0D824B3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5A8CF21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6C2F7BF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r>
      <w:tr w:rsidR="00587D8C" w:rsidRPr="002F65C1" w14:paraId="72555EF9"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77E21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1CE7B2A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7FBD5D5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10 </w:t>
            </w:r>
          </w:p>
        </w:tc>
        <w:tc>
          <w:tcPr>
            <w:tcW w:w="577" w:type="pct"/>
            <w:tcBorders>
              <w:top w:val="nil"/>
              <w:left w:val="nil"/>
              <w:bottom w:val="single" w:sz="4" w:space="0" w:color="auto"/>
              <w:right w:val="single" w:sz="4" w:space="0" w:color="auto"/>
            </w:tcBorders>
            <w:shd w:val="clear" w:color="auto" w:fill="auto"/>
            <w:noWrap/>
            <w:vAlign w:val="bottom"/>
            <w:hideMark/>
          </w:tcPr>
          <w:p w14:paraId="1EB21C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320ADAF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657E75B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3F77CF3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587D8C" w:rsidRPr="002F65C1" w14:paraId="52843A44"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029692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5FB49A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2E94E81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07 </w:t>
            </w:r>
          </w:p>
        </w:tc>
        <w:tc>
          <w:tcPr>
            <w:tcW w:w="577" w:type="pct"/>
            <w:tcBorders>
              <w:top w:val="nil"/>
              <w:left w:val="nil"/>
              <w:bottom w:val="single" w:sz="4" w:space="0" w:color="auto"/>
              <w:right w:val="single" w:sz="4" w:space="0" w:color="auto"/>
            </w:tcBorders>
            <w:shd w:val="clear" w:color="auto" w:fill="auto"/>
            <w:noWrap/>
            <w:vAlign w:val="bottom"/>
            <w:hideMark/>
          </w:tcPr>
          <w:p w14:paraId="21999A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1CC10F7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357AB7A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3FE515D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4 </w:t>
            </w:r>
          </w:p>
        </w:tc>
      </w:tr>
      <w:tr w:rsidR="00587D8C" w:rsidRPr="002F65C1" w14:paraId="58A5F5B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5BC16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BA5BD6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7060988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82 </w:t>
            </w:r>
          </w:p>
        </w:tc>
        <w:tc>
          <w:tcPr>
            <w:tcW w:w="577" w:type="pct"/>
            <w:tcBorders>
              <w:top w:val="nil"/>
              <w:left w:val="nil"/>
              <w:bottom w:val="single" w:sz="4" w:space="0" w:color="auto"/>
              <w:right w:val="single" w:sz="4" w:space="0" w:color="auto"/>
            </w:tcBorders>
            <w:shd w:val="clear" w:color="auto" w:fill="auto"/>
            <w:noWrap/>
            <w:vAlign w:val="bottom"/>
            <w:hideMark/>
          </w:tcPr>
          <w:p w14:paraId="44C820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4C9A58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583498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74D2DE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49 </w:t>
            </w:r>
          </w:p>
        </w:tc>
      </w:tr>
      <w:tr w:rsidR="00587D8C" w:rsidRPr="002F65C1" w14:paraId="1CA9E4CA"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1CFBEF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49DD51D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4A9945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7" w:type="pct"/>
            <w:tcBorders>
              <w:top w:val="nil"/>
              <w:left w:val="nil"/>
              <w:bottom w:val="single" w:sz="4" w:space="0" w:color="auto"/>
              <w:right w:val="single" w:sz="4" w:space="0" w:color="auto"/>
            </w:tcBorders>
            <w:shd w:val="clear" w:color="auto" w:fill="auto"/>
            <w:noWrap/>
            <w:vAlign w:val="bottom"/>
            <w:hideMark/>
          </w:tcPr>
          <w:p w14:paraId="75083E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586236D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4ADF2A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6E7514B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96 </w:t>
            </w:r>
          </w:p>
        </w:tc>
      </w:tr>
    </w:tbl>
    <w:p w14:paraId="3CBAE789" w14:textId="77777777" w:rsidR="00587D8C" w:rsidRPr="002F65C1" w:rsidRDefault="00587D8C" w:rsidP="00587D8C">
      <w:pPr>
        <w:spacing w:line="480" w:lineRule="auto"/>
        <w:ind w:hanging="284"/>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 Data diolah,2023</w:t>
      </w:r>
    </w:p>
    <w:p w14:paraId="6951378D" w14:textId="77777777" w:rsidR="00587D8C" w:rsidRDefault="00587D8C" w:rsidP="00587D8C">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sz w:val="24"/>
          <w:szCs w:val="24"/>
        </w:rPr>
        <w:t xml:space="preserve">Menurut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etiawan, 2022)</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digunakan untuk alat ukur kemampuan manajemen perusahaan dalam memperoleh laba dengan memanfaatkan keseluruhan total asset. Jika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semakin besar dalam suatu perusahaan, makin besar pula tingkat keuntungan yang dicapai oleh sebuah perusahaan. Berikut dibawah ini data perhitungan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w:t>
      </w:r>
    </w:p>
    <w:p w14:paraId="73D69385" w14:textId="77777777" w:rsidR="003948AD" w:rsidRPr="002F65C1" w:rsidRDefault="003948AD" w:rsidP="00587D8C">
      <w:pPr>
        <w:spacing w:after="0" w:line="480" w:lineRule="auto"/>
        <w:ind w:firstLine="709"/>
        <w:jc w:val="both"/>
        <w:rPr>
          <w:rFonts w:ascii="Times New Roman" w:hAnsi="Times New Roman" w:cs="Times New Roman"/>
          <w:sz w:val="24"/>
          <w:szCs w:val="24"/>
        </w:rPr>
      </w:pPr>
    </w:p>
    <w:p w14:paraId="6BCD12AF" w14:textId="77777777" w:rsidR="00587D8C" w:rsidRPr="002F65C1" w:rsidRDefault="00587D8C" w:rsidP="00587D8C">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E0831BA" wp14:editId="4B688FED">
                <wp:simplePos x="0" y="0"/>
                <wp:positionH relativeFrom="page">
                  <wp:align>center</wp:align>
                </wp:positionH>
                <wp:positionV relativeFrom="paragraph">
                  <wp:posOffset>96592</wp:posOffset>
                </wp:positionV>
                <wp:extent cx="3916393" cy="621102"/>
                <wp:effectExtent l="0" t="0" r="27305" b="26670"/>
                <wp:wrapNone/>
                <wp:docPr id="15" name="Rectangle 15"/>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0831BA" id="Rectangle 15" o:spid="_x0000_s1040" style="position:absolute;left:0;text-align:left;margin-left:0;margin-top:7.6pt;width:308.4pt;height:48.9pt;z-index:2516756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" filled="f" strokecolor="black [3200]">
                <v:stroke joinstyle="round"/>
                <v:textbo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3552A41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E6D91AC"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sz w:val="24"/>
          <w:szCs w:val="24"/>
        </w:rPr>
        <w:t xml:space="preserve">Sumber: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Kasmir, 2018, hal. 199)</w:t>
      </w:r>
      <w:r w:rsidRPr="002F65C1">
        <w:rPr>
          <w:rFonts w:ascii="Times New Roman" w:hAnsi="Times New Roman" w:cs="Times New Roman"/>
          <w:sz w:val="24"/>
          <w:szCs w:val="24"/>
        </w:rPr>
        <w:fldChar w:fldCharType="end"/>
      </w:r>
    </w:p>
    <w:p w14:paraId="0C7A375F" w14:textId="77777777" w:rsidR="00587D8C"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47AB00B7" w14:textId="77777777" w:rsidR="00587D8C" w:rsidRPr="00EF716C" w:rsidRDefault="00587D8C" w:rsidP="00587D8C"/>
    <w:p w14:paraId="06475815" w14:textId="08BF9CE1"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66" w:name="_Toc143176516"/>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42152">
        <w:rPr>
          <w:rFonts w:ascii="Times New Roman" w:hAnsi="Times New Roman" w:cs="Times New Roman"/>
          <w:i w:val="0"/>
          <w:iCs w:val="0"/>
          <w:noProof/>
          <w:color w:val="000000" w:themeColor="text1"/>
          <w:sz w:val="24"/>
          <w:szCs w:val="24"/>
        </w:rPr>
        <w:t>4</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r w:rsidRPr="002F65C1">
        <w:rPr>
          <w:rFonts w:ascii="Times New Roman" w:hAnsi="Times New Roman" w:cs="Times New Roman"/>
          <w:color w:val="000000" w:themeColor="text1"/>
          <w:sz w:val="24"/>
          <w:szCs w:val="24"/>
        </w:rPr>
        <w:t xml:space="preserve">Return On Assets </w:t>
      </w:r>
      <w:r w:rsidRPr="002F65C1">
        <w:rPr>
          <w:rFonts w:ascii="Times New Roman" w:hAnsi="Times New Roman" w:cs="Times New Roman"/>
          <w:i w:val="0"/>
          <w:iCs w:val="0"/>
          <w:color w:val="000000" w:themeColor="text1"/>
          <w:sz w:val="24"/>
          <w:szCs w:val="24"/>
        </w:rPr>
        <w:t>(ROA)  pada Perusahaan Otomotif</w:t>
      </w:r>
      <w:bookmarkEnd w:id="66"/>
    </w:p>
    <w:tbl>
      <w:tblPr>
        <w:tblW w:w="8400" w:type="dxa"/>
        <w:tblLook w:val="04A0" w:firstRow="1" w:lastRow="0" w:firstColumn="1" w:lastColumn="0" w:noHBand="0" w:noVBand="1"/>
      </w:tblPr>
      <w:tblGrid>
        <w:gridCol w:w="2700"/>
        <w:gridCol w:w="1180"/>
        <w:gridCol w:w="960"/>
        <w:gridCol w:w="1220"/>
        <w:gridCol w:w="960"/>
        <w:gridCol w:w="1380"/>
      </w:tblGrid>
      <w:tr w:rsidR="00587D8C" w:rsidRPr="002F65C1" w14:paraId="0ECDD96E" w14:textId="77777777" w:rsidTr="009865E4">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A0ACACF"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0B135559"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7FBDEB6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33FCD7D6"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05F10BAE"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0B59CB03"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1C4053C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A1B12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4B99D66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67C43E9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6EA1C7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4F67A1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55A7AA6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78%</w:t>
            </w:r>
          </w:p>
        </w:tc>
      </w:tr>
      <w:tr w:rsidR="00587D8C" w:rsidRPr="002F65C1" w14:paraId="5FCA372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DA11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4AD91F7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0698C35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2D89BE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186DCB3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471A876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6%</w:t>
            </w:r>
          </w:p>
        </w:tc>
      </w:tr>
      <w:tr w:rsidR="00587D8C" w:rsidRPr="002F65C1" w14:paraId="657EA75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BB2320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2E36EB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0BFA16F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144EEFC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335138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4DF9069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44%</w:t>
            </w:r>
          </w:p>
        </w:tc>
      </w:tr>
      <w:tr w:rsidR="00587D8C" w:rsidRPr="002F65C1" w14:paraId="458F334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6E6C8A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1EACF89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6CC9F36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A8C816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1B4C258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53497EB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587D8C" w:rsidRPr="002F65C1" w14:paraId="7650BE25"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AF34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972DA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263172A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5207D38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114A7C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718E2C9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0%</w:t>
            </w:r>
          </w:p>
        </w:tc>
      </w:tr>
      <w:tr w:rsidR="00587D8C" w:rsidRPr="002F65C1" w14:paraId="306E05B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29B7AD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71C5600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3C00D98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07A6283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0C61E92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233B2E5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587D8C" w:rsidRPr="002F65C1" w14:paraId="530F53D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DE21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6FACE56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56E8FF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43AB1B0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1639433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DD4AD7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587D8C" w:rsidRPr="002F65C1" w14:paraId="0286157C"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E10665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26335F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1BD896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17433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1A79FB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54C0C65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9%</w:t>
            </w:r>
          </w:p>
        </w:tc>
      </w:tr>
      <w:tr w:rsidR="00587D8C" w:rsidRPr="002F65C1" w14:paraId="04082639"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CF2DE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3C54BE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1A0DF1F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2407861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4FB0DF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4F68D6E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9%</w:t>
            </w:r>
          </w:p>
        </w:tc>
      </w:tr>
      <w:tr w:rsidR="00587D8C" w:rsidRPr="002F65C1" w14:paraId="636082FE"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7AEF9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EB2F86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52F1799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14D16E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41960CA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3470B87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5%</w:t>
            </w:r>
          </w:p>
        </w:tc>
      </w:tr>
      <w:tr w:rsidR="00587D8C" w:rsidRPr="002F65C1" w14:paraId="4B1537CA"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88E3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51D8298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6CBD7F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3CC3B89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3B8E106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41880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bl>
    <w:p w14:paraId="080A2A7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 Data diolah,2023</w:t>
      </w:r>
    </w:p>
    <w:p w14:paraId="090C9252"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67" w:name="_Toc143177422"/>
      <w:r w:rsidRPr="002F65C1">
        <w:rPr>
          <w:rFonts w:ascii="Times New Roman" w:hAnsi="Times New Roman" w:cs="Times New Roman"/>
          <w:color w:val="000000" w:themeColor="text1"/>
        </w:rPr>
        <w:t>Hasil Uji Analisis Deskriptif</w:t>
      </w:r>
      <w:bookmarkEnd w:id="67"/>
    </w:p>
    <w:p w14:paraId="4255FAE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deskriptif digunakan untuk menganalisis data dengan mendeskripsikan data yang sudah terkumpul. Metode deskriptif juga mencari kuatnya hubungan antar variabel dan membuat perbandingan rata- rata data sampel atau populasi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giyono, 2015)</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p>
    <w:p w14:paraId="778742B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Berdasarkan pada sub bab sebelumnya yang menampilkan berupa data dari variabel yang sedang penulis teliti, yaitu perputaran piutang,perputaran persediaan, perputaran kas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pada perusahaan Otomotif periode tahun 2018 – 2022. Maka berikut ini penulis tampilkan tabel hasil uji stastitstik deskriptif  hasil nilai </w:t>
      </w:r>
      <w:r w:rsidRPr="002F65C1">
        <w:rPr>
          <w:rFonts w:ascii="Times New Roman" w:hAnsi="Times New Roman" w:cs="Times New Roman"/>
          <w:color w:val="000000" w:themeColor="text1"/>
          <w:sz w:val="24"/>
          <w:szCs w:val="24"/>
        </w:rPr>
        <w:lastRenderedPageBreak/>
        <w:t>maksimum, nilai minimum, dan nilai rata – rata dari variabel tersebut adalah sebagai berikut:</w:t>
      </w:r>
    </w:p>
    <w:p w14:paraId="1B17354F" w14:textId="64B79AB4"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68" w:name="_Toc143176517"/>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42152">
        <w:rPr>
          <w:rFonts w:ascii="Times New Roman" w:hAnsi="Times New Roman" w:cs="Times New Roman"/>
          <w:i w:val="0"/>
          <w:iCs w:val="0"/>
          <w:noProof/>
          <w:color w:val="000000" w:themeColor="text1"/>
          <w:sz w:val="24"/>
          <w:szCs w:val="24"/>
        </w:rPr>
        <w:t>5</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Statistik Deskriptif</w:t>
      </w:r>
      <w:bookmarkEnd w:id="68"/>
    </w:p>
    <w:p w14:paraId="6464CE78"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5664B8C" wp14:editId="406CE22C">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2F65C1">
        <w:rPr>
          <w:rFonts w:ascii="Times New Roman" w:hAnsi="Times New Roman" w:cs="Times New Roman"/>
          <w:color w:val="000000" w:themeColor="text1"/>
          <w:sz w:val="24"/>
          <w:szCs w:val="24"/>
        </w:rPr>
        <w:t>Sumber: Hasil oleh STATA, 2023</w:t>
      </w:r>
    </w:p>
    <w:p w14:paraId="0A51C95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Berdasarkan data diatas maka dapat dijelaskan bahwa:</w:t>
      </w:r>
    </w:p>
    <w:p w14:paraId="7EA57F64"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uji deskriptif menampilkan bahwa nilai maksimum dari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pada perusahaan Otomotif periode 2018 – 2022 adalah 0,3099 ditahun 2018 yang diperoleh PT MPMX, nilai minimumnya sebesar 0,0004 yang terjadi pada tahun 2021 pada PT PRAS, Adapun nilai rata – rata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periode tahun 2018 – 2022 adalah 0,0622091 dengan nilai standar deviasinya sebesar 0,0661749.</w:t>
      </w:r>
      <w:r>
        <w:rPr>
          <w:rFonts w:ascii="Times New Roman" w:hAnsi="Times New Roman" w:cs="Times New Roman"/>
          <w:color w:val="000000" w:themeColor="text1"/>
          <w:sz w:val="24"/>
          <w:szCs w:val="24"/>
        </w:rPr>
        <w:t xml:space="preserve"> Dari hasil tersebut menunjukan </w:t>
      </w:r>
      <w:r w:rsidRPr="00B23690">
        <w:rPr>
          <w:rFonts w:ascii="Times New Roman" w:hAnsi="Times New Roman" w:cs="Times New Roman"/>
          <w:color w:val="000000" w:themeColor="text1"/>
          <w:sz w:val="24"/>
          <w:szCs w:val="24"/>
        </w:rPr>
        <w:t>bahwa</w:t>
      </w:r>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r w:rsidRPr="00B23690">
        <w:rPr>
          <w:rFonts w:ascii="Times New Roman" w:hAnsi="Times New Roman" w:cs="Times New Roman"/>
          <w:color w:val="000000" w:themeColor="text1"/>
          <w:sz w:val="24"/>
          <w:szCs w:val="24"/>
        </w:rPr>
        <w:t xml:space="preserve"> perusahaan cenderung stabil selama periode tersebut, karena nilai standar deviasinya</w:t>
      </w:r>
      <w:r>
        <w:rPr>
          <w:rFonts w:ascii="Times New Roman" w:hAnsi="Times New Roman" w:cs="Times New Roman"/>
          <w:color w:val="000000" w:themeColor="text1"/>
          <w:sz w:val="24"/>
          <w:szCs w:val="24"/>
        </w:rPr>
        <w:t xml:space="preserve"> </w:t>
      </w:r>
      <w:r w:rsidRPr="00B23690">
        <w:rPr>
          <w:rFonts w:ascii="Times New Roman" w:hAnsi="Times New Roman" w:cs="Times New Roman"/>
          <w:color w:val="000000" w:themeColor="text1"/>
          <w:sz w:val="24"/>
          <w:szCs w:val="24"/>
        </w:rPr>
        <w:t>lebih kecil daripada nilai rata-ratanya.</w:t>
      </w:r>
    </w:p>
    <w:p w14:paraId="2E152467"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putaran piutang perusahaan Otomotif periode 2018 – 2022 memiliki nilai maksimum sebesar 52,50 kali yang diperoleh oleh PT  MPMX tepatnya pada tahun 2022 dengan berdasarkan perbandingan dari beberapa perusahaan </w:t>
      </w:r>
      <w:r w:rsidRPr="002F65C1">
        <w:rPr>
          <w:rFonts w:ascii="Times New Roman" w:hAnsi="Times New Roman" w:cs="Times New Roman"/>
          <w:color w:val="000000" w:themeColor="text1"/>
          <w:sz w:val="24"/>
          <w:szCs w:val="24"/>
        </w:rPr>
        <w:lastRenderedPageBreak/>
        <w:t>otomotif, sedangkan nilai minimum perputaran piutang pada perusahaan otomotif periode 2018 – 2022 adalah sebesar 2,00 kali pada perusahaan PT PRAS nilai rata – rata perputaran piutang perusahaan otomotif periode 2018 – 2022 adalah sebesar 9,0</w:t>
      </w:r>
      <w:r>
        <w:rPr>
          <w:rFonts w:ascii="Times New Roman" w:hAnsi="Times New Roman" w:cs="Times New Roman"/>
          <w:color w:val="000000" w:themeColor="text1"/>
          <w:sz w:val="24"/>
          <w:szCs w:val="24"/>
        </w:rPr>
        <w:t>388909</w:t>
      </w:r>
      <w:r w:rsidRPr="002F65C1">
        <w:rPr>
          <w:rFonts w:ascii="Times New Roman" w:hAnsi="Times New Roman" w:cs="Times New Roman"/>
          <w:color w:val="000000" w:themeColor="text1"/>
          <w:sz w:val="24"/>
          <w:szCs w:val="24"/>
        </w:rPr>
        <w:t xml:space="preserve"> dan Adapun nilai standar deviasinya sebesar 9,594725.</w:t>
      </w:r>
      <w:r w:rsidRPr="002814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ri hasil tersebut menunjukan </w:t>
      </w:r>
      <w:r w:rsidRPr="00281402">
        <w:rPr>
          <w:rFonts w:ascii="Times New Roman" w:hAnsi="Times New Roman" w:cs="Times New Roman"/>
          <w:color w:val="000000" w:themeColor="text1"/>
          <w:sz w:val="24"/>
          <w:szCs w:val="24"/>
        </w:rPr>
        <w:t>bahwa perputaran piutang perusahaan otomotif cenderung bervariasi</w:t>
      </w:r>
      <w:r>
        <w:rPr>
          <w:rFonts w:ascii="Times New Roman" w:hAnsi="Times New Roman" w:cs="Times New Roman"/>
          <w:color w:val="000000" w:themeColor="text1"/>
          <w:sz w:val="24"/>
          <w:szCs w:val="24"/>
        </w:rPr>
        <w:t xml:space="preserve"> dan berfluktuasi</w:t>
      </w:r>
      <w:r w:rsidRPr="00281402">
        <w:rPr>
          <w:rFonts w:ascii="Times New Roman" w:hAnsi="Times New Roman" w:cs="Times New Roman"/>
          <w:color w:val="000000" w:themeColor="text1"/>
          <w:sz w:val="24"/>
          <w:szCs w:val="24"/>
        </w:rPr>
        <w:t xml:space="preserve"> selama periode tersebut, karena nilai standar deviasinya</w:t>
      </w:r>
      <w:r>
        <w:rPr>
          <w:rFonts w:ascii="Times New Roman" w:hAnsi="Times New Roman" w:cs="Times New Roman"/>
          <w:color w:val="000000" w:themeColor="text1"/>
          <w:sz w:val="24"/>
          <w:szCs w:val="24"/>
        </w:rPr>
        <w:t xml:space="preserve"> </w:t>
      </w:r>
      <w:r w:rsidRPr="00281402">
        <w:rPr>
          <w:rFonts w:ascii="Times New Roman" w:hAnsi="Times New Roman" w:cs="Times New Roman"/>
          <w:color w:val="000000" w:themeColor="text1"/>
          <w:sz w:val="24"/>
          <w:szCs w:val="24"/>
        </w:rPr>
        <w:t>cukup besar dibandingkan dengan nilai rata-ratanya</w:t>
      </w:r>
      <w:r>
        <w:rPr>
          <w:rFonts w:ascii="Times New Roman" w:hAnsi="Times New Roman" w:cs="Times New Roman"/>
          <w:color w:val="000000" w:themeColor="text1"/>
          <w:sz w:val="24"/>
          <w:szCs w:val="24"/>
        </w:rPr>
        <w:t>.</w:t>
      </w:r>
    </w:p>
    <w:p w14:paraId="7C224DAB"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erputaran persediaan perusahaan Otomotif periode 2018 – 2022 memiliki nilai maksimum sebesar 58,93 kali yang diperoleh oleh PT MPMX tepatnya pada tahun 2021 dengan berdasarkan perbandingan dari beberapa perusahaan otomotif, sedangkan nilai minimum perputaran persediaan pada perusahaan otomotif periode 2018 – 2022 adalah sebesar 0,36 kali pada perusahaan PT PRASS, nilai rata – rata perputaran persediaan  perusahaan otomotif periode 2018 – 2022 adalah sebesar 8,94</w:t>
      </w:r>
      <w:r>
        <w:rPr>
          <w:rFonts w:ascii="Times New Roman" w:hAnsi="Times New Roman" w:cs="Times New Roman"/>
          <w:color w:val="000000" w:themeColor="text1"/>
          <w:sz w:val="24"/>
          <w:szCs w:val="24"/>
        </w:rPr>
        <w:t>4364</w:t>
      </w:r>
      <w:r w:rsidRPr="002F65C1">
        <w:rPr>
          <w:rFonts w:ascii="Times New Roman" w:hAnsi="Times New Roman" w:cs="Times New Roman"/>
          <w:color w:val="000000" w:themeColor="text1"/>
          <w:sz w:val="24"/>
          <w:szCs w:val="24"/>
        </w:rPr>
        <w:t>, dan Adapun nilai standar deviasinya sebesar 12,22716.</w:t>
      </w:r>
      <w:r>
        <w:rPr>
          <w:rFonts w:ascii="Times New Roman" w:hAnsi="Times New Roman" w:cs="Times New Roman"/>
          <w:color w:val="000000" w:themeColor="text1"/>
          <w:sz w:val="24"/>
          <w:szCs w:val="24"/>
        </w:rPr>
        <w:t xml:space="preserve"> Dari data tersebut </w:t>
      </w:r>
      <w:r w:rsidRPr="00281402">
        <w:rPr>
          <w:rFonts w:ascii="Times New Roman" w:hAnsi="Times New Roman" w:cs="Times New Roman"/>
          <w:color w:val="000000" w:themeColor="text1"/>
          <w:sz w:val="24"/>
          <w:szCs w:val="24"/>
        </w:rPr>
        <w:t xml:space="preserve">bahwa perputaran persediaan perusahaan otomotif cenderung bervariasi </w:t>
      </w:r>
      <w:r>
        <w:rPr>
          <w:rFonts w:ascii="Times New Roman" w:hAnsi="Times New Roman" w:cs="Times New Roman"/>
          <w:color w:val="000000" w:themeColor="text1"/>
          <w:sz w:val="24"/>
          <w:szCs w:val="24"/>
        </w:rPr>
        <w:t xml:space="preserve">dan berfluktuasi </w:t>
      </w:r>
      <w:r w:rsidRPr="00281402">
        <w:rPr>
          <w:rFonts w:ascii="Times New Roman" w:hAnsi="Times New Roman" w:cs="Times New Roman"/>
          <w:color w:val="000000" w:themeColor="text1"/>
          <w:sz w:val="24"/>
          <w:szCs w:val="24"/>
        </w:rPr>
        <w:t xml:space="preserve">selama periode tersebut, karena nilai standar deviasinya </w:t>
      </w:r>
      <w:r>
        <w:rPr>
          <w:rFonts w:ascii="Times New Roman" w:hAnsi="Times New Roman" w:cs="Times New Roman"/>
          <w:color w:val="000000" w:themeColor="text1"/>
          <w:sz w:val="24"/>
          <w:szCs w:val="24"/>
        </w:rPr>
        <w:t xml:space="preserve">lebih </w:t>
      </w:r>
      <w:r w:rsidRPr="00281402">
        <w:rPr>
          <w:rFonts w:ascii="Times New Roman" w:hAnsi="Times New Roman" w:cs="Times New Roman"/>
          <w:color w:val="000000" w:themeColor="text1"/>
          <w:sz w:val="24"/>
          <w:szCs w:val="24"/>
        </w:rPr>
        <w:t>besar dibandingkan dengan nilai rata-ratany</w:t>
      </w:r>
      <w:r>
        <w:rPr>
          <w:rFonts w:ascii="Times New Roman" w:hAnsi="Times New Roman" w:cs="Times New Roman"/>
          <w:color w:val="000000" w:themeColor="text1"/>
          <w:sz w:val="24"/>
          <w:szCs w:val="24"/>
        </w:rPr>
        <w:t>a</w:t>
      </w:r>
      <w:r w:rsidRPr="00281402">
        <w:rPr>
          <w:rFonts w:ascii="Times New Roman" w:hAnsi="Times New Roman" w:cs="Times New Roman"/>
          <w:color w:val="000000" w:themeColor="text1"/>
          <w:sz w:val="24"/>
          <w:szCs w:val="24"/>
        </w:rPr>
        <w:t>.</w:t>
      </w:r>
    </w:p>
    <w:p w14:paraId="4B0A998C"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putaran kas perusahaan Otomotif periode 2018 – 2022 memiliki nilai maksimum sebesar 165,95 kali yang diperoleh oleh PT BOLT tepatnya pada tahun 2021 dengan berdasarkan perbandingan dari beberapa perusahaan otomotif, sedangkan nilai minimum perputaran kas pada perusahaan otomotif periode 2018 – 2022 adalah sebesar 1,16 kali pada perusahaan LPIN, Adapun </w:t>
      </w:r>
      <w:r w:rsidRPr="002F65C1">
        <w:rPr>
          <w:rFonts w:ascii="Times New Roman" w:hAnsi="Times New Roman" w:cs="Times New Roman"/>
          <w:color w:val="000000" w:themeColor="text1"/>
          <w:sz w:val="24"/>
          <w:szCs w:val="24"/>
        </w:rPr>
        <w:lastRenderedPageBreak/>
        <w:t>nilai rata – rata perputaran kas perusahaan otomotif periode 2018 – 2022 adalah sebesar 23,19</w:t>
      </w:r>
      <w:r>
        <w:rPr>
          <w:rFonts w:ascii="Times New Roman" w:hAnsi="Times New Roman" w:cs="Times New Roman"/>
          <w:color w:val="000000" w:themeColor="text1"/>
          <w:sz w:val="24"/>
          <w:szCs w:val="24"/>
        </w:rPr>
        <w:t>218</w:t>
      </w:r>
      <w:r w:rsidRPr="002F65C1">
        <w:rPr>
          <w:rFonts w:ascii="Times New Roman" w:hAnsi="Times New Roman" w:cs="Times New Roman"/>
          <w:color w:val="000000" w:themeColor="text1"/>
          <w:sz w:val="24"/>
          <w:szCs w:val="24"/>
        </w:rPr>
        <w:t xml:space="preserve"> dan Adapun nilai standar deviasinya sebesar 31,60457.</w:t>
      </w:r>
      <w:r>
        <w:rPr>
          <w:rFonts w:ascii="Times New Roman" w:hAnsi="Times New Roman" w:cs="Times New Roman"/>
          <w:color w:val="000000" w:themeColor="text1"/>
          <w:sz w:val="24"/>
          <w:szCs w:val="24"/>
        </w:rPr>
        <w:t xml:space="preserve"> Dari data tersebut </w:t>
      </w:r>
      <w:r w:rsidRPr="00281402">
        <w:rPr>
          <w:rFonts w:ascii="Times New Roman" w:hAnsi="Times New Roman" w:cs="Times New Roman"/>
          <w:color w:val="000000" w:themeColor="text1"/>
          <w:sz w:val="24"/>
          <w:szCs w:val="24"/>
        </w:rPr>
        <w:t>bahwa perputaran kas perusahaan otomotif cenderung bervariasi</w:t>
      </w:r>
      <w:r>
        <w:rPr>
          <w:rFonts w:ascii="Times New Roman" w:hAnsi="Times New Roman" w:cs="Times New Roman"/>
          <w:color w:val="000000" w:themeColor="text1"/>
          <w:sz w:val="24"/>
          <w:szCs w:val="24"/>
        </w:rPr>
        <w:t xml:space="preserve"> dan berfluktuasi </w:t>
      </w:r>
      <w:r w:rsidRPr="00281402">
        <w:rPr>
          <w:rFonts w:ascii="Times New Roman" w:hAnsi="Times New Roman" w:cs="Times New Roman"/>
          <w:color w:val="000000" w:themeColor="text1"/>
          <w:sz w:val="24"/>
          <w:szCs w:val="24"/>
        </w:rPr>
        <w:t>selama periode tersebut, karena nilai standar deviasinya</w:t>
      </w:r>
      <w:r>
        <w:rPr>
          <w:rFonts w:ascii="Times New Roman" w:hAnsi="Times New Roman" w:cs="Times New Roman"/>
          <w:color w:val="000000" w:themeColor="text1"/>
          <w:sz w:val="24"/>
          <w:szCs w:val="24"/>
        </w:rPr>
        <w:t xml:space="preserve"> </w:t>
      </w:r>
      <w:r w:rsidRPr="00281402">
        <w:rPr>
          <w:rFonts w:ascii="Times New Roman" w:hAnsi="Times New Roman" w:cs="Times New Roman"/>
          <w:color w:val="000000" w:themeColor="text1"/>
          <w:sz w:val="24"/>
          <w:szCs w:val="24"/>
        </w:rPr>
        <w:t>cukup besar dibandingkan dengan nilai rata-ratanya. Fluktuasi ini dapat dipengaruhi oleh berbagai faktor,</w:t>
      </w:r>
    </w:p>
    <w:p w14:paraId="70B17695"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69" w:name="_Toc143177423"/>
      <w:r w:rsidRPr="002F65C1">
        <w:rPr>
          <w:rFonts w:ascii="Times New Roman" w:hAnsi="Times New Roman" w:cs="Times New Roman"/>
          <w:color w:val="000000" w:themeColor="text1"/>
        </w:rPr>
        <w:t>Uji Analisis Asosiatif</w:t>
      </w:r>
      <w:bookmarkEnd w:id="69"/>
    </w:p>
    <w:p w14:paraId="631F3374"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asosiatif merupakan sebuah penelitian yang dilakukan untuk mengetahui dari dua variabel atau lebih yang bersifat memiliki hubungan berpengaru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regar, 2013)</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Analisis Asosiatif dalam penelitian ini menggunakan analisis regresi data panel dengan menggunakan software STATA versi 17, Berikut dibawah ini adalah hasil data tiga cara pendekatan menggunakan </w:t>
      </w:r>
      <w:r w:rsidRPr="002F65C1">
        <w:rPr>
          <w:rFonts w:ascii="Times New Roman" w:hAnsi="Times New Roman" w:cs="Times New Roman"/>
          <w:i/>
          <w:iCs/>
          <w:color w:val="000000" w:themeColor="text1"/>
          <w:sz w:val="24"/>
          <w:szCs w:val="24"/>
        </w:rPr>
        <w:t xml:space="preserve">Common Effect Model, Fixed Effect Model, </w:t>
      </w:r>
      <w:r w:rsidRPr="002F65C1">
        <w:rPr>
          <w:rFonts w:ascii="Times New Roman" w:hAnsi="Times New Roman" w:cs="Times New Roman"/>
          <w:color w:val="000000" w:themeColor="text1"/>
          <w:sz w:val="24"/>
          <w:szCs w:val="24"/>
        </w:rPr>
        <w:t>dan</w:t>
      </w:r>
      <w:r w:rsidRPr="002F65C1">
        <w:rPr>
          <w:rFonts w:ascii="Times New Roman" w:hAnsi="Times New Roman" w:cs="Times New Roman"/>
          <w:i/>
          <w:iCs/>
          <w:color w:val="000000" w:themeColor="text1"/>
          <w:sz w:val="24"/>
          <w:szCs w:val="24"/>
        </w:rPr>
        <w:t xml:space="preserve"> Random Effect Model</w:t>
      </w:r>
      <w:r w:rsidRPr="002F65C1">
        <w:rPr>
          <w:rFonts w:ascii="Times New Roman" w:hAnsi="Times New Roman" w:cs="Times New Roman"/>
          <w:color w:val="000000" w:themeColor="text1"/>
          <w:sz w:val="24"/>
          <w:szCs w:val="24"/>
        </w:rPr>
        <w:t>:</w:t>
      </w:r>
    </w:p>
    <w:p w14:paraId="3F05D6C3"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E0CC6B6"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B302616"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7131D80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039940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BF0CAC0"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F9F0B68"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53855E96" w14:textId="50C85CF1"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70" w:name="_Toc143176518"/>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42152">
        <w:rPr>
          <w:rFonts w:ascii="Times New Roman" w:hAnsi="Times New Roman" w:cs="Times New Roman"/>
          <w:i w:val="0"/>
          <w:iCs w:val="0"/>
          <w:noProof/>
          <w:color w:val="000000" w:themeColor="text1"/>
          <w:sz w:val="24"/>
          <w:szCs w:val="24"/>
        </w:rPr>
        <w:t>6</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Common Effect Model</w:t>
      </w:r>
      <w:bookmarkEnd w:id="70"/>
    </w:p>
    <w:p w14:paraId="3E8A771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2C2D812F" wp14:editId="68C1C1B0">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108461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15769151"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bookmarkStart w:id="71" w:name="_Hlk141111323"/>
      <w:r w:rsidRPr="002F65C1">
        <w:rPr>
          <w:rFonts w:ascii="Times New Roman" w:hAnsi="Times New Roman" w:cs="Times New Roman"/>
          <w:color w:val="000000" w:themeColor="text1"/>
          <w:sz w:val="24"/>
          <w:szCs w:val="24"/>
        </w:rPr>
        <w:t xml:space="preserve">Berdasarkan Tabel 4.6 diatas, diketahui bahwa nilai prob &gt; F dari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sebesar (0,5833), selanjutnya nilai ini akan digunakan untuk mengestimasi model regresi data panel.</w:t>
      </w:r>
      <w:bookmarkEnd w:id="71"/>
    </w:p>
    <w:p w14:paraId="00B18E8C"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6B6343A"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06FE64B9"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686ACF5E"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64A231E5"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D611BD9"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51761EC2" w14:textId="73F77B56"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72" w:name="_Toc143176519"/>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42152">
        <w:rPr>
          <w:rFonts w:ascii="Times New Roman" w:hAnsi="Times New Roman" w:cs="Times New Roman"/>
          <w:i w:val="0"/>
          <w:iCs w:val="0"/>
          <w:noProof/>
          <w:color w:val="000000" w:themeColor="text1"/>
          <w:sz w:val="24"/>
          <w:szCs w:val="24"/>
        </w:rPr>
        <w:t>7</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Fixed Effect Model</w:t>
      </w:r>
      <w:bookmarkEnd w:id="72"/>
    </w:p>
    <w:p w14:paraId="3B86EAE5"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C306011" wp14:editId="16E251EE">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1EE14AE" w14:textId="77777777" w:rsidR="00587D8C" w:rsidRPr="002F65C1" w:rsidRDefault="00587D8C" w:rsidP="00587D8C">
      <w:pPr>
        <w:spacing w:line="480" w:lineRule="auto"/>
        <w:ind w:firstLine="284"/>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659C279B"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Berdasarkan Tabel 4.7 diatas, diketahui bahwa nilai prob &gt; F dari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sebesar (0,0220), selanjutnya nilai ini akan digunakan untuk mengestimasi model regresi data panel.</w:t>
      </w:r>
    </w:p>
    <w:p w14:paraId="32A861B1" w14:textId="77777777" w:rsidR="00587D8C" w:rsidRPr="002F65C1" w:rsidRDefault="00587D8C" w:rsidP="00587D8C">
      <w:pPr>
        <w:spacing w:line="480" w:lineRule="auto"/>
        <w:jc w:val="both"/>
        <w:rPr>
          <w:rFonts w:ascii="Times New Roman" w:hAnsi="Times New Roman" w:cs="Times New Roman"/>
          <w:sz w:val="24"/>
          <w:szCs w:val="24"/>
        </w:rPr>
      </w:pPr>
    </w:p>
    <w:p w14:paraId="00B88ADD" w14:textId="77777777" w:rsidR="00587D8C" w:rsidRPr="002F65C1" w:rsidRDefault="00587D8C" w:rsidP="00587D8C">
      <w:pPr>
        <w:spacing w:line="480" w:lineRule="auto"/>
        <w:jc w:val="both"/>
        <w:rPr>
          <w:rFonts w:ascii="Times New Roman" w:hAnsi="Times New Roman" w:cs="Times New Roman"/>
          <w:sz w:val="24"/>
          <w:szCs w:val="24"/>
        </w:rPr>
      </w:pPr>
    </w:p>
    <w:p w14:paraId="42B3DF4E" w14:textId="77777777" w:rsidR="00587D8C" w:rsidRPr="002F65C1" w:rsidRDefault="00587D8C" w:rsidP="00587D8C">
      <w:pPr>
        <w:spacing w:line="480" w:lineRule="auto"/>
        <w:jc w:val="both"/>
        <w:rPr>
          <w:rFonts w:ascii="Times New Roman" w:hAnsi="Times New Roman" w:cs="Times New Roman"/>
          <w:sz w:val="24"/>
          <w:szCs w:val="24"/>
        </w:rPr>
      </w:pPr>
    </w:p>
    <w:p w14:paraId="098A94D3" w14:textId="3F47E3E1"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73" w:name="_Toc143176520"/>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42152">
        <w:rPr>
          <w:rFonts w:ascii="Times New Roman" w:hAnsi="Times New Roman" w:cs="Times New Roman"/>
          <w:i w:val="0"/>
          <w:iCs w:val="0"/>
          <w:noProof/>
          <w:color w:val="000000" w:themeColor="text1"/>
          <w:sz w:val="24"/>
          <w:szCs w:val="24"/>
        </w:rPr>
        <w:t>8</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Random Effect Model</w:t>
      </w:r>
      <w:bookmarkEnd w:id="73"/>
    </w:p>
    <w:p w14:paraId="247C074B"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36DE4B7" wp14:editId="29EBFE5F">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5309B44" w14:textId="77777777" w:rsidR="00587D8C" w:rsidRPr="002F65C1" w:rsidRDefault="00587D8C" w:rsidP="00587D8C">
      <w:pPr>
        <w:spacing w:line="480" w:lineRule="auto"/>
        <w:ind w:firstLine="142"/>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74C1636E"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Berdasarkan Tabel 4.8 diatas, diketahui bahwa nilai prob &gt; F dari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sebesar (0,0508), selanjutnya nilai ini akan digunakan untuk mengestimasi model regresi data panel. Selanjutnya peneliti melakukan pemilihan model, terdapat tiga pengujian yaitu:</w:t>
      </w:r>
    </w:p>
    <w:p w14:paraId="3A106A19"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chow yang mana digunakan untuk memilih antara model untuk menentukan apakah model </w:t>
      </w:r>
      <w:r w:rsidRPr="002F65C1">
        <w:rPr>
          <w:rFonts w:ascii="Times New Roman" w:hAnsi="Times New Roman" w:cs="Times New Roman"/>
          <w:i/>
          <w:iCs/>
          <w:color w:val="000000" w:themeColor="text1"/>
          <w:sz w:val="24"/>
          <w:szCs w:val="24"/>
        </w:rPr>
        <w:t>Common Effect</w:t>
      </w:r>
      <w:r w:rsidRPr="002F65C1">
        <w:rPr>
          <w:rFonts w:ascii="Times New Roman" w:hAnsi="Times New Roman" w:cs="Times New Roman"/>
          <w:color w:val="000000" w:themeColor="text1"/>
          <w:sz w:val="24"/>
          <w:szCs w:val="24"/>
        </w:rPr>
        <w:t xml:space="preserve"> atau </w:t>
      </w:r>
      <w:r w:rsidRPr="002F65C1">
        <w:rPr>
          <w:rFonts w:ascii="Times New Roman" w:hAnsi="Times New Roman" w:cs="Times New Roman"/>
          <w:i/>
          <w:iCs/>
          <w:color w:val="000000" w:themeColor="text1"/>
          <w:sz w:val="24"/>
          <w:szCs w:val="24"/>
        </w:rPr>
        <w:t>Fixed Effect</w:t>
      </w:r>
      <w:r w:rsidRPr="002F65C1">
        <w:rPr>
          <w:rFonts w:ascii="Times New Roman" w:hAnsi="Times New Roman" w:cs="Times New Roman"/>
          <w:color w:val="000000" w:themeColor="text1"/>
          <w:sz w:val="24"/>
          <w:szCs w:val="24"/>
        </w:rPr>
        <w:t xml:space="preserve"> yang paling tepat digunakan dalam mengestimasi data panel, dengan hipotesis sebagai berikut:</w:t>
      </w:r>
    </w:p>
    <w:p w14:paraId="22C313BB" w14:textId="77777777" w:rsidR="00587D8C" w:rsidRPr="002F65C1" w:rsidRDefault="00587D8C" w:rsidP="00587D8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dipilih</w:t>
      </w:r>
    </w:p>
    <w:p w14:paraId="30D8ADD3" w14:textId="77777777" w:rsidR="00587D8C" w:rsidRPr="002F65C1" w:rsidRDefault="00587D8C" w:rsidP="00587D8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dipilih</w:t>
      </w:r>
    </w:p>
    <w:p w14:paraId="039136AC" w14:textId="77777777" w:rsidR="00587D8C" w:rsidRPr="002F65C1" w:rsidRDefault="00587D8C" w:rsidP="00587D8C">
      <w:pPr>
        <w:pStyle w:val="ListParagraph"/>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Dengan ketentuan jika prob &gt;F &lt;  0,05 maka, H1diterima dan H0 ditolak, Namun jika Prob &gt; F &gt; 0,05, maka H0 diterima H1 ditolak.</w:t>
      </w:r>
    </w:p>
    <w:p w14:paraId="74EB0EBE"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8A179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65D01A8B"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B973A6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3A8A7E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283E6080"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C08D3A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9ACC6F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45A0A82"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D520527"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0E9C809D"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24FEB98A"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5B20A6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0EB15427"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43F62586" w14:textId="08064247" w:rsidR="00587D8C" w:rsidRPr="002F65C1" w:rsidRDefault="00587D8C" w:rsidP="00587D8C">
      <w:pPr>
        <w:spacing w:line="480" w:lineRule="auto"/>
        <w:jc w:val="center"/>
        <w:rPr>
          <w:rFonts w:ascii="Times New Roman" w:hAnsi="Times New Roman" w:cs="Times New Roman"/>
          <w:color w:val="000000" w:themeColor="text1"/>
          <w:sz w:val="24"/>
          <w:szCs w:val="24"/>
        </w:rPr>
      </w:pPr>
      <w:bookmarkStart w:id="74" w:name="_Toc143176521"/>
      <w:r w:rsidRPr="002F65C1">
        <w:rPr>
          <w:rFonts w:ascii="Times New Roman" w:hAnsi="Times New Roman" w:cs="Times New Roman"/>
          <w:color w:val="000000" w:themeColor="text1"/>
          <w:sz w:val="24"/>
          <w:szCs w:val="24"/>
        </w:rPr>
        <w:lastRenderedPageBreak/>
        <w:t xml:space="preserve">Tabel 4. </w:t>
      </w:r>
      <w:r w:rsidRPr="002F65C1">
        <w:rPr>
          <w:rFonts w:ascii="Times New Roman" w:hAnsi="Times New Roman" w:cs="Times New Roman"/>
          <w:color w:val="000000" w:themeColor="text1"/>
          <w:sz w:val="24"/>
          <w:szCs w:val="24"/>
        </w:rPr>
        <w:fldChar w:fldCharType="begin"/>
      </w:r>
      <w:r w:rsidRPr="002F65C1">
        <w:rPr>
          <w:rFonts w:ascii="Times New Roman" w:hAnsi="Times New Roman" w:cs="Times New Roman"/>
          <w:color w:val="000000" w:themeColor="text1"/>
          <w:sz w:val="24"/>
          <w:szCs w:val="24"/>
        </w:rPr>
        <w:instrText xml:space="preserve"> SEQ Tabel_4. \* ARABIC </w:instrText>
      </w:r>
      <w:r w:rsidRPr="002F65C1">
        <w:rPr>
          <w:rFonts w:ascii="Times New Roman" w:hAnsi="Times New Roman" w:cs="Times New Roman"/>
          <w:color w:val="000000" w:themeColor="text1"/>
          <w:sz w:val="24"/>
          <w:szCs w:val="24"/>
        </w:rPr>
        <w:fldChar w:fldCharType="separate"/>
      </w:r>
      <w:r w:rsidR="00C42152">
        <w:rPr>
          <w:rFonts w:ascii="Times New Roman" w:hAnsi="Times New Roman" w:cs="Times New Roman"/>
          <w:noProof/>
          <w:color w:val="000000" w:themeColor="text1"/>
          <w:sz w:val="24"/>
          <w:szCs w:val="24"/>
        </w:rPr>
        <w:t>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Hasil Uji Chow</w:t>
      </w:r>
      <w:r w:rsidRPr="002F65C1">
        <w:rPr>
          <w:rFonts w:ascii="Times New Roman" w:hAnsi="Times New Roman"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5D8A5DB3" wp14:editId="2039780B">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AA3D4D" id="Straight Connector 11"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" strokecolor="#ed7d31 [3205]" strokeweight="1.5pt">
                <v:stroke joinstyle="miter"/>
              </v:line>
            </w:pict>
          </mc:Fallback>
        </mc:AlternateContent>
      </w:r>
      <w:r w:rsidRPr="002F65C1">
        <w:rPr>
          <w:rFonts w:ascii="Times New Roman" w:hAnsi="Times New Roman" w:cs="Times New Roman"/>
          <w:noProof/>
          <w:color w:val="000000" w:themeColor="text1"/>
          <w:sz w:val="24"/>
          <w:szCs w:val="24"/>
        </w:rPr>
        <mc:AlternateContent>
          <mc:Choice Requires="wpi">
            <w:drawing>
              <wp:anchor distT="0" distB="0" distL="114300" distR="114300" simplePos="0" relativeHeight="251673600" behindDoc="0" locked="0" layoutInCell="1" allowOverlap="1" wp14:anchorId="57BEF392" wp14:editId="5392FD02">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type w14:anchorId="29CB22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25pt;margin-top:103.2pt;width:2pt;height: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">
                <v:imagedata r:id="rId23" o:title=""/>
              </v:shape>
            </w:pict>
          </mc:Fallback>
        </mc:AlternateContent>
      </w:r>
      <w:bookmarkEnd w:id="74"/>
    </w:p>
    <w:p w14:paraId="550A58D9"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9010ED1" wp14:editId="48A240A4">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FF6E80"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4A3EED0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6B181F2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Berdasarkan hasil olah data diatas yang menunjukan bahwa nilai prob &gt; F nya sebesar 0,0000, hasil ini menunjukan hipotesis prob &gt; F &lt; 0,05 maka, H1 diterima dan H0 ditolak, dari hasil Uji chow diatas model data panel yang terbaik sementara adalah FEM. Jika Uji chow yang terpilih adalah FEM, maka perlu dilanjutkan dengan uji hausman.</w:t>
      </w:r>
    </w:p>
    <w:p w14:paraId="176FED71"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
    <w:p w14:paraId="3BF4CC9C"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digunakan untuk memilih apakah model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atau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yang paling tepat digunakan, dengan hipotesis sebagai berikut:</w:t>
      </w:r>
    </w:p>
    <w:p w14:paraId="395A5E3B"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0 =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w:t>
      </w:r>
    </w:p>
    <w:p w14:paraId="5ADDC3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FEM)</w:t>
      </w:r>
    </w:p>
    <w:p w14:paraId="08B2CB79"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Dengan ketentuan apabila Chi2 &lt; 0,05 maka H1 diterima dan H0 ditolak, maka model yang dipilih</w:t>
      </w:r>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namun jika Chi2 &gt; 0,05 maka, H0 diterima dan H1 ditolak, maka model yang dipilih </w:t>
      </w:r>
      <w:r w:rsidRPr="002F65C1">
        <w:rPr>
          <w:rFonts w:ascii="Times New Roman" w:hAnsi="Times New Roman" w:cs="Times New Roman"/>
          <w:i/>
          <w:iCs/>
          <w:color w:val="000000" w:themeColor="text1"/>
          <w:sz w:val="24"/>
          <w:szCs w:val="24"/>
        </w:rPr>
        <w:t>Fixed Effect Model</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F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w:t>
      </w:r>
    </w:p>
    <w:p w14:paraId="4E34890B"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07A4BA7"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EB52BA4"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07583AF4"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EDA463B"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6C529FC" w14:textId="3197C598"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75" w:name="_Toc143176522"/>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42152">
        <w:rPr>
          <w:rFonts w:ascii="Times New Roman" w:hAnsi="Times New Roman" w:cs="Times New Roman"/>
          <w:i w:val="0"/>
          <w:iCs w:val="0"/>
          <w:noProof/>
          <w:color w:val="000000" w:themeColor="text1"/>
          <w:sz w:val="24"/>
          <w:szCs w:val="24"/>
        </w:rPr>
        <w:t>10</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Hasuman</w:t>
      </w:r>
      <w:bookmarkEnd w:id="75"/>
    </w:p>
    <w:p w14:paraId="04E89F9D"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1396AFD1" wp14:editId="16E3AF68">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B3FEF46"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0ECB34D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Berdasarkan olah data uji hausman diatas menunjukan hasil bahwa Prob &gt; Chi2 = 0,3449, ini menunjukan hipotesis Prob.Chi2 &gt; 0,05 maka, H0 diterima dan H1ditolak, dari hasil uji hausman diatas model data panel yang terbaik adalah REM.</w:t>
      </w:r>
    </w:p>
    <w:p w14:paraId="24B6B881"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Uji </w:t>
      </w:r>
      <w:r w:rsidRPr="002F65C1">
        <w:rPr>
          <w:rFonts w:ascii="Times New Roman" w:hAnsi="Times New Roman" w:cs="Times New Roman"/>
          <w:i/>
          <w:iCs/>
          <w:color w:val="000000" w:themeColor="text1"/>
          <w:sz w:val="24"/>
          <w:szCs w:val="24"/>
        </w:rPr>
        <w:t>Lagrange MultiPlier</w:t>
      </w:r>
    </w:p>
    <w:p w14:paraId="10D100A3"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sz w:val="24"/>
          <w:szCs w:val="24"/>
        </w:rPr>
        <w:t xml:space="preserve">Uji </w:t>
      </w:r>
      <w:r w:rsidRPr="002F65C1">
        <w:rPr>
          <w:rFonts w:ascii="Times New Roman" w:hAnsi="Times New Roman" w:cs="Times New Roman"/>
          <w:i/>
          <w:iCs/>
          <w:sz w:val="24"/>
          <w:szCs w:val="24"/>
        </w:rPr>
        <w:t>Langrange Multiplier</w:t>
      </w:r>
      <w:r w:rsidRPr="002F65C1">
        <w:rPr>
          <w:rFonts w:ascii="Times New Roman" w:hAnsi="Times New Roman" w:cs="Times New Roman"/>
          <w:sz w:val="24"/>
          <w:szCs w:val="24"/>
        </w:rPr>
        <w:t xml:space="preserve"> ( uji LM ) digunakan untuk memilih apakah </w:t>
      </w:r>
      <w:r w:rsidRPr="002F65C1">
        <w:rPr>
          <w:rFonts w:ascii="Times New Roman" w:hAnsi="Times New Roman" w:cs="Times New Roman"/>
          <w:i/>
          <w:iCs/>
          <w:sz w:val="24"/>
          <w:szCs w:val="24"/>
        </w:rPr>
        <w:t>Common Effects Model</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atau </w:t>
      </w:r>
      <w:r w:rsidRPr="002F65C1">
        <w:rPr>
          <w:rFonts w:ascii="Times New Roman" w:hAnsi="Times New Roman" w:cs="Times New Roman"/>
          <w:i/>
          <w:iCs/>
          <w:sz w:val="24"/>
          <w:szCs w:val="24"/>
        </w:rPr>
        <w:t>Random Effects Model</w:t>
      </w:r>
      <w:r w:rsidRPr="002F65C1">
        <w:rPr>
          <w:rFonts w:ascii="Times New Roman" w:hAnsi="Times New Roman" w:cs="Times New Roman"/>
          <w:sz w:val="24"/>
          <w:szCs w:val="24"/>
        </w:rPr>
        <w:t xml:space="preserve"> yang paling tepat digunakan.</w:t>
      </w:r>
      <w:r>
        <w:rPr>
          <w:rFonts w:ascii="Times New Roman" w:hAnsi="Times New Roman" w:cs="Times New Roman"/>
          <w:sz w:val="24"/>
          <w:szCs w:val="24"/>
        </w:rPr>
        <w:t xml:space="preserve"> </w:t>
      </w:r>
      <w:r w:rsidRPr="002F65C1">
        <w:rPr>
          <w:rFonts w:ascii="Times New Roman" w:hAnsi="Times New Roman" w:cs="Times New Roman"/>
          <w:color w:val="000000" w:themeColor="text1"/>
          <w:sz w:val="24"/>
          <w:szCs w:val="24"/>
        </w:rPr>
        <w:t>dengan hipotesis sebagai berikut:</w:t>
      </w:r>
    </w:p>
    <w:p w14:paraId="3D12238A"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7BEA330E" w14:textId="77777777" w:rsidR="00587D8C" w:rsidRPr="002F65C1" w:rsidRDefault="00587D8C" w:rsidP="00587D8C">
      <w:pPr>
        <w:spacing w:line="480" w:lineRule="auto"/>
        <w:jc w:val="both"/>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sidRPr="002F65C1">
        <w:rPr>
          <w:rFonts w:ascii="Times New Roman" w:hAnsi="Times New Roman" w:cs="Times New Roman"/>
          <w:sz w:val="24"/>
          <w:szCs w:val="24"/>
        </w:rPr>
        <w:t>(CEM)</w:t>
      </w:r>
    </w:p>
    <w:p w14:paraId="62B59CB1" w14:textId="77777777" w:rsidR="00587D8C"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2F65C1">
        <w:rPr>
          <w:rFonts w:ascii="Times New Roman" w:hAnsi="Times New Roman" w:cs="Times New Roman"/>
          <w:color w:val="000000" w:themeColor="text1"/>
          <w:sz w:val="24"/>
          <w:szCs w:val="24"/>
        </w:rPr>
        <w:t>EM)</w:t>
      </w:r>
    </w:p>
    <w:p w14:paraId="6C490ED6" w14:textId="77777777" w:rsidR="00587D8C" w:rsidRPr="002F65C1" w:rsidRDefault="00587D8C" w:rsidP="00587D8C">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Tetapi berdasarkan hasil uji chow yang terpilih yaitu</w:t>
      </w:r>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F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sedangkan berdasarkan hasil pengujian uji hau</w:t>
      </w:r>
      <w:r>
        <w:rPr>
          <w:rFonts w:ascii="Times New Roman" w:hAnsi="Times New Roman" w:cs="Times New Roman"/>
          <w:color w:val="000000" w:themeColor="text1"/>
          <w:sz w:val="24"/>
          <w:szCs w:val="24"/>
        </w:rPr>
        <w:t>s</w:t>
      </w:r>
      <w:r w:rsidRPr="002F65C1">
        <w:rPr>
          <w:rFonts w:ascii="Times New Roman" w:hAnsi="Times New Roman" w:cs="Times New Roman"/>
          <w:color w:val="000000" w:themeColor="text1"/>
          <w:sz w:val="24"/>
          <w:szCs w:val="24"/>
        </w:rPr>
        <w:t xml:space="preserve">man dalam menentukan model regresi data panel terbaik menyatakan bahwa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adalah model terbaik dalam penelitian ini. Maka khusus untuk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 menurut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Putra,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tidak perlu lagi melakukan uji asumsi klasik, karena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sudah menggunakan metode </w:t>
      </w:r>
      <w:r w:rsidRPr="002F65C1">
        <w:rPr>
          <w:rFonts w:ascii="Times New Roman" w:hAnsi="Times New Roman" w:cs="Times New Roman"/>
          <w:i/>
          <w:iCs/>
          <w:color w:val="000000" w:themeColor="text1"/>
          <w:sz w:val="24"/>
          <w:szCs w:val="24"/>
        </w:rPr>
        <w:t>General Least Square (GLS).</w:t>
      </w:r>
    </w:p>
    <w:p w14:paraId="49CB0E18" w14:textId="77777777" w:rsidR="00587D8C"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76" w:name="_Toc143177424"/>
      <w:r w:rsidRPr="002F65C1">
        <w:rPr>
          <w:rFonts w:ascii="Times New Roman" w:hAnsi="Times New Roman" w:cs="Times New Roman"/>
          <w:color w:val="000000" w:themeColor="text1"/>
        </w:rPr>
        <w:t>Hasil Uji Hipotesis Statistik</w:t>
      </w:r>
      <w:bookmarkEnd w:id="76"/>
    </w:p>
    <w:p w14:paraId="0DE88D5B" w14:textId="77777777" w:rsidR="00587D8C" w:rsidRPr="009353E3" w:rsidRDefault="00587D8C"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t>Hasil Analisis Regresi Data Panel</w:t>
      </w:r>
    </w:p>
    <w:p w14:paraId="2D839F5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Berdasarkan sub bab sebelumnya telah dijelaskan bahwa model regresi yang terbaik yang digunakan dalam penelitian ini adalah regresi data panel </w:t>
      </w:r>
      <w:r>
        <w:rPr>
          <w:rFonts w:ascii="Times New Roman" w:hAnsi="Times New Roman" w:cs="Times New Roman"/>
          <w:color w:val="000000" w:themeColor="text1"/>
          <w:sz w:val="24"/>
          <w:szCs w:val="24"/>
        </w:rPr>
        <w:t>pada Perputaran Piutang (X</w:t>
      </w:r>
      <w:r w:rsidRPr="007178E8">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Perputaran Persediaan (X</w:t>
      </w:r>
      <w:r>
        <w:rPr>
          <w:rFonts w:ascii="Times New Roman" w:hAnsi="Times New Roman" w:cs="Times New Roman"/>
          <w:color w:val="000000" w:themeColor="text1"/>
          <w:sz w:val="24"/>
          <w:szCs w:val="24"/>
          <w:vertAlign w:val="subscript"/>
        </w:rPr>
        <w:t>2</w:t>
      </w:r>
      <w:r w:rsidRPr="007178E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dan Perputaran Kas(X</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dengan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maka peneliti menguji hipotesis</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menggunakan aplikasi STATA versi 17 dengan hasil yang ditunjukan oleh tabel sebagai berikut:</w:t>
      </w:r>
    </w:p>
    <w:p w14:paraId="2D84D12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B58AB5E"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73B32C0F"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BAE1F67"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1F7983F"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2987CF5" w14:textId="0D6B311D"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77" w:name="_Toc143176523"/>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42152">
        <w:rPr>
          <w:rFonts w:ascii="Times New Roman" w:hAnsi="Times New Roman" w:cs="Times New Roman"/>
          <w:i w:val="0"/>
          <w:iCs w:val="0"/>
          <w:noProof/>
          <w:color w:val="000000" w:themeColor="text1"/>
          <w:sz w:val="24"/>
          <w:szCs w:val="24"/>
        </w:rPr>
        <w:t>1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color w:val="000000" w:themeColor="text1"/>
          <w:sz w:val="24"/>
          <w:szCs w:val="24"/>
        </w:rPr>
        <w:t xml:space="preserve"> Random Effect Model </w:t>
      </w:r>
      <w:r w:rsidRPr="002F65C1">
        <w:rPr>
          <w:rFonts w:ascii="Times New Roman" w:hAnsi="Times New Roman" w:cs="Times New Roman"/>
          <w:i w:val="0"/>
          <w:iCs w:val="0"/>
          <w:color w:val="000000" w:themeColor="text1"/>
          <w:sz w:val="24"/>
          <w:szCs w:val="24"/>
        </w:rPr>
        <w:t>(REM)</w:t>
      </w:r>
      <w:bookmarkEnd w:id="77"/>
    </w:p>
    <w:p w14:paraId="1EFE9534"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37CCF163" wp14:editId="4C553D2E">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7AEA955"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72A2F99E"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ɑ + β1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2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3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n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 + …+ Є</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Maka hasil dari uji regresi data panel dengan menggunkan REM adalah sebagai berikut:</w:t>
      </w:r>
    </w:p>
    <w:p w14:paraId="714F1722" w14:textId="77777777" w:rsidR="00587D8C"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 = 0.0895942 – 0.0045151</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 0.0018712</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 0.0000746</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 e</w:t>
      </w:r>
    </w:p>
    <w:p w14:paraId="0237738F"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2458E056"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00A2FD3E"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07D9EE45" w14:textId="77777777" w:rsidR="00587D8C" w:rsidRDefault="00587D8C" w:rsidP="00AA3B60">
      <w:pPr>
        <w:pStyle w:val="Heading4"/>
        <w:numPr>
          <w:ilvl w:val="3"/>
          <w:numId w:val="25"/>
        </w:numPr>
        <w:jc w:val="both"/>
        <w:rPr>
          <w:rFonts w:ascii="Times New Roman" w:hAnsi="Times New Roman" w:cs="Times New Roman"/>
          <w:i w:val="0"/>
          <w:iCs w:val="0"/>
          <w:color w:val="auto"/>
          <w:sz w:val="24"/>
          <w:szCs w:val="24"/>
        </w:rPr>
      </w:pPr>
      <w:r w:rsidRPr="00F5630E">
        <w:rPr>
          <w:rFonts w:ascii="Times New Roman" w:hAnsi="Times New Roman" w:cs="Times New Roman"/>
          <w:i w:val="0"/>
          <w:iCs w:val="0"/>
          <w:color w:val="auto"/>
          <w:sz w:val="24"/>
          <w:szCs w:val="24"/>
        </w:rPr>
        <w:lastRenderedPageBreak/>
        <w:t>Hasil Uji t</w:t>
      </w:r>
    </w:p>
    <w:p w14:paraId="4E969021" w14:textId="77777777" w:rsidR="00587D8C" w:rsidRPr="00F5630E" w:rsidRDefault="00587D8C" w:rsidP="00587D8C">
      <w:pPr>
        <w:jc w:val="both"/>
      </w:pPr>
    </w:p>
    <w:p w14:paraId="012416C6" w14:textId="09CAAEF0" w:rsidR="00587D8C" w:rsidRPr="00F5630E" w:rsidRDefault="00587D8C" w:rsidP="00587D8C">
      <w:pPr>
        <w:pStyle w:val="Caption"/>
        <w:jc w:val="center"/>
        <w:rPr>
          <w:rFonts w:ascii="Times New Roman" w:hAnsi="Times New Roman" w:cs="Times New Roman"/>
          <w:i w:val="0"/>
          <w:iCs w:val="0"/>
          <w:noProof/>
          <w:color w:val="auto"/>
          <w:sz w:val="24"/>
          <w:szCs w:val="24"/>
        </w:rPr>
      </w:pPr>
      <w:bookmarkStart w:id="78" w:name="_Toc143176524"/>
      <w:r w:rsidRPr="00F5630E">
        <w:rPr>
          <w:rFonts w:ascii="Times New Roman" w:hAnsi="Times New Roman" w:cs="Times New Roman"/>
          <w:i w:val="0"/>
          <w:iCs w:val="0"/>
          <w:color w:val="auto"/>
          <w:sz w:val="24"/>
          <w:szCs w:val="24"/>
        </w:rPr>
        <w:t xml:space="preserve">Tabel 4. </w:t>
      </w:r>
      <w:r w:rsidRPr="00F5630E">
        <w:rPr>
          <w:rFonts w:ascii="Times New Roman" w:hAnsi="Times New Roman" w:cs="Times New Roman"/>
          <w:i w:val="0"/>
          <w:iCs w:val="0"/>
          <w:color w:val="auto"/>
          <w:sz w:val="24"/>
          <w:szCs w:val="24"/>
        </w:rPr>
        <w:fldChar w:fldCharType="begin"/>
      </w:r>
      <w:r w:rsidRPr="00F5630E">
        <w:rPr>
          <w:rFonts w:ascii="Times New Roman" w:hAnsi="Times New Roman" w:cs="Times New Roman"/>
          <w:i w:val="0"/>
          <w:iCs w:val="0"/>
          <w:color w:val="auto"/>
          <w:sz w:val="24"/>
          <w:szCs w:val="24"/>
        </w:rPr>
        <w:instrText xml:space="preserve"> SEQ Tabel_4. \* ARABIC </w:instrText>
      </w:r>
      <w:r w:rsidRPr="00F5630E">
        <w:rPr>
          <w:rFonts w:ascii="Times New Roman" w:hAnsi="Times New Roman" w:cs="Times New Roman"/>
          <w:i w:val="0"/>
          <w:iCs w:val="0"/>
          <w:color w:val="auto"/>
          <w:sz w:val="24"/>
          <w:szCs w:val="24"/>
        </w:rPr>
        <w:fldChar w:fldCharType="separate"/>
      </w:r>
      <w:r w:rsidR="00C42152">
        <w:rPr>
          <w:rFonts w:ascii="Times New Roman" w:hAnsi="Times New Roman" w:cs="Times New Roman"/>
          <w:i w:val="0"/>
          <w:iCs w:val="0"/>
          <w:noProof/>
          <w:color w:val="auto"/>
          <w:sz w:val="24"/>
          <w:szCs w:val="24"/>
        </w:rPr>
        <w:t>12</w:t>
      </w:r>
      <w:r w:rsidRPr="00F5630E">
        <w:rPr>
          <w:rFonts w:ascii="Times New Roman" w:hAnsi="Times New Roman" w:cs="Times New Roman"/>
          <w:i w:val="0"/>
          <w:iCs w:val="0"/>
          <w:color w:val="auto"/>
          <w:sz w:val="24"/>
          <w:szCs w:val="24"/>
        </w:rPr>
        <w:fldChar w:fldCharType="end"/>
      </w:r>
      <w:r w:rsidRPr="00F5630E">
        <w:rPr>
          <w:rFonts w:ascii="Times New Roman" w:hAnsi="Times New Roman" w:cs="Times New Roman"/>
          <w:i w:val="0"/>
          <w:iCs w:val="0"/>
          <w:color w:val="auto"/>
          <w:sz w:val="24"/>
          <w:szCs w:val="24"/>
        </w:rPr>
        <w:t xml:space="preserve"> Hasil Uji t</w:t>
      </w:r>
      <w:bookmarkEnd w:id="78"/>
    </w:p>
    <w:p w14:paraId="608A5E61" w14:textId="77777777" w:rsidR="00587D8C" w:rsidRDefault="00587D8C" w:rsidP="00587D8C">
      <w:pPr>
        <w:jc w:val="center"/>
      </w:pPr>
      <w:r w:rsidRPr="00F5630E">
        <w:rPr>
          <w:noProof/>
        </w:rPr>
        <w:drawing>
          <wp:inline distT="0" distB="0" distL="0" distR="0" wp14:anchorId="7D18DBDC" wp14:editId="3DB77212">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7538EC6"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1B991793" w14:textId="77777777" w:rsidR="00587D8C" w:rsidRDefault="00587D8C" w:rsidP="00587D8C">
      <w:pPr>
        <w:spacing w:line="480" w:lineRule="auto"/>
        <w:jc w:val="both"/>
        <w:rPr>
          <w:rFonts w:ascii="Times New Roman" w:hAnsi="Times New Roman" w:cs="Times New Roman"/>
          <w:sz w:val="24"/>
          <w:szCs w:val="24"/>
        </w:rPr>
      </w:pPr>
      <w:r>
        <w:tab/>
      </w:r>
      <w:r w:rsidRPr="00FE343C">
        <w:rPr>
          <w:rFonts w:ascii="Times New Roman" w:hAnsi="Times New Roman" w:cs="Times New Roman"/>
          <w:sz w:val="24"/>
          <w:szCs w:val="24"/>
        </w:rPr>
        <w:t>Pengaruh variabel independent terhadap variabel dependen secara parsial adalah sebagai berikut:</w:t>
      </w:r>
    </w:p>
    <w:p w14:paraId="5B2A2D7B"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Hasil uji t pada variabel Perputaran piutang (X</w:t>
      </w:r>
      <w:r w:rsidRPr="00FE343C">
        <w:rPr>
          <w:rFonts w:ascii="Times New Roman" w:hAnsi="Times New Roman" w:cs="Times New Roman"/>
          <w:sz w:val="24"/>
          <w:szCs w:val="24"/>
          <w:vertAlign w:val="subscript"/>
        </w:rPr>
        <w:t>1</w:t>
      </w:r>
      <w:r>
        <w:rPr>
          <w:rFonts w:ascii="Times New Roman" w:hAnsi="Times New Roman" w:cs="Times New Roman"/>
          <w:sz w:val="24"/>
          <w:szCs w:val="24"/>
        </w:rPr>
        <w:t>) diperoleh nilai t hitung sebesar 1,10 &lt; t tabel 2,01 dan nilai sig. 0,275 &gt; 0,05, maka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r>
        <w:rPr>
          <w:rFonts w:ascii="Times New Roman" w:hAnsi="Times New Roman" w:cs="Times New Roman"/>
          <w:sz w:val="24"/>
          <w:szCs w:val="24"/>
        </w:rPr>
        <w:t>diterima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ditolak, artinya variabel Perputaran piutang berpengaruh nterhadap </w:t>
      </w:r>
      <w:r w:rsidRPr="002F65C1">
        <w:rPr>
          <w:rFonts w:ascii="Times New Roman" w:hAnsi="Times New Roman" w:cs="Times New Roman"/>
          <w:i/>
          <w:iCs/>
          <w:color w:val="000000" w:themeColor="text1"/>
        </w:rPr>
        <w:t>Return On Assets</w:t>
      </w:r>
      <w:r>
        <w:rPr>
          <w:rFonts w:ascii="Times New Roman" w:hAnsi="Times New Roman" w:cs="Times New Roman"/>
          <w:sz w:val="24"/>
          <w:szCs w:val="24"/>
        </w:rPr>
        <w:t xml:space="preserve"> pada Perusahaan otomotif yang terdaftar diBEI.</w:t>
      </w:r>
    </w:p>
    <w:p w14:paraId="7C1FA1AB"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Hasil uji t pada variabel Perputaran persediaan (X</w:t>
      </w:r>
      <w:r>
        <w:rPr>
          <w:rFonts w:ascii="Times New Roman" w:hAnsi="Times New Roman" w:cs="Times New Roman"/>
          <w:sz w:val="24"/>
          <w:szCs w:val="24"/>
          <w:vertAlign w:val="subscript"/>
        </w:rPr>
        <w:t>2</w:t>
      </w:r>
      <w:r>
        <w:rPr>
          <w:rFonts w:ascii="Times New Roman" w:hAnsi="Times New Roman" w:cs="Times New Roman"/>
          <w:sz w:val="24"/>
          <w:szCs w:val="24"/>
        </w:rPr>
        <w:t>) diperoleh nilai t hitung sebesar 1,24 &lt; t tabel 2,01 dan nilai sig. 0,220 &gt; 0,05, maka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r>
        <w:rPr>
          <w:rFonts w:ascii="Times New Roman" w:hAnsi="Times New Roman" w:cs="Times New Roman"/>
          <w:sz w:val="24"/>
          <w:szCs w:val="24"/>
        </w:rPr>
        <w:t>diterima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ditolak, artinya variabel Perputaran persediaan berpengaruh terhadap </w:t>
      </w:r>
      <w:r w:rsidRPr="002F65C1">
        <w:rPr>
          <w:rFonts w:ascii="Times New Roman" w:hAnsi="Times New Roman" w:cs="Times New Roman"/>
          <w:i/>
          <w:iCs/>
          <w:color w:val="000000" w:themeColor="text1"/>
        </w:rPr>
        <w:t>Return On Assets</w:t>
      </w:r>
      <w:r>
        <w:rPr>
          <w:rFonts w:ascii="Times New Roman" w:hAnsi="Times New Roman" w:cs="Times New Roman"/>
          <w:sz w:val="24"/>
          <w:szCs w:val="24"/>
        </w:rPr>
        <w:t xml:space="preserve"> pada Perusahaan otomotif yang terdaftar diBEI.</w:t>
      </w:r>
    </w:p>
    <w:p w14:paraId="648A2317"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Hasil uji t pada variabel Perputaran kas (X</w:t>
      </w:r>
      <w:r>
        <w:rPr>
          <w:rFonts w:ascii="Times New Roman" w:hAnsi="Times New Roman" w:cs="Times New Roman"/>
          <w:sz w:val="24"/>
          <w:szCs w:val="24"/>
          <w:vertAlign w:val="subscript"/>
        </w:rPr>
        <w:t>3</w:t>
      </w:r>
      <w:r>
        <w:rPr>
          <w:rFonts w:ascii="Times New Roman" w:hAnsi="Times New Roman" w:cs="Times New Roman"/>
          <w:sz w:val="24"/>
          <w:szCs w:val="24"/>
        </w:rPr>
        <w:t>) diperoleh nilai t hitung sebesar 0,51&lt; t tabel 2,01 dan nilai sig. 0,613 &gt; 0,05, maka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r>
        <w:rPr>
          <w:rFonts w:ascii="Times New Roman" w:hAnsi="Times New Roman" w:cs="Times New Roman"/>
          <w:sz w:val="24"/>
          <w:szCs w:val="24"/>
        </w:rPr>
        <w:t>diterima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ditolak, artinya variabel Perputaran kas berpengaruh terhadap </w:t>
      </w:r>
      <w:r w:rsidRPr="002F65C1">
        <w:rPr>
          <w:rFonts w:ascii="Times New Roman" w:hAnsi="Times New Roman" w:cs="Times New Roman"/>
          <w:i/>
          <w:iCs/>
          <w:color w:val="000000" w:themeColor="text1"/>
        </w:rPr>
        <w:t>Return On Assets</w:t>
      </w:r>
      <w:r>
        <w:rPr>
          <w:rFonts w:ascii="Times New Roman" w:hAnsi="Times New Roman" w:cs="Times New Roman"/>
          <w:sz w:val="24"/>
          <w:szCs w:val="24"/>
        </w:rPr>
        <w:t xml:space="preserve"> pada Perusahaan otomotif yang terdaftar diBEI.</w:t>
      </w:r>
    </w:p>
    <w:p w14:paraId="227120DE" w14:textId="77777777" w:rsidR="00587D8C" w:rsidRDefault="00587D8C"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lastRenderedPageBreak/>
        <w:t>Hasil Koefisen Determinasi</w:t>
      </w:r>
    </w:p>
    <w:p w14:paraId="6906B39F" w14:textId="77777777" w:rsidR="00587D8C" w:rsidRDefault="00587D8C" w:rsidP="00AA3B60">
      <w:pPr>
        <w:pStyle w:val="ListParagraph"/>
        <w:numPr>
          <w:ilvl w:val="0"/>
          <w:numId w:val="33"/>
        </w:numPr>
        <w:rPr>
          <w:rFonts w:ascii="Times New Roman" w:hAnsi="Times New Roman" w:cs="Times New Roman"/>
          <w:sz w:val="24"/>
          <w:szCs w:val="24"/>
        </w:rPr>
      </w:pPr>
      <w:r w:rsidRPr="00456709">
        <w:rPr>
          <w:rFonts w:ascii="Times New Roman" w:hAnsi="Times New Roman" w:cs="Times New Roman"/>
          <w:sz w:val="24"/>
          <w:szCs w:val="24"/>
        </w:rPr>
        <w:t>Hasil Koefisien Determinasi Perputaran Piutang terhadap ROA</w:t>
      </w:r>
    </w:p>
    <w:p w14:paraId="4125C5D6" w14:textId="77777777" w:rsidR="00587D8C" w:rsidRPr="00456709" w:rsidRDefault="00587D8C" w:rsidP="00587D8C">
      <w:pPr>
        <w:pStyle w:val="ListParagraph"/>
        <w:rPr>
          <w:rFonts w:ascii="Times New Roman" w:hAnsi="Times New Roman" w:cs="Times New Roman"/>
          <w:sz w:val="24"/>
          <w:szCs w:val="24"/>
        </w:rPr>
      </w:pPr>
    </w:p>
    <w:p w14:paraId="61236BDF" w14:textId="2FAD984B" w:rsidR="00587D8C" w:rsidRPr="00456709" w:rsidRDefault="00587D8C" w:rsidP="00587D8C">
      <w:pPr>
        <w:pStyle w:val="Caption"/>
        <w:spacing w:line="480" w:lineRule="auto"/>
        <w:jc w:val="center"/>
        <w:rPr>
          <w:rFonts w:ascii="Times New Roman" w:hAnsi="Times New Roman" w:cs="Times New Roman"/>
          <w:i w:val="0"/>
          <w:iCs w:val="0"/>
          <w:color w:val="auto"/>
          <w:sz w:val="24"/>
          <w:szCs w:val="24"/>
        </w:rPr>
      </w:pPr>
      <w:bookmarkStart w:id="79" w:name="_Toc143176525"/>
      <w:r w:rsidRPr="00BB7938">
        <w:rPr>
          <w:rFonts w:ascii="Times New Roman" w:hAnsi="Times New Roman" w:cs="Times New Roman"/>
          <w:i w:val="0"/>
          <w:iCs w:val="0"/>
          <w:color w:val="auto"/>
          <w:sz w:val="24"/>
          <w:szCs w:val="24"/>
        </w:rPr>
        <w:t xml:space="preserve">Tabel 4. </w:t>
      </w:r>
      <w:r w:rsidRPr="00BB7938">
        <w:rPr>
          <w:rFonts w:ascii="Times New Roman" w:hAnsi="Times New Roman" w:cs="Times New Roman"/>
          <w:i w:val="0"/>
          <w:iCs w:val="0"/>
          <w:color w:val="auto"/>
          <w:sz w:val="24"/>
          <w:szCs w:val="24"/>
        </w:rPr>
        <w:fldChar w:fldCharType="begin"/>
      </w:r>
      <w:r w:rsidRPr="00BB7938">
        <w:rPr>
          <w:rFonts w:ascii="Times New Roman" w:hAnsi="Times New Roman" w:cs="Times New Roman"/>
          <w:i w:val="0"/>
          <w:iCs w:val="0"/>
          <w:color w:val="auto"/>
          <w:sz w:val="24"/>
          <w:szCs w:val="24"/>
        </w:rPr>
        <w:instrText xml:space="preserve"> SEQ Tabel_4. \* ARABIC </w:instrText>
      </w:r>
      <w:r w:rsidRPr="00BB7938">
        <w:rPr>
          <w:rFonts w:ascii="Times New Roman" w:hAnsi="Times New Roman" w:cs="Times New Roman"/>
          <w:i w:val="0"/>
          <w:iCs w:val="0"/>
          <w:color w:val="auto"/>
          <w:sz w:val="24"/>
          <w:szCs w:val="24"/>
        </w:rPr>
        <w:fldChar w:fldCharType="separate"/>
      </w:r>
      <w:r w:rsidR="00C42152">
        <w:rPr>
          <w:rFonts w:ascii="Times New Roman" w:hAnsi="Times New Roman" w:cs="Times New Roman"/>
          <w:i w:val="0"/>
          <w:iCs w:val="0"/>
          <w:noProof/>
          <w:color w:val="auto"/>
          <w:sz w:val="24"/>
          <w:szCs w:val="24"/>
        </w:rPr>
        <w:t>13</w:t>
      </w:r>
      <w:r w:rsidRPr="00BB7938">
        <w:rPr>
          <w:rFonts w:ascii="Times New Roman" w:hAnsi="Times New Roman" w:cs="Times New Roman"/>
          <w:i w:val="0"/>
          <w:iCs w:val="0"/>
          <w:color w:val="auto"/>
          <w:sz w:val="24"/>
          <w:szCs w:val="24"/>
        </w:rPr>
        <w:fldChar w:fldCharType="end"/>
      </w:r>
      <w:r w:rsidRPr="00BB7938">
        <w:rPr>
          <w:rFonts w:ascii="Times New Roman" w:hAnsi="Times New Roman" w:cs="Times New Roman"/>
          <w:i w:val="0"/>
          <w:iCs w:val="0"/>
          <w:color w:val="auto"/>
          <w:sz w:val="24"/>
          <w:szCs w:val="24"/>
        </w:rPr>
        <w:t xml:space="preserve"> Hasil Koefisien Determinasi</w:t>
      </w:r>
      <w:r>
        <w:rPr>
          <w:rFonts w:ascii="Times New Roman" w:hAnsi="Times New Roman" w:cs="Times New Roman"/>
          <w:i w:val="0"/>
          <w:iCs w:val="0"/>
          <w:color w:val="auto"/>
          <w:sz w:val="24"/>
          <w:szCs w:val="24"/>
        </w:rPr>
        <w:t xml:space="preserve"> Piutang terhadap ROA</w:t>
      </w:r>
      <w:bookmarkEnd w:id="79"/>
    </w:p>
    <w:p w14:paraId="26EE2EA4" w14:textId="77777777" w:rsidR="00587D8C" w:rsidRDefault="00587D8C" w:rsidP="00587D8C">
      <w:pPr>
        <w:jc w:val="right"/>
      </w:pPr>
      <w:r w:rsidRPr="00456709">
        <w:rPr>
          <w:noProof/>
        </w:rPr>
        <w:drawing>
          <wp:inline distT="0" distB="0" distL="0" distR="0" wp14:anchorId="419FECCA" wp14:editId="2F4BC977">
            <wp:extent cx="4589253" cy="2091304"/>
            <wp:effectExtent l="19050" t="19050" r="20955" b="23495"/>
            <wp:docPr id="182085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r="30195"/>
                    <a:stretch/>
                  </pic:blipFill>
                  <pic:spPr bwMode="auto">
                    <a:xfrm>
                      <a:off x="0" y="0"/>
                      <a:ext cx="4595536" cy="209416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80213F" w14:textId="77777777" w:rsidR="00587D8C"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4088354B" w14:textId="77777777" w:rsidR="00587D8C" w:rsidRDefault="00587D8C" w:rsidP="00587D8C">
      <w:pPr>
        <w:spacing w:line="480" w:lineRule="auto"/>
        <w:ind w:left="720" w:firstLine="720"/>
        <w:jc w:val="both"/>
        <w:rPr>
          <w:rFonts w:ascii="Times New Roman" w:hAnsi="Times New Roman" w:cs="Times New Roman"/>
          <w:sz w:val="24"/>
          <w:szCs w:val="24"/>
        </w:rPr>
      </w:pPr>
      <w:r w:rsidRPr="00EF716C">
        <w:rPr>
          <w:rFonts w:ascii="Times New Roman" w:hAnsi="Times New Roman" w:cs="Times New Roman"/>
          <w:sz w:val="24"/>
          <w:szCs w:val="24"/>
        </w:rPr>
        <w:t>Nilai R Square sebesar 0,</w:t>
      </w:r>
      <w:r>
        <w:rPr>
          <w:rFonts w:ascii="Times New Roman" w:hAnsi="Times New Roman" w:cs="Times New Roman"/>
          <w:sz w:val="24"/>
          <w:szCs w:val="24"/>
        </w:rPr>
        <w:t>0188 atau 1,88%</w:t>
      </w:r>
      <w:r w:rsidRPr="00EF716C">
        <w:rPr>
          <w:rFonts w:ascii="Times New Roman" w:hAnsi="Times New Roman" w:cs="Times New Roman"/>
          <w:sz w:val="24"/>
          <w:szCs w:val="24"/>
        </w:rPr>
        <w:t xml:space="preserve">. Koefisien determinasi menunjukkan bahwa variabel independen </w:t>
      </w:r>
      <w:r>
        <w:rPr>
          <w:rFonts w:ascii="Times New Roman" w:hAnsi="Times New Roman" w:cs="Times New Roman"/>
          <w:sz w:val="24"/>
          <w:szCs w:val="24"/>
        </w:rPr>
        <w:t xml:space="preserve">perputaran piutang </w:t>
      </w:r>
      <w:r w:rsidRPr="00EF716C">
        <w:rPr>
          <w:rFonts w:ascii="Times New Roman" w:hAnsi="Times New Roman" w:cs="Times New Roman"/>
          <w:sz w:val="24"/>
          <w:szCs w:val="24"/>
        </w:rPr>
        <w:t>mampu menjelaskan variabel ROA</w:t>
      </w:r>
      <w:r>
        <w:rPr>
          <w:rFonts w:ascii="Times New Roman" w:hAnsi="Times New Roman" w:cs="Times New Roman"/>
          <w:sz w:val="24"/>
          <w:szCs w:val="24"/>
        </w:rPr>
        <w:t xml:space="preserve"> pada Perusahaan otomotif yang terdaftar di BEI BEI</w:t>
      </w:r>
      <w:r w:rsidRPr="00EF716C">
        <w:rPr>
          <w:rFonts w:ascii="Times New Roman" w:hAnsi="Times New Roman" w:cs="Times New Roman"/>
          <w:sz w:val="24"/>
          <w:szCs w:val="24"/>
        </w:rPr>
        <w:t xml:space="preserve"> sebesar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S</w:t>
      </w:r>
      <w:r w:rsidRPr="00274145">
        <w:rPr>
          <w:rFonts w:ascii="Times New Roman" w:hAnsi="Times New Roman" w:cs="Times New Roman"/>
          <w:sz w:val="24"/>
          <w:szCs w:val="24"/>
        </w:rPr>
        <w:t xml:space="preserve">elebihnya, sekitar </w:t>
      </w:r>
      <w:r>
        <w:rPr>
          <w:rFonts w:ascii="Times New Roman" w:hAnsi="Times New Roman" w:cs="Times New Roman"/>
          <w:sz w:val="24"/>
          <w:szCs w:val="24"/>
        </w:rPr>
        <w:t xml:space="preserve"> 98,12</w:t>
      </w:r>
      <w:r w:rsidRPr="00274145">
        <w:rPr>
          <w:rFonts w:ascii="Times New Roman" w:hAnsi="Times New Roman" w:cs="Times New Roman"/>
          <w:sz w:val="24"/>
          <w:szCs w:val="24"/>
        </w:rPr>
        <w:t xml:space="preserve">% </w:t>
      </w:r>
      <w:r>
        <w:rPr>
          <w:rFonts w:ascii="Times New Roman" w:hAnsi="Times New Roman" w:cs="Times New Roman"/>
          <w:sz w:val="24"/>
          <w:szCs w:val="24"/>
        </w:rPr>
        <w:t>dari v</w:t>
      </w:r>
      <w:r w:rsidRPr="00274145">
        <w:rPr>
          <w:rFonts w:ascii="Times New Roman" w:hAnsi="Times New Roman" w:cs="Times New Roman"/>
          <w:sz w:val="24"/>
          <w:szCs w:val="24"/>
        </w:rPr>
        <w:t xml:space="preserve">ariasi </w:t>
      </w:r>
      <w:r w:rsidRPr="00B533C1">
        <w:rPr>
          <w:rFonts w:ascii="Times New Roman" w:hAnsi="Times New Roman" w:cs="Times New Roman"/>
          <w:sz w:val="24"/>
          <w:szCs w:val="24"/>
        </w:rPr>
        <w:t xml:space="preserve">dalam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dijelaskan oleh faktor-faktor lain yang tidak dimasukkan ke dalam model penelitian ini.</w:t>
      </w:r>
    </w:p>
    <w:p w14:paraId="44715C0E" w14:textId="77777777" w:rsidR="00587D8C" w:rsidRDefault="00587D8C" w:rsidP="00587D8C">
      <w:pPr>
        <w:spacing w:line="480" w:lineRule="auto"/>
        <w:ind w:left="720" w:firstLine="720"/>
        <w:jc w:val="both"/>
        <w:rPr>
          <w:rFonts w:ascii="Times New Roman" w:hAnsi="Times New Roman" w:cs="Times New Roman"/>
          <w:sz w:val="24"/>
          <w:szCs w:val="24"/>
        </w:rPr>
      </w:pPr>
    </w:p>
    <w:p w14:paraId="4BE56ECF" w14:textId="77777777" w:rsidR="00587D8C" w:rsidRDefault="00587D8C" w:rsidP="00587D8C">
      <w:pPr>
        <w:spacing w:line="480" w:lineRule="auto"/>
        <w:ind w:left="720" w:firstLine="720"/>
        <w:jc w:val="both"/>
        <w:rPr>
          <w:rFonts w:ascii="Times New Roman" w:hAnsi="Times New Roman" w:cs="Times New Roman"/>
          <w:sz w:val="24"/>
          <w:szCs w:val="24"/>
        </w:rPr>
      </w:pPr>
    </w:p>
    <w:p w14:paraId="3BD8E05A" w14:textId="77777777" w:rsidR="00587D8C" w:rsidRDefault="00587D8C" w:rsidP="00587D8C">
      <w:pPr>
        <w:spacing w:line="480" w:lineRule="auto"/>
        <w:ind w:left="720" w:firstLine="720"/>
        <w:jc w:val="both"/>
        <w:rPr>
          <w:rFonts w:ascii="Times New Roman" w:hAnsi="Times New Roman" w:cs="Times New Roman"/>
          <w:sz w:val="24"/>
          <w:szCs w:val="24"/>
        </w:rPr>
      </w:pPr>
    </w:p>
    <w:p w14:paraId="185AA938" w14:textId="77777777" w:rsidR="00587D8C" w:rsidRDefault="00587D8C" w:rsidP="00587D8C">
      <w:pPr>
        <w:spacing w:line="480" w:lineRule="auto"/>
        <w:ind w:left="720" w:firstLine="720"/>
        <w:jc w:val="both"/>
        <w:rPr>
          <w:rFonts w:ascii="Times New Roman" w:hAnsi="Times New Roman" w:cs="Times New Roman"/>
          <w:color w:val="000000" w:themeColor="text1"/>
          <w:sz w:val="24"/>
          <w:szCs w:val="24"/>
        </w:rPr>
      </w:pPr>
    </w:p>
    <w:p w14:paraId="691A8369" w14:textId="77777777" w:rsidR="00587D8C" w:rsidRPr="00456709"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lastRenderedPageBreak/>
        <w:t>Hasil Koefisien Determinasi Perputaran P</w:t>
      </w:r>
      <w:r>
        <w:rPr>
          <w:rFonts w:ascii="Times New Roman" w:hAnsi="Times New Roman" w:cs="Times New Roman"/>
          <w:sz w:val="24"/>
          <w:szCs w:val="24"/>
        </w:rPr>
        <w:t>ersediaan</w:t>
      </w:r>
      <w:r w:rsidRPr="00456709">
        <w:rPr>
          <w:rFonts w:ascii="Times New Roman" w:hAnsi="Times New Roman" w:cs="Times New Roman"/>
          <w:sz w:val="24"/>
          <w:szCs w:val="24"/>
        </w:rPr>
        <w:t xml:space="preserve"> terhadap ROA</w:t>
      </w:r>
    </w:p>
    <w:p w14:paraId="39304A95" w14:textId="575F0115" w:rsidR="00587D8C" w:rsidRPr="00456709" w:rsidRDefault="00587D8C" w:rsidP="00587D8C">
      <w:pPr>
        <w:pStyle w:val="ListParagraph"/>
        <w:spacing w:line="480" w:lineRule="auto"/>
        <w:jc w:val="center"/>
        <w:rPr>
          <w:rFonts w:ascii="Times New Roman" w:hAnsi="Times New Roman" w:cs="Times New Roman"/>
          <w:color w:val="000000" w:themeColor="text1"/>
          <w:sz w:val="24"/>
          <w:szCs w:val="24"/>
        </w:rPr>
      </w:pPr>
      <w:bookmarkStart w:id="80" w:name="_Toc143176526"/>
      <w:r w:rsidRPr="00456709">
        <w:rPr>
          <w:rFonts w:ascii="Times New Roman" w:hAnsi="Times New Roman" w:cs="Times New Roman"/>
          <w:sz w:val="24"/>
          <w:szCs w:val="24"/>
        </w:rPr>
        <w:t xml:space="preserve">Tabel 4. </w:t>
      </w:r>
      <w:r w:rsidRPr="00456709">
        <w:rPr>
          <w:rFonts w:ascii="Times New Roman" w:hAnsi="Times New Roman" w:cs="Times New Roman"/>
          <w:sz w:val="24"/>
          <w:szCs w:val="24"/>
        </w:rPr>
        <w:fldChar w:fldCharType="begin"/>
      </w:r>
      <w:r w:rsidRPr="00456709">
        <w:rPr>
          <w:rFonts w:ascii="Times New Roman" w:hAnsi="Times New Roman" w:cs="Times New Roman"/>
          <w:sz w:val="24"/>
          <w:szCs w:val="24"/>
        </w:rPr>
        <w:instrText xml:space="preserve"> SEQ Tabel_4. \* ARABIC </w:instrText>
      </w:r>
      <w:r w:rsidRPr="00456709">
        <w:rPr>
          <w:rFonts w:ascii="Times New Roman" w:hAnsi="Times New Roman" w:cs="Times New Roman"/>
          <w:sz w:val="24"/>
          <w:szCs w:val="24"/>
        </w:rPr>
        <w:fldChar w:fldCharType="separate"/>
      </w:r>
      <w:r w:rsidR="00C42152">
        <w:rPr>
          <w:rFonts w:ascii="Times New Roman" w:hAnsi="Times New Roman" w:cs="Times New Roman"/>
          <w:noProof/>
          <w:sz w:val="24"/>
          <w:szCs w:val="24"/>
        </w:rPr>
        <w:t>14</w:t>
      </w:r>
      <w:r w:rsidRPr="00456709">
        <w:rPr>
          <w:rFonts w:ascii="Times New Roman" w:hAnsi="Times New Roman" w:cs="Times New Roman"/>
          <w:sz w:val="24"/>
          <w:szCs w:val="24"/>
        </w:rPr>
        <w:fldChar w:fldCharType="end"/>
      </w:r>
      <w:r w:rsidRPr="00456709">
        <w:rPr>
          <w:rFonts w:ascii="Times New Roman" w:hAnsi="Times New Roman" w:cs="Times New Roman"/>
          <w:sz w:val="24"/>
          <w:szCs w:val="24"/>
        </w:rPr>
        <w:t xml:space="preserve"> Hasil Koefisien Determinasi Perputaran Persediaan terhadap ROA</w:t>
      </w:r>
      <w:bookmarkEnd w:id="80"/>
    </w:p>
    <w:p w14:paraId="0CA9FE23" w14:textId="77777777" w:rsidR="00587D8C" w:rsidRDefault="00587D8C" w:rsidP="00587D8C">
      <w:pPr>
        <w:pStyle w:val="ListParagraph"/>
        <w:spacing w:line="480" w:lineRule="auto"/>
        <w:jc w:val="center"/>
        <w:rPr>
          <w:rFonts w:ascii="Times New Roman" w:hAnsi="Times New Roman" w:cs="Times New Roman"/>
          <w:color w:val="000000" w:themeColor="text1"/>
          <w:sz w:val="24"/>
          <w:szCs w:val="24"/>
        </w:rPr>
      </w:pPr>
      <w:r w:rsidRPr="00456709">
        <w:rPr>
          <w:rFonts w:ascii="Times New Roman" w:hAnsi="Times New Roman" w:cs="Times New Roman"/>
          <w:noProof/>
          <w:color w:val="000000" w:themeColor="text1"/>
          <w:sz w:val="24"/>
          <w:szCs w:val="24"/>
        </w:rPr>
        <w:drawing>
          <wp:inline distT="0" distB="0" distL="0" distR="0" wp14:anchorId="097CAA08" wp14:editId="0E93B98B">
            <wp:extent cx="4918975" cy="2016783"/>
            <wp:effectExtent l="19050" t="19050" r="15240" b="21590"/>
            <wp:docPr id="1972043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r="27074"/>
                    <a:stretch/>
                  </pic:blipFill>
                  <pic:spPr bwMode="auto">
                    <a:xfrm>
                      <a:off x="0" y="0"/>
                      <a:ext cx="4934218" cy="20230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0874D8B" w14:textId="77777777" w:rsidR="00587D8C"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11B6BC9E" w14:textId="77777777" w:rsidR="00587D8C" w:rsidRDefault="00587D8C" w:rsidP="00587D8C">
      <w:pPr>
        <w:spacing w:line="480" w:lineRule="auto"/>
        <w:ind w:left="720" w:firstLine="720"/>
        <w:jc w:val="both"/>
        <w:rPr>
          <w:rFonts w:ascii="Times New Roman" w:hAnsi="Times New Roman" w:cs="Times New Roman"/>
          <w:sz w:val="24"/>
          <w:szCs w:val="24"/>
        </w:rPr>
      </w:pPr>
      <w:r w:rsidRPr="00EF716C">
        <w:rPr>
          <w:rFonts w:ascii="Times New Roman" w:hAnsi="Times New Roman" w:cs="Times New Roman"/>
          <w:sz w:val="24"/>
          <w:szCs w:val="24"/>
        </w:rPr>
        <w:t>Nilai R Square sebesar 0,</w:t>
      </w:r>
      <w:r>
        <w:rPr>
          <w:rFonts w:ascii="Times New Roman" w:hAnsi="Times New Roman" w:cs="Times New Roman"/>
          <w:sz w:val="24"/>
          <w:szCs w:val="24"/>
        </w:rPr>
        <w:t>0094 atau 0,94%</w:t>
      </w:r>
      <w:r w:rsidRPr="00EF716C">
        <w:rPr>
          <w:rFonts w:ascii="Times New Roman" w:hAnsi="Times New Roman" w:cs="Times New Roman"/>
          <w:sz w:val="24"/>
          <w:szCs w:val="24"/>
        </w:rPr>
        <w:t xml:space="preserve">. Koefisien determinasi menunjukkan bahwa variabel independen </w:t>
      </w:r>
      <w:r>
        <w:rPr>
          <w:rFonts w:ascii="Times New Roman" w:hAnsi="Times New Roman" w:cs="Times New Roman"/>
          <w:sz w:val="24"/>
          <w:szCs w:val="24"/>
        </w:rPr>
        <w:t xml:space="preserve">perputaran persediaan </w:t>
      </w:r>
      <w:r w:rsidRPr="00EF716C">
        <w:rPr>
          <w:rFonts w:ascii="Times New Roman" w:hAnsi="Times New Roman" w:cs="Times New Roman"/>
          <w:sz w:val="24"/>
          <w:szCs w:val="24"/>
        </w:rPr>
        <w:t>mampu menjelaskan variabel ROA</w:t>
      </w:r>
      <w:r>
        <w:rPr>
          <w:rFonts w:ascii="Times New Roman" w:hAnsi="Times New Roman" w:cs="Times New Roman"/>
          <w:sz w:val="24"/>
          <w:szCs w:val="24"/>
        </w:rPr>
        <w:t xml:space="preserve"> pada Perusahaan otomotif yang terdaftar di BEI BEI</w:t>
      </w:r>
      <w:r w:rsidRPr="00EF716C">
        <w:rPr>
          <w:rFonts w:ascii="Times New Roman" w:hAnsi="Times New Roman" w:cs="Times New Roman"/>
          <w:sz w:val="24"/>
          <w:szCs w:val="24"/>
        </w:rPr>
        <w:t xml:space="preserve"> sebesar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 S</w:t>
      </w:r>
      <w:r w:rsidRPr="00274145">
        <w:rPr>
          <w:rFonts w:ascii="Times New Roman" w:hAnsi="Times New Roman" w:cs="Times New Roman"/>
          <w:sz w:val="24"/>
          <w:szCs w:val="24"/>
        </w:rPr>
        <w:t xml:space="preserve">elebihnya, sekitar </w:t>
      </w:r>
      <w:r>
        <w:rPr>
          <w:rFonts w:ascii="Times New Roman" w:hAnsi="Times New Roman" w:cs="Times New Roman"/>
          <w:sz w:val="24"/>
          <w:szCs w:val="24"/>
        </w:rPr>
        <w:t xml:space="preserve"> 99,06</w:t>
      </w:r>
      <w:r w:rsidRPr="00274145">
        <w:rPr>
          <w:rFonts w:ascii="Times New Roman" w:hAnsi="Times New Roman" w:cs="Times New Roman"/>
          <w:sz w:val="24"/>
          <w:szCs w:val="24"/>
        </w:rPr>
        <w:t xml:space="preserve">% </w:t>
      </w:r>
      <w:r>
        <w:rPr>
          <w:rFonts w:ascii="Times New Roman" w:hAnsi="Times New Roman" w:cs="Times New Roman"/>
          <w:sz w:val="24"/>
          <w:szCs w:val="24"/>
        </w:rPr>
        <w:t>dari v</w:t>
      </w:r>
      <w:r w:rsidRPr="00274145">
        <w:rPr>
          <w:rFonts w:ascii="Times New Roman" w:hAnsi="Times New Roman" w:cs="Times New Roman"/>
          <w:sz w:val="24"/>
          <w:szCs w:val="24"/>
        </w:rPr>
        <w:t xml:space="preserve">ariasi </w:t>
      </w:r>
      <w:r w:rsidRPr="00B533C1">
        <w:rPr>
          <w:rFonts w:ascii="Times New Roman" w:hAnsi="Times New Roman" w:cs="Times New Roman"/>
          <w:sz w:val="24"/>
          <w:szCs w:val="24"/>
        </w:rPr>
        <w:t xml:space="preserve">dalam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dijelaskan oleh faktor-faktor lain yang tidak dimasukkan ke dalam model penelitian ini.</w:t>
      </w:r>
    </w:p>
    <w:p w14:paraId="2A6EBB43" w14:textId="77777777" w:rsidR="00587D8C" w:rsidRDefault="00587D8C" w:rsidP="00587D8C">
      <w:pPr>
        <w:spacing w:line="480" w:lineRule="auto"/>
        <w:ind w:left="720" w:firstLine="720"/>
        <w:jc w:val="both"/>
        <w:rPr>
          <w:rFonts w:ascii="Times New Roman" w:hAnsi="Times New Roman" w:cs="Times New Roman"/>
          <w:sz w:val="24"/>
          <w:szCs w:val="24"/>
        </w:rPr>
      </w:pPr>
    </w:p>
    <w:p w14:paraId="7512C637" w14:textId="77777777" w:rsidR="00587D8C" w:rsidRDefault="00587D8C" w:rsidP="00587D8C">
      <w:pPr>
        <w:spacing w:line="480" w:lineRule="auto"/>
        <w:ind w:left="720" w:firstLine="720"/>
        <w:jc w:val="both"/>
        <w:rPr>
          <w:rFonts w:ascii="Times New Roman" w:hAnsi="Times New Roman" w:cs="Times New Roman"/>
          <w:sz w:val="24"/>
          <w:szCs w:val="24"/>
        </w:rPr>
      </w:pPr>
    </w:p>
    <w:p w14:paraId="6C4B13C1" w14:textId="77777777" w:rsidR="00587D8C" w:rsidRDefault="00587D8C" w:rsidP="00587D8C">
      <w:pPr>
        <w:spacing w:line="480" w:lineRule="auto"/>
        <w:ind w:left="720" w:firstLine="720"/>
        <w:jc w:val="both"/>
        <w:rPr>
          <w:rFonts w:ascii="Times New Roman" w:hAnsi="Times New Roman" w:cs="Times New Roman"/>
          <w:sz w:val="24"/>
          <w:szCs w:val="24"/>
        </w:rPr>
      </w:pPr>
    </w:p>
    <w:p w14:paraId="1741C2FC" w14:textId="77777777" w:rsidR="00587D8C" w:rsidRDefault="00587D8C" w:rsidP="00587D8C">
      <w:pPr>
        <w:spacing w:line="480" w:lineRule="auto"/>
        <w:ind w:left="720" w:firstLine="720"/>
        <w:jc w:val="both"/>
        <w:rPr>
          <w:rFonts w:ascii="Times New Roman" w:hAnsi="Times New Roman" w:cs="Times New Roman"/>
          <w:sz w:val="24"/>
          <w:szCs w:val="24"/>
        </w:rPr>
      </w:pPr>
    </w:p>
    <w:p w14:paraId="50E1F85D" w14:textId="77777777" w:rsidR="00587D8C" w:rsidRDefault="00587D8C" w:rsidP="00587D8C">
      <w:pPr>
        <w:spacing w:line="480" w:lineRule="auto"/>
        <w:ind w:left="720" w:firstLine="720"/>
        <w:jc w:val="both"/>
        <w:rPr>
          <w:rFonts w:ascii="Times New Roman" w:hAnsi="Times New Roman" w:cs="Times New Roman"/>
          <w:sz w:val="24"/>
          <w:szCs w:val="24"/>
        </w:rPr>
      </w:pPr>
    </w:p>
    <w:p w14:paraId="0801F82E" w14:textId="77777777" w:rsidR="00587D8C" w:rsidRPr="00456709"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lastRenderedPageBreak/>
        <w:t xml:space="preserve">Hasil Koefisien Determinasi Perputaran </w:t>
      </w:r>
      <w:r>
        <w:rPr>
          <w:rFonts w:ascii="Times New Roman" w:hAnsi="Times New Roman" w:cs="Times New Roman"/>
          <w:sz w:val="24"/>
          <w:szCs w:val="24"/>
        </w:rPr>
        <w:t>Kas</w:t>
      </w:r>
      <w:r w:rsidRPr="00456709">
        <w:rPr>
          <w:rFonts w:ascii="Times New Roman" w:hAnsi="Times New Roman" w:cs="Times New Roman"/>
          <w:sz w:val="24"/>
          <w:szCs w:val="24"/>
        </w:rPr>
        <w:t xml:space="preserve"> terhadap ROA</w:t>
      </w:r>
    </w:p>
    <w:p w14:paraId="4E9AC1DF" w14:textId="4B3E5428" w:rsidR="00587D8C" w:rsidRPr="00D22E8F" w:rsidRDefault="00587D8C" w:rsidP="00587D8C">
      <w:pPr>
        <w:pStyle w:val="ListParagraph"/>
        <w:spacing w:line="480" w:lineRule="auto"/>
        <w:jc w:val="center"/>
        <w:rPr>
          <w:rFonts w:ascii="Times New Roman" w:hAnsi="Times New Roman" w:cs="Times New Roman"/>
          <w:sz w:val="24"/>
          <w:szCs w:val="24"/>
        </w:rPr>
      </w:pPr>
      <w:bookmarkStart w:id="81" w:name="_Toc143176527"/>
      <w:r w:rsidRPr="00D22E8F">
        <w:rPr>
          <w:rFonts w:ascii="Times New Roman" w:hAnsi="Times New Roman" w:cs="Times New Roman"/>
          <w:sz w:val="24"/>
          <w:szCs w:val="24"/>
        </w:rPr>
        <w:t xml:space="preserve">Tabel 4. </w:t>
      </w:r>
      <w:r w:rsidRPr="00D22E8F">
        <w:rPr>
          <w:rFonts w:ascii="Times New Roman" w:hAnsi="Times New Roman" w:cs="Times New Roman"/>
          <w:sz w:val="24"/>
          <w:szCs w:val="24"/>
        </w:rPr>
        <w:fldChar w:fldCharType="begin"/>
      </w:r>
      <w:r w:rsidRPr="00D22E8F">
        <w:rPr>
          <w:rFonts w:ascii="Times New Roman" w:hAnsi="Times New Roman" w:cs="Times New Roman"/>
          <w:sz w:val="24"/>
          <w:szCs w:val="24"/>
        </w:rPr>
        <w:instrText xml:space="preserve"> SEQ Tabel_4. \* ARABIC </w:instrText>
      </w:r>
      <w:r w:rsidRPr="00D22E8F">
        <w:rPr>
          <w:rFonts w:ascii="Times New Roman" w:hAnsi="Times New Roman" w:cs="Times New Roman"/>
          <w:sz w:val="24"/>
          <w:szCs w:val="24"/>
        </w:rPr>
        <w:fldChar w:fldCharType="separate"/>
      </w:r>
      <w:r w:rsidR="00C42152">
        <w:rPr>
          <w:rFonts w:ascii="Times New Roman" w:hAnsi="Times New Roman" w:cs="Times New Roman"/>
          <w:noProof/>
          <w:sz w:val="24"/>
          <w:szCs w:val="24"/>
        </w:rPr>
        <w:t>15</w:t>
      </w:r>
      <w:r w:rsidRPr="00D22E8F">
        <w:rPr>
          <w:rFonts w:ascii="Times New Roman" w:hAnsi="Times New Roman" w:cs="Times New Roman"/>
          <w:sz w:val="24"/>
          <w:szCs w:val="24"/>
        </w:rPr>
        <w:fldChar w:fldCharType="end"/>
      </w:r>
      <w:r w:rsidRPr="00D22E8F">
        <w:rPr>
          <w:rFonts w:ascii="Times New Roman" w:hAnsi="Times New Roman" w:cs="Times New Roman"/>
          <w:sz w:val="24"/>
          <w:szCs w:val="24"/>
        </w:rPr>
        <w:t xml:space="preserve"> Hasil Koefisien Determinasi Perputaran Kas terhadap ROA</w:t>
      </w:r>
      <w:bookmarkEnd w:id="81"/>
    </w:p>
    <w:p w14:paraId="220C5497" w14:textId="77777777" w:rsidR="00587D8C" w:rsidRDefault="00587D8C" w:rsidP="00587D8C">
      <w:pPr>
        <w:pStyle w:val="ListParagraph"/>
        <w:spacing w:line="480" w:lineRule="auto"/>
        <w:jc w:val="center"/>
        <w:rPr>
          <w:rFonts w:ascii="Times New Roman" w:hAnsi="Times New Roman" w:cs="Times New Roman"/>
          <w:color w:val="000000" w:themeColor="text1"/>
          <w:sz w:val="24"/>
          <w:szCs w:val="24"/>
        </w:rPr>
      </w:pPr>
      <w:r w:rsidRPr="00D22E8F">
        <w:rPr>
          <w:rFonts w:ascii="Times New Roman" w:hAnsi="Times New Roman" w:cs="Times New Roman"/>
          <w:noProof/>
          <w:color w:val="000000" w:themeColor="text1"/>
          <w:sz w:val="24"/>
          <w:szCs w:val="24"/>
        </w:rPr>
        <w:drawing>
          <wp:inline distT="0" distB="0" distL="0" distR="0" wp14:anchorId="5441CBA8" wp14:editId="7B2ED4C7">
            <wp:extent cx="4518485" cy="2001328"/>
            <wp:effectExtent l="19050" t="19050" r="15875" b="18415"/>
            <wp:docPr id="160663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32494"/>
                    <a:stretch/>
                  </pic:blipFill>
                  <pic:spPr bwMode="auto">
                    <a:xfrm>
                      <a:off x="0" y="0"/>
                      <a:ext cx="4529512" cy="200621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15F0C2" w14:textId="77777777" w:rsidR="00587D8C" w:rsidRPr="00D22E8F" w:rsidRDefault="00587D8C" w:rsidP="00587D8C">
      <w:pPr>
        <w:pStyle w:val="ListParagraph"/>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3AC21C64" w14:textId="77777777" w:rsidR="00587D8C" w:rsidRPr="00B533C1" w:rsidRDefault="00587D8C" w:rsidP="00587D8C">
      <w:pPr>
        <w:spacing w:line="480" w:lineRule="auto"/>
        <w:ind w:left="360" w:firstLine="720"/>
        <w:jc w:val="both"/>
        <w:rPr>
          <w:rFonts w:ascii="Times New Roman" w:hAnsi="Times New Roman" w:cs="Times New Roman"/>
          <w:sz w:val="24"/>
          <w:szCs w:val="24"/>
        </w:rPr>
      </w:pPr>
      <w:r w:rsidRPr="00EF716C">
        <w:rPr>
          <w:rFonts w:ascii="Times New Roman" w:hAnsi="Times New Roman" w:cs="Times New Roman"/>
          <w:sz w:val="24"/>
          <w:szCs w:val="24"/>
        </w:rPr>
        <w:t>Nilai R Square sebesar 0,</w:t>
      </w:r>
      <w:r>
        <w:rPr>
          <w:rFonts w:ascii="Times New Roman" w:hAnsi="Times New Roman" w:cs="Times New Roman"/>
          <w:sz w:val="24"/>
          <w:szCs w:val="24"/>
        </w:rPr>
        <w:t xml:space="preserve">0108 </w:t>
      </w:r>
      <w:r w:rsidRPr="00EF716C">
        <w:rPr>
          <w:rFonts w:ascii="Times New Roman" w:hAnsi="Times New Roman" w:cs="Times New Roman"/>
          <w:sz w:val="24"/>
          <w:szCs w:val="24"/>
        </w:rPr>
        <w:t xml:space="preserve">atau </w:t>
      </w:r>
      <w:r>
        <w:rPr>
          <w:rFonts w:ascii="Times New Roman" w:hAnsi="Times New Roman" w:cs="Times New Roman"/>
          <w:sz w:val="24"/>
          <w:szCs w:val="24"/>
        </w:rPr>
        <w:t>1,08</w:t>
      </w:r>
      <w:r w:rsidRPr="00EF716C">
        <w:rPr>
          <w:rFonts w:ascii="Times New Roman" w:hAnsi="Times New Roman" w:cs="Times New Roman"/>
          <w:sz w:val="24"/>
          <w:szCs w:val="24"/>
        </w:rPr>
        <w:t xml:space="preserve">%. Koefisien determinasi menunjukkan bahwa variabel independen yang terdiri dari </w:t>
      </w:r>
      <w:r>
        <w:rPr>
          <w:rFonts w:ascii="Times New Roman" w:hAnsi="Times New Roman" w:cs="Times New Roman"/>
          <w:sz w:val="24"/>
          <w:szCs w:val="24"/>
        </w:rPr>
        <w:t xml:space="preserve">perputaran kas </w:t>
      </w:r>
      <w:r w:rsidRPr="00EF716C">
        <w:rPr>
          <w:rFonts w:ascii="Times New Roman" w:hAnsi="Times New Roman" w:cs="Times New Roman"/>
          <w:sz w:val="24"/>
          <w:szCs w:val="24"/>
        </w:rPr>
        <w:t>mampu menjelaskan variabel ROA</w:t>
      </w:r>
      <w:r>
        <w:rPr>
          <w:rFonts w:ascii="Times New Roman" w:hAnsi="Times New Roman" w:cs="Times New Roman"/>
          <w:sz w:val="24"/>
          <w:szCs w:val="24"/>
        </w:rPr>
        <w:t xml:space="preserve"> pada Perusahaan otomotif yang terdaftar di BEI</w:t>
      </w:r>
      <w:r w:rsidRPr="00EF716C">
        <w:rPr>
          <w:rFonts w:ascii="Times New Roman" w:hAnsi="Times New Roman" w:cs="Times New Roman"/>
          <w:sz w:val="24"/>
          <w:szCs w:val="24"/>
        </w:rPr>
        <w:t xml:space="preserve"> sebesar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 S</w:t>
      </w:r>
      <w:r w:rsidRPr="00274145">
        <w:rPr>
          <w:rFonts w:ascii="Times New Roman" w:hAnsi="Times New Roman" w:cs="Times New Roman"/>
          <w:sz w:val="24"/>
          <w:szCs w:val="24"/>
        </w:rPr>
        <w:t>elebihnya, sekitar</w:t>
      </w:r>
      <w:r>
        <w:rPr>
          <w:rFonts w:ascii="Times New Roman" w:hAnsi="Times New Roman" w:cs="Times New Roman"/>
          <w:sz w:val="24"/>
          <w:szCs w:val="24"/>
        </w:rPr>
        <w:t xml:space="preserve"> 98,92</w:t>
      </w:r>
      <w:r w:rsidRPr="00274145">
        <w:rPr>
          <w:rFonts w:ascii="Times New Roman" w:hAnsi="Times New Roman" w:cs="Times New Roman"/>
          <w:sz w:val="24"/>
          <w:szCs w:val="24"/>
        </w:rPr>
        <w:t xml:space="preserve">% dari variasi </w:t>
      </w:r>
      <w:r w:rsidRPr="00B533C1">
        <w:rPr>
          <w:rFonts w:ascii="Times New Roman" w:hAnsi="Times New Roman" w:cs="Times New Roman"/>
          <w:sz w:val="24"/>
          <w:szCs w:val="24"/>
        </w:rPr>
        <w:t xml:space="preserve">dalam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dijelaskan oleh faktor-faktor lain yang tidak dimasukkan ke dalam model penelitian ini.</w:t>
      </w:r>
    </w:p>
    <w:p w14:paraId="43C800F8" w14:textId="77777777" w:rsidR="00587D8C" w:rsidRPr="002F65C1" w:rsidRDefault="00587D8C" w:rsidP="00AA3B60">
      <w:pPr>
        <w:pStyle w:val="Heading2"/>
        <w:numPr>
          <w:ilvl w:val="1"/>
          <w:numId w:val="25"/>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bookmarkStart w:id="82" w:name="_Toc143177425"/>
      <w:r w:rsidRPr="002F65C1">
        <w:rPr>
          <w:rFonts w:ascii="Times New Roman" w:hAnsi="Times New Roman" w:cs="Times New Roman"/>
          <w:color w:val="000000" w:themeColor="text1"/>
          <w:sz w:val="24"/>
          <w:szCs w:val="24"/>
        </w:rPr>
        <w:t>Pembahasan</w:t>
      </w:r>
      <w:bookmarkEnd w:id="82"/>
    </w:p>
    <w:p w14:paraId="6AD9FF5C"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83" w:name="_Toc143177426"/>
      <w:r w:rsidRPr="002F65C1">
        <w:rPr>
          <w:rFonts w:ascii="Times New Roman" w:hAnsi="Times New Roman" w:cs="Times New Roman"/>
          <w:color w:val="000000" w:themeColor="text1"/>
        </w:rPr>
        <w:t xml:space="preserve">Pengaruh Perputaran Piutang Terhadap </w:t>
      </w:r>
      <w:r w:rsidRPr="002F65C1">
        <w:rPr>
          <w:rFonts w:ascii="Times New Roman" w:hAnsi="Times New Roman" w:cs="Times New Roman"/>
          <w:i/>
          <w:iCs/>
          <w:color w:val="000000" w:themeColor="text1"/>
        </w:rPr>
        <w:t xml:space="preserve">Return On Assets </w:t>
      </w:r>
      <w:r w:rsidRPr="002F65C1">
        <w:rPr>
          <w:rFonts w:ascii="Times New Roman" w:hAnsi="Times New Roman" w:cs="Times New Roman"/>
          <w:color w:val="000000" w:themeColor="text1"/>
        </w:rPr>
        <w:t>Pada Perusahaan Otomotif Yang Terdaftar Di BEI</w:t>
      </w:r>
      <w:bookmarkEnd w:id="83"/>
    </w:p>
    <w:p w14:paraId="48266163" w14:textId="77777777" w:rsidR="00587D8C"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color w:val="000000" w:themeColor="text1"/>
          <w:sz w:val="24"/>
          <w:szCs w:val="24"/>
        </w:rPr>
        <w:t xml:space="preserve">Berdasarkan hasil regresi data panel metod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REM) dapat dilihat pada tabel 4.11, diketahui bahwa nilai koefisien variabel perputaran piutang sebesar – 0,0045151 menunjukan bahwa setiap kenaikan</w:t>
      </w:r>
      <w:r>
        <w:rPr>
          <w:rFonts w:ascii="Times New Roman" w:hAnsi="Times New Roman" w:cs="Times New Roman"/>
          <w:color w:val="000000" w:themeColor="text1"/>
          <w:sz w:val="24"/>
          <w:szCs w:val="24"/>
        </w:rPr>
        <w:t xml:space="preserve"> 1%</w:t>
      </w:r>
      <w:r w:rsidRPr="002F65C1">
        <w:rPr>
          <w:rFonts w:ascii="Times New Roman" w:hAnsi="Times New Roman" w:cs="Times New Roman"/>
          <w:color w:val="000000" w:themeColor="text1"/>
          <w:sz w:val="24"/>
          <w:szCs w:val="24"/>
        </w:rPr>
        <w:t xml:space="preserve"> perputaran piutang maka kemungkinan </w:t>
      </w:r>
      <w:r w:rsidRPr="002F65C1">
        <w:rPr>
          <w:rFonts w:ascii="Times New Roman" w:hAnsi="Times New Roman" w:cs="Times New Roman"/>
          <w:i/>
          <w:iCs/>
          <w:color w:val="000000" w:themeColor="text1"/>
          <w:sz w:val="24"/>
          <w:szCs w:val="24"/>
        </w:rPr>
        <w:t xml:space="preserve">Return On Assets </w:t>
      </w:r>
      <w:r>
        <w:rPr>
          <w:rFonts w:ascii="Times New Roman" w:hAnsi="Times New Roman" w:cs="Times New Roman"/>
          <w:color w:val="000000" w:themeColor="text1"/>
          <w:sz w:val="24"/>
          <w:szCs w:val="24"/>
        </w:rPr>
        <w:t>mengalami penurunan s</w:t>
      </w:r>
      <w:r w:rsidRPr="002F65C1">
        <w:rPr>
          <w:rFonts w:ascii="Times New Roman" w:hAnsi="Times New Roman" w:cs="Times New Roman"/>
          <w:color w:val="000000" w:themeColor="text1"/>
          <w:sz w:val="24"/>
          <w:szCs w:val="24"/>
        </w:rPr>
        <w:t>ebesar 0,4%, hal ini berarti variabel 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berpengaruh negatif terhadap variabel Y. selanjutnya berdasarkan </w:t>
      </w:r>
      <w:r w:rsidRPr="002F65C1">
        <w:rPr>
          <w:rFonts w:ascii="Times New Roman" w:hAnsi="Times New Roman" w:cs="Times New Roman"/>
          <w:color w:val="000000" w:themeColor="text1"/>
          <w:sz w:val="24"/>
          <w:szCs w:val="24"/>
        </w:rPr>
        <w:lastRenderedPageBreak/>
        <w:t>prob&gt;|z|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adalah 0,008 &lt;  0,05, maka H</w:t>
      </w:r>
      <w:r w:rsidRPr="002F65C1">
        <w:rPr>
          <w:rFonts w:ascii="Times New Roman" w:hAnsi="Times New Roman" w:cs="Times New Roman"/>
          <w:color w:val="000000" w:themeColor="text1"/>
          <w:sz w:val="24"/>
          <w:szCs w:val="24"/>
          <w:vertAlign w:val="subscript"/>
        </w:rPr>
        <w:t>0</w:t>
      </w:r>
      <w:r w:rsidRPr="002F65C1">
        <w:rPr>
          <w:rFonts w:ascii="Times New Roman" w:hAnsi="Times New Roman" w:cs="Times New Roman"/>
          <w:color w:val="000000" w:themeColor="text1"/>
          <w:sz w:val="24"/>
          <w:szCs w:val="24"/>
        </w:rPr>
        <w:t xml:space="preserve"> ditolak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diterima yang artinya variabel 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berpengaruh negatif dan signifikan terhadap variabel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Nilai R Square sebesar 0,</w:t>
      </w:r>
      <w:r>
        <w:rPr>
          <w:rFonts w:ascii="Times New Roman" w:hAnsi="Times New Roman" w:cs="Times New Roman"/>
          <w:sz w:val="24"/>
          <w:szCs w:val="24"/>
        </w:rPr>
        <w:t>0188 atau 1,88%</w:t>
      </w:r>
      <w:r w:rsidRPr="00EF716C">
        <w:rPr>
          <w:rFonts w:ascii="Times New Roman" w:hAnsi="Times New Roman" w:cs="Times New Roman"/>
          <w:sz w:val="24"/>
          <w:szCs w:val="24"/>
        </w:rPr>
        <w:t xml:space="preserve">. Koefisien determinasi menunjukkan bahwa variabel independen </w:t>
      </w:r>
      <w:r>
        <w:rPr>
          <w:rFonts w:ascii="Times New Roman" w:hAnsi="Times New Roman" w:cs="Times New Roman"/>
          <w:sz w:val="24"/>
          <w:szCs w:val="24"/>
        </w:rPr>
        <w:t xml:space="preserve">perputaran piutang </w:t>
      </w:r>
      <w:r w:rsidRPr="00EF716C">
        <w:rPr>
          <w:rFonts w:ascii="Times New Roman" w:hAnsi="Times New Roman" w:cs="Times New Roman"/>
          <w:sz w:val="24"/>
          <w:szCs w:val="24"/>
        </w:rPr>
        <w:t>mampu menjelaskan variabel ROA</w:t>
      </w:r>
      <w:r>
        <w:rPr>
          <w:rFonts w:ascii="Times New Roman" w:hAnsi="Times New Roman" w:cs="Times New Roman"/>
          <w:sz w:val="24"/>
          <w:szCs w:val="24"/>
        </w:rPr>
        <w:t xml:space="preserve"> pada Perusahaan otomotif yang terdaftar di BEI BEI</w:t>
      </w:r>
      <w:r w:rsidRPr="00EF716C">
        <w:rPr>
          <w:rFonts w:ascii="Times New Roman" w:hAnsi="Times New Roman" w:cs="Times New Roman"/>
          <w:sz w:val="24"/>
          <w:szCs w:val="24"/>
        </w:rPr>
        <w:t xml:space="preserve"> sebesar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p>
    <w:p w14:paraId="0372DB46"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color w:val="000000" w:themeColor="text1"/>
          <w:sz w:val="24"/>
          <w:szCs w:val="24"/>
        </w:rPr>
        <w:t xml:space="preserve">Secara teori </w:t>
      </w:r>
      <w:r w:rsidRPr="002F65C1">
        <w:rPr>
          <w:rFonts w:ascii="Times New Roman" w:hAnsi="Times New Roman" w:cs="Times New Roman"/>
          <w:sz w:val="24"/>
          <w:szCs w:val="24"/>
        </w:rPr>
        <w:t xml:space="preserve">Perputaran piutang menunjukkan periode terikatnya modal kerja dalam piutang, semakin cepat periode berputarnya menunjukkan semakin cepat perusahaan mendapatkan laba dari penjualan kredit, sehingga profitabilitas juga ikut meningkat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awi &amp; Wujarso, 2019)</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Namun pada penelitian ini dalam variabel perputaran piutang hasil analisis menunjukkan bahwa perputaran piutang memiliki pengaruh negatif dan signifikan terhadap profitabilitas perusahaan, yang berarti perusahaan cenderung mengalami penurunan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ROA) ketika perputaran piutang meningkat. </w:t>
      </w:r>
      <w:r w:rsidRPr="002310D1">
        <w:rPr>
          <w:rFonts w:ascii="Times New Roman" w:hAnsi="Times New Roman" w:cs="Times New Roman"/>
          <w:color w:val="000000" w:themeColor="text1"/>
          <w:sz w:val="24"/>
          <w:szCs w:val="24"/>
        </w:rPr>
        <w:t xml:space="preserve">Menurut </w:t>
      </w:r>
      <w:r w:rsidRPr="002310D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2310D1">
        <w:rPr>
          <w:rFonts w:ascii="Times New Roman" w:hAnsi="Times New Roman" w:cs="Times New Roman"/>
          <w:color w:val="000000" w:themeColor="text1"/>
          <w:sz w:val="24"/>
          <w:szCs w:val="24"/>
        </w:rPr>
        <w:fldChar w:fldCharType="separate"/>
      </w:r>
      <w:r w:rsidRPr="002310D1">
        <w:rPr>
          <w:rFonts w:ascii="Times New Roman" w:hAnsi="Times New Roman" w:cs="Times New Roman"/>
          <w:noProof/>
          <w:color w:val="000000" w:themeColor="text1"/>
          <w:sz w:val="24"/>
          <w:szCs w:val="24"/>
        </w:rPr>
        <w:t>(Dewi, 2021)</w:t>
      </w:r>
      <w:r w:rsidRPr="002310D1">
        <w:rPr>
          <w:rFonts w:ascii="Times New Roman" w:hAnsi="Times New Roman" w:cs="Times New Roman"/>
          <w:color w:val="000000" w:themeColor="text1"/>
          <w:sz w:val="24"/>
          <w:szCs w:val="24"/>
        </w:rPr>
        <w:fldChar w:fldCharType="end"/>
      </w:r>
      <w:r w:rsidRPr="002310D1">
        <w:rPr>
          <w:rFonts w:ascii="Times New Roman" w:hAnsi="Times New Roman" w:cs="Times New Roman"/>
          <w:color w:val="000000" w:themeColor="text1"/>
          <w:sz w:val="24"/>
          <w:szCs w:val="24"/>
        </w:rPr>
        <w:t xml:space="preserve"> Faktor-faktor yang menyebabkan perputaran piutang tidak berpengaruh terhadap </w:t>
      </w:r>
      <w:r w:rsidRPr="002310D1">
        <w:rPr>
          <w:rFonts w:ascii="Times New Roman" w:hAnsi="Times New Roman" w:cs="Times New Roman"/>
          <w:i/>
          <w:iCs/>
          <w:color w:val="000000" w:themeColor="text1"/>
          <w:sz w:val="24"/>
          <w:szCs w:val="24"/>
        </w:rPr>
        <w:t>Return On Assets</w:t>
      </w:r>
      <w:r w:rsidRPr="002310D1">
        <w:rPr>
          <w:rFonts w:ascii="Times New Roman" w:hAnsi="Times New Roman" w:cs="Times New Roman"/>
          <w:color w:val="000000" w:themeColor="text1"/>
          <w:sz w:val="24"/>
          <w:szCs w:val="24"/>
        </w:rPr>
        <w:t xml:space="preserve"> adalah karena perusahaan lambat dalam melakukan penagihan piutang, yang pada akhirnya mempengaruhi tingkat perputaran piutang. Hal ini dapat mengakibatkan perusahaan mengalami penurunan laba, yang kemudian memperlambat kemampuan perusahaan untuk memenuhi kewajiban piutang jangka pendeknya.</w:t>
      </w:r>
    </w:p>
    <w:p w14:paraId="6852CAC5" w14:textId="77777777" w:rsidR="00587D8C" w:rsidRPr="0057198F" w:rsidRDefault="00587D8C" w:rsidP="00587D8C">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Hasil Penelitian ini dapat menjawab sub bab 2.3 Hipotesis Penelitian, dimana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Perputaran piutang berpengaruh terhadap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maka pada penelitian ini untuk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diterima. Dapat disimpulkan bahwa </w:t>
      </w:r>
      <w:bookmarkStart w:id="84" w:name="_Hlk141524066"/>
      <w:r w:rsidRPr="002F65C1">
        <w:rPr>
          <w:rFonts w:ascii="Times New Roman" w:hAnsi="Times New Roman" w:cs="Times New Roman"/>
          <w:color w:val="000000" w:themeColor="text1"/>
          <w:sz w:val="24"/>
          <w:szCs w:val="24"/>
        </w:rPr>
        <w:t xml:space="preserve">variabel perputaran piutang secara parsial memiliki pengaruh negatif dan signifikan terhadap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pada </w:t>
      </w:r>
      <w:r w:rsidRPr="002F65C1">
        <w:rPr>
          <w:rFonts w:ascii="Times New Roman" w:hAnsi="Times New Roman" w:cs="Times New Roman"/>
          <w:color w:val="000000" w:themeColor="text1"/>
          <w:sz w:val="24"/>
          <w:szCs w:val="24"/>
        </w:rPr>
        <w:lastRenderedPageBreak/>
        <w:t>perusahaan otomotif periode tahun 2018 – 2022.</w:t>
      </w:r>
      <w:bookmarkEnd w:id="84"/>
      <w:r w:rsidRPr="002F65C1">
        <w:rPr>
          <w:rFonts w:ascii="Times New Roman" w:hAnsi="Times New Roman" w:cs="Times New Roman"/>
          <w:color w:val="000000" w:themeColor="text1"/>
          <w:sz w:val="24"/>
          <w:szCs w:val="24"/>
        </w:rPr>
        <w:t xml:space="preserve"> Hasil penelitian ini sejalan dengan penelitian sebelumnya yang dilakukan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Dewi,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Juliana &amp; Sidik,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Harilawang et al.,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ovika &amp; Siswanti,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Firman,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menunjukan hasil penelitian bahwa perputaran piutang memiliki pengaruh negatif dan siginifikan terhadap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Namun hasil penelitian ini tidak sesuai dengan hasil penelitian yang dilakukan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matupang,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aragih,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Manurung,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menjelaskan bahwa perputaran piutang memiliki pengaruh positif dan signifikan terhadap </w:t>
      </w:r>
      <w:r w:rsidRPr="002F65C1">
        <w:rPr>
          <w:rFonts w:ascii="Times New Roman" w:hAnsi="Times New Roman" w:cs="Times New Roman"/>
          <w:i/>
          <w:iCs/>
          <w:color w:val="000000" w:themeColor="text1"/>
          <w:sz w:val="24"/>
          <w:szCs w:val="24"/>
        </w:rPr>
        <w:t>Return on Assets.</w:t>
      </w:r>
    </w:p>
    <w:p w14:paraId="4B39C633"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85" w:name="_Toc143177427"/>
      <w:r w:rsidRPr="002F65C1">
        <w:rPr>
          <w:rFonts w:ascii="Times New Roman" w:hAnsi="Times New Roman" w:cs="Times New Roman"/>
          <w:color w:val="000000" w:themeColor="text1"/>
        </w:rPr>
        <w:t xml:space="preserve">Pengaruh Perputaran Persediaan Terhadap </w:t>
      </w:r>
      <w:r w:rsidRPr="002F65C1">
        <w:rPr>
          <w:rFonts w:ascii="Times New Roman" w:hAnsi="Times New Roman" w:cs="Times New Roman"/>
          <w:i/>
          <w:iCs/>
          <w:color w:val="000000" w:themeColor="text1"/>
        </w:rPr>
        <w:t xml:space="preserve">Return On Assets </w:t>
      </w:r>
      <w:r w:rsidRPr="002F65C1">
        <w:rPr>
          <w:rFonts w:ascii="Times New Roman" w:hAnsi="Times New Roman" w:cs="Times New Roman"/>
          <w:color w:val="000000" w:themeColor="text1"/>
        </w:rPr>
        <w:t>Pada Perusahaan Otomotif Yang Terdaftar Di BEI</w:t>
      </w:r>
      <w:bookmarkEnd w:id="85"/>
    </w:p>
    <w:p w14:paraId="02757C2E"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Berdasarkan hasil regresi data panel metod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dapat dilihat pada tabel 4.11, diketahui bahwa nilai koefisien variabel Persediaan sebesar 0.0018712 menunjukan bahwa setiap kenaikan </w:t>
      </w:r>
      <w:r>
        <w:rPr>
          <w:rFonts w:ascii="Times New Roman" w:hAnsi="Times New Roman" w:cs="Times New Roman"/>
          <w:color w:val="000000" w:themeColor="text1"/>
          <w:sz w:val="24"/>
          <w:szCs w:val="24"/>
        </w:rPr>
        <w:t xml:space="preserve">1% </w:t>
      </w:r>
      <w:r w:rsidRPr="002F65C1">
        <w:rPr>
          <w:rFonts w:ascii="Times New Roman" w:hAnsi="Times New Roman" w:cs="Times New Roman"/>
          <w:color w:val="000000" w:themeColor="text1"/>
          <w:sz w:val="24"/>
          <w:szCs w:val="24"/>
        </w:rPr>
        <w:t xml:space="preserve">perputaran persediaan maka kemungkinan perusahaan mengalami </w:t>
      </w:r>
      <w:r>
        <w:rPr>
          <w:rFonts w:ascii="Times New Roman" w:hAnsi="Times New Roman" w:cs="Times New Roman"/>
          <w:color w:val="000000" w:themeColor="text1"/>
          <w:sz w:val="24"/>
          <w:szCs w:val="24"/>
        </w:rPr>
        <w:t xml:space="preserve">kenaik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sebesar 0,1% hal ini berarti 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berpengaruh positif terhadap variabel Y. selanjutnya berdasarkan nilai prob&gt;|z|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adalah 0.162 &gt; 0.05, maka H</w:t>
      </w:r>
      <w:r w:rsidRPr="002F65C1">
        <w:rPr>
          <w:rFonts w:ascii="Times New Roman" w:hAnsi="Times New Roman" w:cs="Times New Roman"/>
          <w:color w:val="000000" w:themeColor="text1"/>
          <w:sz w:val="24"/>
          <w:szCs w:val="24"/>
          <w:vertAlign w:val="subscript"/>
        </w:rPr>
        <w:t>O</w:t>
      </w:r>
      <w:r w:rsidRPr="002F65C1">
        <w:rPr>
          <w:rFonts w:ascii="Times New Roman" w:hAnsi="Times New Roman" w:cs="Times New Roman"/>
          <w:color w:val="000000" w:themeColor="text1"/>
          <w:sz w:val="24"/>
          <w:szCs w:val="24"/>
        </w:rPr>
        <w:t xml:space="preserve"> diterima,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ditolak, yang artinya variabel 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berpengaruh tidak signifikan terhadap variabel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Nilai R Square sebesar 0,</w:t>
      </w:r>
      <w:r>
        <w:rPr>
          <w:rFonts w:ascii="Times New Roman" w:hAnsi="Times New Roman" w:cs="Times New Roman"/>
          <w:sz w:val="24"/>
          <w:szCs w:val="24"/>
        </w:rPr>
        <w:t>0094 atau 0,94%</w:t>
      </w:r>
      <w:r w:rsidRPr="00EF716C">
        <w:rPr>
          <w:rFonts w:ascii="Times New Roman" w:hAnsi="Times New Roman" w:cs="Times New Roman"/>
          <w:sz w:val="24"/>
          <w:szCs w:val="24"/>
        </w:rPr>
        <w:t xml:space="preserve">. Koefisien determinasi menunjukkan bahwa variabel independen </w:t>
      </w:r>
      <w:r>
        <w:rPr>
          <w:rFonts w:ascii="Times New Roman" w:hAnsi="Times New Roman" w:cs="Times New Roman"/>
          <w:sz w:val="24"/>
          <w:szCs w:val="24"/>
        </w:rPr>
        <w:t xml:space="preserve">perputaran persediaan </w:t>
      </w:r>
      <w:r w:rsidRPr="00EF716C">
        <w:rPr>
          <w:rFonts w:ascii="Times New Roman" w:hAnsi="Times New Roman" w:cs="Times New Roman"/>
          <w:sz w:val="24"/>
          <w:szCs w:val="24"/>
        </w:rPr>
        <w:t>mampu menjelaskan variabel ROA</w:t>
      </w:r>
      <w:r>
        <w:rPr>
          <w:rFonts w:ascii="Times New Roman" w:hAnsi="Times New Roman" w:cs="Times New Roman"/>
          <w:sz w:val="24"/>
          <w:szCs w:val="24"/>
        </w:rPr>
        <w:t xml:space="preserve"> pada Perusahaan otomotif yang terdaftar di BEI BEI</w:t>
      </w:r>
      <w:r w:rsidRPr="00EF716C">
        <w:rPr>
          <w:rFonts w:ascii="Times New Roman" w:hAnsi="Times New Roman" w:cs="Times New Roman"/>
          <w:sz w:val="24"/>
          <w:szCs w:val="24"/>
        </w:rPr>
        <w:t xml:space="preserve"> sebesar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w:t>
      </w:r>
    </w:p>
    <w:p w14:paraId="7029A888" w14:textId="77777777" w:rsidR="00587D8C" w:rsidRPr="002F65C1" w:rsidRDefault="00587D8C" w:rsidP="00587D8C">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2F65C1">
        <w:rPr>
          <w:rFonts w:ascii="Times New Roman" w:hAnsi="Times New Roman" w:cs="Times New Roman"/>
          <w:color w:val="000000" w:themeColor="text1"/>
          <w:sz w:val="24"/>
          <w:szCs w:val="24"/>
        </w:rPr>
        <w:t xml:space="preserve">Secara teori </w:t>
      </w:r>
      <w:r w:rsidRPr="002F65C1">
        <w:rPr>
          <w:rFonts w:ascii="Times New Roman" w:eastAsia="Times New Roman" w:hAnsi="Times New Roman" w:cs="Times New Roman"/>
          <w:sz w:val="24"/>
          <w:szCs w:val="24"/>
        </w:rPr>
        <w:t xml:space="preserve">perputaran persediaan termasuk rasio yang digunakan untuk mengukur berapa kali dana yang ditanam dalam persedian berputar dalam suatu periode. Dapat </w:t>
      </w:r>
      <w:r w:rsidRPr="002F65C1">
        <w:rPr>
          <w:rFonts w:ascii="Times New Roman" w:eastAsia="Times New Roman" w:hAnsi="Times New Roman" w:cs="Times New Roman"/>
          <w:sz w:val="24"/>
          <w:szCs w:val="24"/>
        </w:rPr>
        <w:lastRenderedPageBreak/>
        <w:t xml:space="preserve">diartikan bahwa semakin cepat barang persediaan yang akan dijual keluar maka akan semakin baik, karena akan menghasilkan penjualan dan pendapatan yang tinggi </w:t>
      </w:r>
      <w:r w:rsidRPr="002F65C1">
        <w:rPr>
          <w:rFonts w:ascii="Times New Roman" w:eastAsia="Times New Roman" w:hAnsi="Times New Roman" w:cs="Times New Roman"/>
          <w:sz w:val="24"/>
          <w:szCs w:val="24"/>
        </w:rPr>
        <w:fldChar w:fldCharType="begin" w:fldLock="1"/>
      </w:r>
      <w:r w:rsidRPr="002F65C1">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eastAsia="Times New Roman" w:hAnsi="Times New Roman" w:cs="Times New Roman"/>
          <w:sz w:val="24"/>
          <w:szCs w:val="24"/>
        </w:rPr>
        <w:fldChar w:fldCharType="separate"/>
      </w:r>
      <w:r w:rsidRPr="002F65C1">
        <w:rPr>
          <w:rFonts w:ascii="Times New Roman" w:eastAsia="Times New Roman" w:hAnsi="Times New Roman" w:cs="Times New Roman"/>
          <w:noProof/>
          <w:sz w:val="24"/>
          <w:szCs w:val="24"/>
        </w:rPr>
        <w:t>(Andriani &amp; Supriono, 2022)</w:t>
      </w:r>
      <w:r w:rsidRPr="002F65C1">
        <w:rPr>
          <w:rFonts w:ascii="Times New Roman" w:eastAsia="Times New Roman" w:hAnsi="Times New Roman" w:cs="Times New Roman"/>
          <w:sz w:val="24"/>
          <w:szCs w:val="24"/>
        </w:rPr>
        <w:fldChar w:fldCharType="end"/>
      </w:r>
      <w:r w:rsidRPr="002F65C1">
        <w:rPr>
          <w:rFonts w:ascii="Times New Roman" w:eastAsia="Times New Roman" w:hAnsi="Times New Roman" w:cs="Times New Roman"/>
          <w:sz w:val="24"/>
          <w:szCs w:val="24"/>
        </w:rPr>
        <w:t xml:space="preserve">. Namun, dalam penelitian ini bahwa persediaan tidak langsung berubah menjadi kas, tetapi akan mengalami perubahan menjadi piutang terlebih dahulu. Karena proses ini membutuhkan waktu yang lama, mengubah persediaan menjadi laba akan memerlukan waktu yang cukup panjang, dengan demikian, penelitian ini tidak dapat membuktikan adanya pengaruh yang signifikan antara perputaran persediaan terhadap </w:t>
      </w:r>
      <w:r w:rsidRPr="002F65C1">
        <w:rPr>
          <w:rFonts w:ascii="Times New Roman" w:eastAsia="Times New Roman" w:hAnsi="Times New Roman" w:cs="Times New Roman"/>
          <w:i/>
          <w:iCs/>
          <w:sz w:val="24"/>
          <w:szCs w:val="24"/>
        </w:rPr>
        <w:t>Return On Assets</w:t>
      </w:r>
      <w:r w:rsidRPr="002F65C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smayanti, 2022)</w:t>
      </w:r>
      <w:r w:rsidRPr="002F65C1">
        <w:rPr>
          <w:rFonts w:ascii="Times New Roman" w:eastAsia="Times New Roman" w:hAnsi="Times New Roman" w:cs="Times New Roman"/>
          <w:sz w:val="24"/>
          <w:szCs w:val="24"/>
        </w:rPr>
        <w:t>.</w:t>
      </w:r>
    </w:p>
    <w:p w14:paraId="09334F9D" w14:textId="384F4F61"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Hasil Penelitian ini dapat menjawab sub bab 2.3 Hipotesis Penelitian, dimana H</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Perputaran persediaan berpengaruh terhadap </w:t>
      </w:r>
      <w:r w:rsidRPr="002F65C1">
        <w:rPr>
          <w:rFonts w:ascii="Times New Roman" w:hAnsi="Times New Roman" w:cs="Times New Roman"/>
          <w:i/>
          <w:iCs/>
          <w:color w:val="000000" w:themeColor="text1"/>
          <w:sz w:val="24"/>
          <w:szCs w:val="24"/>
        </w:rPr>
        <w:t>Retrun On Assets</w:t>
      </w:r>
      <w:r w:rsidRPr="002F65C1">
        <w:rPr>
          <w:rFonts w:ascii="Times New Roman" w:hAnsi="Times New Roman" w:cs="Times New Roman"/>
          <w:color w:val="000000" w:themeColor="text1"/>
          <w:sz w:val="24"/>
          <w:szCs w:val="24"/>
        </w:rPr>
        <w:t>, maka pada penelitian ini untuk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ditolak. Dapat disimpulkan bahwa </w:t>
      </w:r>
      <w:bookmarkStart w:id="86" w:name="_Hlk141524224"/>
      <w:r w:rsidRPr="002F65C1">
        <w:rPr>
          <w:rFonts w:ascii="Times New Roman" w:hAnsi="Times New Roman" w:cs="Times New Roman"/>
          <w:color w:val="000000" w:themeColor="text1"/>
          <w:sz w:val="24"/>
          <w:szCs w:val="24"/>
        </w:rPr>
        <w:t xml:space="preserve">variabel perputaran persediaan secara parsial memiliki pengaruh positif namun tidak signifikan terhadap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pada perusahaan otomotif periode tahun 2018 – 2022.</w:t>
      </w:r>
      <w:bookmarkEnd w:id="86"/>
      <w:r w:rsidRPr="002F65C1">
        <w:rPr>
          <w:rFonts w:ascii="Times New Roman" w:hAnsi="Times New Roman" w:cs="Times New Roman"/>
          <w:color w:val="000000" w:themeColor="text1"/>
          <w:sz w:val="24"/>
          <w:szCs w:val="24"/>
        </w:rPr>
        <w:t xml:space="preserve"> Hasil penelitian ini sejalan dengan penelitian sebelumnya yang dilakukan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Mustaqim, 201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00A07E72">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Sari et al.,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00A07E72" w:rsidRPr="00A07E72">
        <w:rPr>
          <w:rFonts w:ascii="Times New Roman" w:hAnsi="Times New Roman" w:cs="Times New Roman"/>
          <w:noProof/>
          <w:color w:val="000000" w:themeColor="text1"/>
          <w:sz w:val="24"/>
          <w:szCs w:val="24"/>
        </w:rPr>
        <w:t>(E. P. Sari et al.,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Yulianti, 201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menunjukan hasil penelitian bahwa perputaran persediaan memiliki pengaruh positif namun tidak sginifikan terhadap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Namun hasil penelitian ini tidak sesuai dengan hasil penelitian yang dilakukan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Fujilestari,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Islamiah &amp; Yudiantoro,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urafika,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menjelaskan bahwa perputaran persediaan memiliki pengaruh positif dan signifikan terhadap </w:t>
      </w:r>
      <w:r w:rsidRPr="002F65C1">
        <w:rPr>
          <w:rFonts w:ascii="Times New Roman" w:hAnsi="Times New Roman" w:cs="Times New Roman"/>
          <w:i/>
          <w:iCs/>
          <w:color w:val="000000" w:themeColor="text1"/>
          <w:sz w:val="24"/>
          <w:szCs w:val="24"/>
        </w:rPr>
        <w:t>Return On Assets.</w:t>
      </w:r>
    </w:p>
    <w:p w14:paraId="1081FB4D"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87" w:name="_Toc143177428"/>
      <w:r w:rsidRPr="002F65C1">
        <w:rPr>
          <w:rFonts w:ascii="Times New Roman" w:hAnsi="Times New Roman" w:cs="Times New Roman"/>
          <w:color w:val="000000" w:themeColor="text1"/>
        </w:rPr>
        <w:lastRenderedPageBreak/>
        <w:t xml:space="preserve">Pengaruh Perputaran Kas Terhadap </w:t>
      </w:r>
      <w:r w:rsidRPr="002F65C1">
        <w:rPr>
          <w:rFonts w:ascii="Times New Roman" w:hAnsi="Times New Roman" w:cs="Times New Roman"/>
          <w:i/>
          <w:iCs/>
          <w:color w:val="000000" w:themeColor="text1"/>
        </w:rPr>
        <w:t xml:space="preserve">Return On Assets </w:t>
      </w:r>
      <w:r w:rsidRPr="002F65C1">
        <w:rPr>
          <w:rFonts w:ascii="Times New Roman" w:hAnsi="Times New Roman" w:cs="Times New Roman"/>
          <w:color w:val="000000" w:themeColor="text1"/>
        </w:rPr>
        <w:t>Pada Perusahaan Otomotif Yang Terdaftar Di BEI</w:t>
      </w:r>
      <w:bookmarkEnd w:id="87"/>
    </w:p>
    <w:p w14:paraId="6592747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Berdasarkan hasil regresi data panel metod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REM) dapat dilihat pada tabel 4.11, diketahui bahwa nilai koefisien variabel perputaran kas sebesar -0.0000746 menunjukan bahwa setiap kenaikan</w:t>
      </w:r>
      <w:r>
        <w:rPr>
          <w:rFonts w:ascii="Times New Roman" w:hAnsi="Times New Roman" w:cs="Times New Roman"/>
          <w:color w:val="000000" w:themeColor="text1"/>
          <w:sz w:val="24"/>
          <w:szCs w:val="24"/>
        </w:rPr>
        <w:t xml:space="preserve"> 1% </w:t>
      </w:r>
      <w:r w:rsidRPr="002F65C1">
        <w:rPr>
          <w:rFonts w:ascii="Times New Roman" w:hAnsi="Times New Roman" w:cs="Times New Roman"/>
          <w:color w:val="000000" w:themeColor="text1"/>
          <w:sz w:val="24"/>
          <w:szCs w:val="24"/>
        </w:rPr>
        <w:t xml:space="preserve">perputaran kas maka kemungkinan perusahaan mengalami </w:t>
      </w:r>
      <w:r>
        <w:rPr>
          <w:rFonts w:ascii="Times New Roman" w:hAnsi="Times New Roman" w:cs="Times New Roman"/>
          <w:color w:val="000000" w:themeColor="text1"/>
          <w:sz w:val="24"/>
          <w:szCs w:val="24"/>
        </w:rPr>
        <w:t xml:space="preserve">penurun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sebesar 0,0075 %. selanjutnya berdasarkan nilai prob&gt;|z|X</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adalah  0.801 &gt; 0,05, maka Ho diterima,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ditolak. Yang artinya variabel X</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berpengaruh negatif dan tidak signifikan terhadap variabel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Nilai R Square sebesar 0,</w:t>
      </w:r>
      <w:r>
        <w:rPr>
          <w:rFonts w:ascii="Times New Roman" w:hAnsi="Times New Roman" w:cs="Times New Roman"/>
          <w:sz w:val="24"/>
          <w:szCs w:val="24"/>
        </w:rPr>
        <w:t>0079</w:t>
      </w:r>
      <w:r w:rsidRPr="00EF716C">
        <w:rPr>
          <w:rFonts w:ascii="Times New Roman" w:hAnsi="Times New Roman" w:cs="Times New Roman"/>
          <w:sz w:val="24"/>
          <w:szCs w:val="24"/>
        </w:rPr>
        <w:t xml:space="preserve"> atau </w:t>
      </w:r>
      <w:r>
        <w:rPr>
          <w:rFonts w:ascii="Times New Roman" w:hAnsi="Times New Roman" w:cs="Times New Roman"/>
          <w:sz w:val="24"/>
          <w:szCs w:val="24"/>
        </w:rPr>
        <w:t>0,79</w:t>
      </w:r>
      <w:r w:rsidRPr="00EF716C">
        <w:rPr>
          <w:rFonts w:ascii="Times New Roman" w:hAnsi="Times New Roman" w:cs="Times New Roman"/>
          <w:sz w:val="24"/>
          <w:szCs w:val="24"/>
        </w:rPr>
        <w:t>%. Nilai R Square sebesar 0,</w:t>
      </w:r>
      <w:r>
        <w:rPr>
          <w:rFonts w:ascii="Times New Roman" w:hAnsi="Times New Roman" w:cs="Times New Roman"/>
          <w:sz w:val="24"/>
          <w:szCs w:val="24"/>
        </w:rPr>
        <w:t xml:space="preserve">0108 </w:t>
      </w:r>
      <w:r w:rsidRPr="00EF716C">
        <w:rPr>
          <w:rFonts w:ascii="Times New Roman" w:hAnsi="Times New Roman" w:cs="Times New Roman"/>
          <w:sz w:val="24"/>
          <w:szCs w:val="24"/>
        </w:rPr>
        <w:t xml:space="preserve">atau </w:t>
      </w:r>
      <w:r>
        <w:rPr>
          <w:rFonts w:ascii="Times New Roman" w:hAnsi="Times New Roman" w:cs="Times New Roman"/>
          <w:sz w:val="24"/>
          <w:szCs w:val="24"/>
        </w:rPr>
        <w:t>1,08</w:t>
      </w:r>
      <w:r w:rsidRPr="00EF716C">
        <w:rPr>
          <w:rFonts w:ascii="Times New Roman" w:hAnsi="Times New Roman" w:cs="Times New Roman"/>
          <w:sz w:val="24"/>
          <w:szCs w:val="24"/>
        </w:rPr>
        <w:t xml:space="preserve">%. Koefisien determinasi menunjukkan bahwa variabel independen yang terdiri dari </w:t>
      </w:r>
      <w:r>
        <w:rPr>
          <w:rFonts w:ascii="Times New Roman" w:hAnsi="Times New Roman" w:cs="Times New Roman"/>
          <w:sz w:val="24"/>
          <w:szCs w:val="24"/>
        </w:rPr>
        <w:t xml:space="preserve">perputaran kas </w:t>
      </w:r>
      <w:r w:rsidRPr="00EF716C">
        <w:rPr>
          <w:rFonts w:ascii="Times New Roman" w:hAnsi="Times New Roman" w:cs="Times New Roman"/>
          <w:sz w:val="24"/>
          <w:szCs w:val="24"/>
        </w:rPr>
        <w:t>mampu menjelaskan variabel ROA</w:t>
      </w:r>
      <w:r>
        <w:rPr>
          <w:rFonts w:ascii="Times New Roman" w:hAnsi="Times New Roman" w:cs="Times New Roman"/>
          <w:sz w:val="24"/>
          <w:szCs w:val="24"/>
        </w:rPr>
        <w:t xml:space="preserve"> pada Perusahaan otomotif yang terdaftar di BEI</w:t>
      </w:r>
      <w:r w:rsidRPr="00EF716C">
        <w:rPr>
          <w:rFonts w:ascii="Times New Roman" w:hAnsi="Times New Roman" w:cs="Times New Roman"/>
          <w:sz w:val="24"/>
          <w:szCs w:val="24"/>
        </w:rPr>
        <w:t xml:space="preserve"> sebesar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w:t>
      </w:r>
    </w:p>
    <w:p w14:paraId="3E8ADB9D"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Secara teori </w:t>
      </w:r>
      <w:r w:rsidRPr="002F65C1">
        <w:rPr>
          <w:rFonts w:ascii="Times New Roman" w:hAnsi="Times New Roman" w:cs="Times New Roman"/>
          <w:sz w:val="24"/>
          <w:szCs w:val="24"/>
        </w:rPr>
        <w:t xml:space="preserve">Menurut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perputaran kas merupakan rasio untuk mengukur tingkat modal kerja perusahaan atau ketersediaan kas yang dibutuhkan untuk membayar utang dan membiayai penjualan. Semakin cepat perputaran kas maka akan semakin cepat juga dalam mendapatkan laba.</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Dalam penelitian ini menunjukkan bahwa meskipun ada peningkatan kecepatan dalam perputaran kas yang diukur dengan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ternyata tidak selalu positif.</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Yang artinya, terlalu tingginya perputaran kas tidak selalu berarti akan menghasilkan kinerja keuangan yang lebih baik bagi perusahaan, atau adanya faktor-faktor lain yang mempengaruhi hubungan antara perputaran kas dan </w:t>
      </w:r>
      <w:r w:rsidRPr="002F65C1">
        <w:rPr>
          <w:rFonts w:ascii="Times New Roman" w:hAnsi="Times New Roman" w:cs="Times New Roman"/>
          <w:i/>
          <w:iCs/>
          <w:sz w:val="24"/>
          <w:szCs w:val="24"/>
        </w:rPr>
        <w:t xml:space="preserve">Return On Assets </w:t>
      </w:r>
      <w:r w:rsidRPr="002F65C1">
        <w:rPr>
          <w:rFonts w:ascii="Times New Roman" w:hAnsi="Times New Roman" w:cs="Times New Roman"/>
          <w:sz w:val="24"/>
          <w:szCs w:val="24"/>
        </w:rPr>
        <w:t>yang tidak diteliti</w:t>
      </w:r>
      <w:r>
        <w:rPr>
          <w:rFonts w:ascii="Times New Roman" w:hAnsi="Times New Roman" w:cs="Times New Roman"/>
          <w:sz w:val="24"/>
          <w:szCs w:val="24"/>
        </w:rPr>
        <w:t xml:space="preserve"> dalam penelitian i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Pr>
          <w:rFonts w:ascii="Times New Roman" w:hAnsi="Times New Roman" w:cs="Times New Roman"/>
          <w:sz w:val="24"/>
          <w:szCs w:val="24"/>
        </w:rPr>
        <w:fldChar w:fldCharType="separate"/>
      </w:r>
      <w:r w:rsidRPr="00EE55A9">
        <w:rPr>
          <w:rFonts w:ascii="Times New Roman" w:hAnsi="Times New Roman" w:cs="Times New Roman"/>
          <w:noProof/>
          <w:sz w:val="24"/>
          <w:szCs w:val="24"/>
        </w:rPr>
        <w:t>(Surya et al., 2017)</w:t>
      </w:r>
      <w:r>
        <w:rPr>
          <w:rFonts w:ascii="Times New Roman" w:hAnsi="Times New Roman" w:cs="Times New Roman"/>
          <w:sz w:val="24"/>
          <w:szCs w:val="24"/>
        </w:rPr>
        <w:fldChar w:fldCharType="end"/>
      </w:r>
      <w:r w:rsidRPr="002F65C1">
        <w:rPr>
          <w:rFonts w:ascii="Times New Roman" w:hAnsi="Times New Roman" w:cs="Times New Roman"/>
          <w:sz w:val="24"/>
          <w:szCs w:val="24"/>
        </w:rPr>
        <w:t>.</w:t>
      </w:r>
    </w:p>
    <w:p w14:paraId="7017DC7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Hasil Penelitian ini dapat menjawab sub bab 2.3 Hipotesis Penelitian, dimana H</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Perputaran kas berpengaruh terhadap </w:t>
      </w:r>
      <w:r w:rsidRPr="002F65C1">
        <w:rPr>
          <w:rFonts w:ascii="Times New Roman" w:hAnsi="Times New Roman" w:cs="Times New Roman"/>
          <w:i/>
          <w:iCs/>
          <w:sz w:val="24"/>
          <w:szCs w:val="24"/>
        </w:rPr>
        <w:t>Return On Assets</w:t>
      </w:r>
      <w:r w:rsidRPr="002F65C1">
        <w:rPr>
          <w:rFonts w:ascii="Times New Roman" w:hAnsi="Times New Roman" w:cs="Times New Roman"/>
          <w:color w:val="000000" w:themeColor="text1"/>
          <w:sz w:val="24"/>
          <w:szCs w:val="24"/>
        </w:rPr>
        <w:t>, maka pada penelitian ini untuk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diterima. Dapat disimpulkan bahwa </w:t>
      </w:r>
      <w:bookmarkStart w:id="88" w:name="_Hlk141524244"/>
      <w:r w:rsidRPr="002F65C1">
        <w:rPr>
          <w:rFonts w:ascii="Times New Roman" w:hAnsi="Times New Roman" w:cs="Times New Roman"/>
          <w:color w:val="000000" w:themeColor="text1"/>
          <w:sz w:val="24"/>
          <w:szCs w:val="24"/>
        </w:rPr>
        <w:t xml:space="preserve">variabel perputaran kas secara parsial memiliki pengaruh negatif dan tidak signifikan terhadap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pada perusahaan otomotif periode tahun 2018 – 2022.</w:t>
      </w:r>
      <w:bookmarkEnd w:id="88"/>
    </w:p>
    <w:p w14:paraId="5E71B78A"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penelitian ini sejalan dengan penelitian sebelumnya yang dilakukan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Tania &amp; Sutanto,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Andriani &amp; Supriono,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Tania &amp; Sutanto,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rya et al.,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menunjukan hasil penelitian bahwa perputaran kas memiliki pengaruh negatif dan tidak siginifikan terhadap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Namun hasil penelitian ini tidak sesuai dengan hasil penelitian yang dilakukan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ovika &amp; Siswanti,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urafika,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menjelaskan bahwa perputaran kas memiliki pengaruh positif dan signifikan terhadap </w:t>
      </w:r>
      <w:r w:rsidRPr="002F65C1">
        <w:rPr>
          <w:rFonts w:ascii="Times New Roman" w:hAnsi="Times New Roman" w:cs="Times New Roman"/>
          <w:i/>
          <w:iCs/>
          <w:color w:val="000000" w:themeColor="text1"/>
          <w:sz w:val="24"/>
          <w:szCs w:val="24"/>
        </w:rPr>
        <w:t>Return on Assets.</w:t>
      </w:r>
    </w:p>
    <w:p w14:paraId="4B9B2224" w14:textId="77777777" w:rsidR="00587D8C" w:rsidRPr="002F65C1" w:rsidRDefault="00587D8C" w:rsidP="00587D8C">
      <w:pPr>
        <w:spacing w:line="480" w:lineRule="auto"/>
        <w:ind w:firstLine="720"/>
        <w:jc w:val="both"/>
        <w:rPr>
          <w:rFonts w:ascii="Times New Roman" w:hAnsi="Times New Roman" w:cs="Times New Roman"/>
          <w:i/>
          <w:iCs/>
          <w:color w:val="000000" w:themeColor="text1"/>
          <w:sz w:val="24"/>
          <w:szCs w:val="24"/>
        </w:rPr>
      </w:pPr>
    </w:p>
    <w:p w14:paraId="1979A655"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6AEEC9E4" w14:textId="77777777" w:rsidR="00587D8C" w:rsidRPr="002F65C1" w:rsidRDefault="00587D8C" w:rsidP="00587D8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F67A3DD" w14:textId="77777777" w:rsidR="00587D8C" w:rsidRDefault="00587D8C" w:rsidP="00587D8C">
      <w:pPr>
        <w:pStyle w:val="Heading1"/>
        <w:spacing w:line="480" w:lineRule="auto"/>
        <w:jc w:val="center"/>
        <w:rPr>
          <w:rFonts w:ascii="Times New Roman" w:hAnsi="Times New Roman" w:cs="Times New Roman"/>
          <w:color w:val="000000" w:themeColor="text1"/>
          <w:sz w:val="24"/>
          <w:szCs w:val="24"/>
        </w:rPr>
        <w:sectPr w:rsidR="00587D8C" w:rsidSect="00233BDC">
          <w:pgSz w:w="12240" w:h="15840"/>
          <w:pgMar w:top="1701" w:right="1701" w:bottom="1701" w:left="2268" w:header="720" w:footer="720" w:gutter="0"/>
          <w:cols w:space="720"/>
          <w:titlePg/>
          <w:docGrid w:linePitch="360"/>
        </w:sectPr>
      </w:pPr>
    </w:p>
    <w:p w14:paraId="65C426D0" w14:textId="56AE7FBF" w:rsidR="00587D8C" w:rsidRDefault="00587D8C" w:rsidP="00587D8C">
      <w:pPr>
        <w:pStyle w:val="Heading1"/>
        <w:spacing w:line="480" w:lineRule="auto"/>
        <w:jc w:val="center"/>
        <w:rPr>
          <w:rFonts w:ascii="Times New Roman" w:hAnsi="Times New Roman" w:cs="Times New Roman"/>
          <w:color w:val="000000" w:themeColor="text1"/>
          <w:sz w:val="24"/>
          <w:szCs w:val="24"/>
        </w:rPr>
      </w:pPr>
      <w:bookmarkStart w:id="89" w:name="_Toc143177429"/>
      <w:r>
        <w:rPr>
          <w:rFonts w:ascii="Times New Roman" w:hAnsi="Times New Roman" w:cs="Times New Roman"/>
          <w:color w:val="000000" w:themeColor="text1"/>
          <w:sz w:val="24"/>
          <w:szCs w:val="24"/>
        </w:rPr>
        <w:lastRenderedPageBreak/>
        <w:t>BAB V</w:t>
      </w:r>
      <w:bookmarkEnd w:id="89"/>
    </w:p>
    <w:p w14:paraId="3111E47D" w14:textId="77777777" w:rsidR="00587D8C" w:rsidRDefault="00587D8C" w:rsidP="00587D8C">
      <w:pPr>
        <w:pStyle w:val="Heading1"/>
        <w:spacing w:line="480" w:lineRule="auto"/>
        <w:jc w:val="center"/>
        <w:rPr>
          <w:rFonts w:ascii="Times New Roman" w:hAnsi="Times New Roman" w:cs="Times New Roman"/>
          <w:color w:val="000000" w:themeColor="text1"/>
          <w:sz w:val="24"/>
          <w:szCs w:val="24"/>
        </w:rPr>
      </w:pPr>
      <w:bookmarkStart w:id="90" w:name="_Toc143177430"/>
      <w:r>
        <w:rPr>
          <w:rFonts w:ascii="Times New Roman" w:hAnsi="Times New Roman" w:cs="Times New Roman"/>
          <w:color w:val="000000" w:themeColor="text1"/>
          <w:sz w:val="24"/>
          <w:szCs w:val="24"/>
        </w:rPr>
        <w:t>KESIMPULAN DAN SARAN</w:t>
      </w:r>
      <w:bookmarkEnd w:id="90"/>
    </w:p>
    <w:p w14:paraId="16774A9B" w14:textId="77777777" w:rsidR="00587D8C" w:rsidRPr="0056023D" w:rsidRDefault="00587D8C" w:rsidP="00587D8C"/>
    <w:p w14:paraId="7975E2D0" w14:textId="77777777" w:rsidR="00587D8C" w:rsidRPr="00274145"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91" w:name="_Toc143177431"/>
      <w:r w:rsidRPr="00274145">
        <w:rPr>
          <w:rFonts w:ascii="Times New Roman" w:hAnsi="Times New Roman" w:cs="Times New Roman"/>
          <w:color w:val="000000" w:themeColor="text1"/>
          <w:sz w:val="24"/>
          <w:szCs w:val="24"/>
        </w:rPr>
        <w:t>Kesimpulan</w:t>
      </w:r>
      <w:bookmarkEnd w:id="91"/>
    </w:p>
    <w:p w14:paraId="3A8B42D8" w14:textId="77777777" w:rsidR="00587D8C" w:rsidRDefault="00587D8C" w:rsidP="00587D8C">
      <w:pPr>
        <w:spacing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hasil analisis data dan pengujian hipotesis mengenai Pengaruh Perputaran Piutang, Perputaran Persediaan dan Perputaran Kas terhadap </w:t>
      </w:r>
      <w:r>
        <w:rPr>
          <w:rFonts w:ascii="Times New Roman" w:hAnsi="Times New Roman" w:cs="Times New Roman"/>
          <w:i/>
          <w:iCs/>
          <w:color w:val="000000" w:themeColor="text1"/>
          <w:sz w:val="24"/>
          <w:szCs w:val="24"/>
        </w:rPr>
        <w:t xml:space="preserve">Return On Assets </w:t>
      </w:r>
      <w:r>
        <w:rPr>
          <w:rFonts w:ascii="Times New Roman" w:hAnsi="Times New Roman" w:cs="Times New Roman"/>
          <w:color w:val="000000" w:themeColor="text1"/>
          <w:sz w:val="24"/>
          <w:szCs w:val="24"/>
        </w:rPr>
        <w:t>pada Perusahaan Otomotif yang Terdaftar di Bursa Efek Indonesia periode 2018 – 2022, dapat disimpulkan bahwa:</w:t>
      </w:r>
    </w:p>
    <w:p w14:paraId="0B9026EC"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Nilai R Square sebesar 0,</w:t>
      </w:r>
      <w:r>
        <w:rPr>
          <w:rFonts w:ascii="Times New Roman" w:hAnsi="Times New Roman" w:cs="Times New Roman"/>
          <w:sz w:val="24"/>
          <w:szCs w:val="24"/>
        </w:rPr>
        <w:t>0188 atau 1,88%</w:t>
      </w:r>
      <w:r w:rsidRPr="00EF716C">
        <w:rPr>
          <w:rFonts w:ascii="Times New Roman" w:hAnsi="Times New Roman" w:cs="Times New Roman"/>
          <w:sz w:val="24"/>
          <w:szCs w:val="24"/>
        </w:rPr>
        <w:t xml:space="preserve">. Koefisien determinasi menunjukkan bahwa variabel independen </w:t>
      </w:r>
      <w:r>
        <w:rPr>
          <w:rFonts w:ascii="Times New Roman" w:hAnsi="Times New Roman" w:cs="Times New Roman"/>
          <w:sz w:val="24"/>
          <w:szCs w:val="24"/>
        </w:rPr>
        <w:t xml:space="preserve">perputaran piutang </w:t>
      </w:r>
      <w:r w:rsidRPr="00EF716C">
        <w:rPr>
          <w:rFonts w:ascii="Times New Roman" w:hAnsi="Times New Roman" w:cs="Times New Roman"/>
          <w:sz w:val="24"/>
          <w:szCs w:val="24"/>
        </w:rPr>
        <w:t xml:space="preserve">mampu menjelaskan variabel </w:t>
      </w:r>
      <w:r>
        <w:rPr>
          <w:rFonts w:ascii="Times New Roman" w:hAnsi="Times New Roman" w:cs="Times New Roman"/>
          <w:i/>
          <w:iCs/>
          <w:color w:val="000000" w:themeColor="text1"/>
          <w:sz w:val="24"/>
          <w:szCs w:val="24"/>
        </w:rPr>
        <w:t>Return On Assets</w:t>
      </w:r>
      <w:r>
        <w:rPr>
          <w:rFonts w:ascii="Times New Roman" w:hAnsi="Times New Roman" w:cs="Times New Roman"/>
          <w:sz w:val="24"/>
          <w:szCs w:val="24"/>
        </w:rPr>
        <w:t xml:space="preserve"> pada Perusahaan otomotif yang terdaftar di BEI</w:t>
      </w:r>
      <w:r w:rsidRPr="00EF716C">
        <w:rPr>
          <w:rFonts w:ascii="Times New Roman" w:hAnsi="Times New Roman" w:cs="Times New Roman"/>
          <w:sz w:val="24"/>
          <w:szCs w:val="24"/>
        </w:rPr>
        <w:t xml:space="preserve"> sebesar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Hasil regresi, menunjukkan bahwa perputaran piutang berpengaruh negatif dan signifikan terhadap </w:t>
      </w:r>
      <w:r>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perusahaan pada perusahaan otomotif yang terdaftar di BEI periode tahun 2018 – 2022.</w:t>
      </w:r>
    </w:p>
    <w:p w14:paraId="3431E608"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Nilai R Square sebesar 0,</w:t>
      </w:r>
      <w:r>
        <w:rPr>
          <w:rFonts w:ascii="Times New Roman" w:hAnsi="Times New Roman" w:cs="Times New Roman"/>
          <w:sz w:val="24"/>
          <w:szCs w:val="24"/>
        </w:rPr>
        <w:t>0094 atau 0,94%</w:t>
      </w:r>
      <w:r w:rsidRPr="00EF716C">
        <w:rPr>
          <w:rFonts w:ascii="Times New Roman" w:hAnsi="Times New Roman" w:cs="Times New Roman"/>
          <w:sz w:val="24"/>
          <w:szCs w:val="24"/>
        </w:rPr>
        <w:t xml:space="preserve">. Koefisien determinasi menunjukkan bahwa variabel independen </w:t>
      </w:r>
      <w:r>
        <w:rPr>
          <w:rFonts w:ascii="Times New Roman" w:hAnsi="Times New Roman" w:cs="Times New Roman"/>
          <w:sz w:val="24"/>
          <w:szCs w:val="24"/>
        </w:rPr>
        <w:t xml:space="preserve">perputaran persediaan </w:t>
      </w:r>
      <w:r w:rsidRPr="00EF716C">
        <w:rPr>
          <w:rFonts w:ascii="Times New Roman" w:hAnsi="Times New Roman" w:cs="Times New Roman"/>
          <w:sz w:val="24"/>
          <w:szCs w:val="24"/>
        </w:rPr>
        <w:t>mampu menjelaskan variabel ROA</w:t>
      </w:r>
      <w:r>
        <w:rPr>
          <w:rFonts w:ascii="Times New Roman" w:hAnsi="Times New Roman" w:cs="Times New Roman"/>
          <w:sz w:val="24"/>
          <w:szCs w:val="24"/>
        </w:rPr>
        <w:t xml:space="preserve"> pada Perusahaan otomotif yang terdaftar di BEI BEI</w:t>
      </w:r>
      <w:r w:rsidRPr="00EF716C">
        <w:rPr>
          <w:rFonts w:ascii="Times New Roman" w:hAnsi="Times New Roman" w:cs="Times New Roman"/>
          <w:sz w:val="24"/>
          <w:szCs w:val="24"/>
        </w:rPr>
        <w:t xml:space="preserve"> sebesar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color w:val="000000" w:themeColor="text1"/>
          <w:sz w:val="24"/>
          <w:szCs w:val="24"/>
        </w:rPr>
        <w:t xml:space="preserve">Hasil regresi menunjukkan bahwa perputaran persediaan berpengaruh positif tetapi tidak signifikan terhadap </w:t>
      </w:r>
      <w:r>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ROA) perusahaan. </w:t>
      </w:r>
    </w:p>
    <w:p w14:paraId="79528084"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Nilai R Square sebesar 0,</w:t>
      </w:r>
      <w:r>
        <w:rPr>
          <w:rFonts w:ascii="Times New Roman" w:hAnsi="Times New Roman" w:cs="Times New Roman"/>
          <w:sz w:val="24"/>
          <w:szCs w:val="24"/>
        </w:rPr>
        <w:t xml:space="preserve">0108 </w:t>
      </w:r>
      <w:r w:rsidRPr="00EF716C">
        <w:rPr>
          <w:rFonts w:ascii="Times New Roman" w:hAnsi="Times New Roman" w:cs="Times New Roman"/>
          <w:sz w:val="24"/>
          <w:szCs w:val="24"/>
        </w:rPr>
        <w:t xml:space="preserve">atau </w:t>
      </w:r>
      <w:r>
        <w:rPr>
          <w:rFonts w:ascii="Times New Roman" w:hAnsi="Times New Roman" w:cs="Times New Roman"/>
          <w:sz w:val="24"/>
          <w:szCs w:val="24"/>
        </w:rPr>
        <w:t>1,08</w:t>
      </w:r>
      <w:r w:rsidRPr="00EF716C">
        <w:rPr>
          <w:rFonts w:ascii="Times New Roman" w:hAnsi="Times New Roman" w:cs="Times New Roman"/>
          <w:sz w:val="24"/>
          <w:szCs w:val="24"/>
        </w:rPr>
        <w:t xml:space="preserve">%. Koefisien determinasi menunjukkan bahwa variabel independen dari </w:t>
      </w:r>
      <w:r>
        <w:rPr>
          <w:rFonts w:ascii="Times New Roman" w:hAnsi="Times New Roman" w:cs="Times New Roman"/>
          <w:sz w:val="24"/>
          <w:szCs w:val="24"/>
        </w:rPr>
        <w:t xml:space="preserve">perputaran kas </w:t>
      </w:r>
      <w:r w:rsidRPr="00EF716C">
        <w:rPr>
          <w:rFonts w:ascii="Times New Roman" w:hAnsi="Times New Roman" w:cs="Times New Roman"/>
          <w:sz w:val="24"/>
          <w:szCs w:val="24"/>
        </w:rPr>
        <w:t>mampu menjelaskan variabel ROA</w:t>
      </w:r>
      <w:r>
        <w:rPr>
          <w:rFonts w:ascii="Times New Roman" w:hAnsi="Times New Roman" w:cs="Times New Roman"/>
          <w:sz w:val="24"/>
          <w:szCs w:val="24"/>
        </w:rPr>
        <w:t xml:space="preserve"> pada Perusahaan otomotif yang terdaftar di BEI</w:t>
      </w:r>
      <w:r w:rsidRPr="00EF716C">
        <w:rPr>
          <w:rFonts w:ascii="Times New Roman" w:hAnsi="Times New Roman" w:cs="Times New Roman"/>
          <w:sz w:val="24"/>
          <w:szCs w:val="24"/>
        </w:rPr>
        <w:t xml:space="preserve"> sebesar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Hasil </w:t>
      </w:r>
      <w:r>
        <w:rPr>
          <w:rFonts w:ascii="Times New Roman" w:hAnsi="Times New Roman" w:cs="Times New Roman"/>
          <w:color w:val="000000" w:themeColor="text1"/>
          <w:sz w:val="24"/>
          <w:szCs w:val="24"/>
        </w:rPr>
        <w:lastRenderedPageBreak/>
        <w:t xml:space="preserve">regresi menunjukkan bahwa perputaran kas berpengaruh negatif, namun tidak signifikan, terhadap </w:t>
      </w:r>
      <w:r>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ROA) perusahaan.</w:t>
      </w:r>
    </w:p>
    <w:p w14:paraId="6D195052"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hasil penelitian, dapat disimpulkan bahwa periode 2018-2022, perusahaan Otomotif mencatat nilai maksimum </w:t>
      </w:r>
      <w:r w:rsidRPr="009575CD">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ROA) sebesar 0,3099 pada tahun 2018 yang dicapai oleh PT MPMX. Sementara itu, nilai minimum ROA adalah sebesar 0,0004 yang terjadi pada tahun 2021 di PT PRAS. Secara rata-rata, ROA perusahaan Otomotif selama periode 2018-2022 adalah sebesar 0,0622091, dengan nilai standar deviasi sebesar 0,0661749.</w:t>
      </w:r>
    </w:p>
    <w:p w14:paraId="7F2B4A1A"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9575CD">
        <w:rPr>
          <w:rFonts w:ascii="Times New Roman" w:hAnsi="Times New Roman" w:cs="Times New Roman"/>
          <w:color w:val="000000" w:themeColor="text1"/>
          <w:sz w:val="24"/>
          <w:szCs w:val="24"/>
        </w:rPr>
        <w:t>Dari hasil uji koefisien determinasi menunjukan hanya 3,71%. Selebihnya, sekitar 96,29%</w:t>
      </w:r>
      <w:r>
        <w:rPr>
          <w:rFonts w:ascii="Times New Roman" w:hAnsi="Times New Roman" w:cs="Times New Roman"/>
          <w:color w:val="000000" w:themeColor="text1"/>
          <w:sz w:val="24"/>
          <w:szCs w:val="24"/>
        </w:rPr>
        <w:t xml:space="preserve"> </w:t>
      </w:r>
      <w:r w:rsidRPr="009575CD">
        <w:rPr>
          <w:rFonts w:ascii="Times New Roman" w:hAnsi="Times New Roman" w:cs="Times New Roman"/>
          <w:color w:val="000000" w:themeColor="text1"/>
          <w:sz w:val="24"/>
          <w:szCs w:val="24"/>
        </w:rPr>
        <w:t xml:space="preserve">pengaruh perputaran piutang, perputaran persediaan dan perputaran kas terhadap </w:t>
      </w:r>
      <w:r w:rsidRPr="009575CD">
        <w:rPr>
          <w:rFonts w:ascii="Times New Roman" w:hAnsi="Times New Roman" w:cs="Times New Roman"/>
          <w:i/>
          <w:iCs/>
          <w:color w:val="000000" w:themeColor="text1"/>
          <w:sz w:val="24"/>
          <w:szCs w:val="24"/>
        </w:rPr>
        <w:t>Return On Assets</w:t>
      </w:r>
      <w:r w:rsidRPr="009575CD">
        <w:rPr>
          <w:rFonts w:ascii="Times New Roman" w:hAnsi="Times New Roman" w:cs="Times New Roman"/>
          <w:color w:val="000000" w:themeColor="text1"/>
          <w:sz w:val="24"/>
          <w:szCs w:val="24"/>
        </w:rPr>
        <w:t xml:space="preserve"> dipengaruhi oleh faktor faktor lain yang tidak dimasukan dalam penelitian ini.</w:t>
      </w:r>
    </w:p>
    <w:p w14:paraId="3AC6D270" w14:textId="77777777" w:rsidR="00587D8C"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92" w:name="_Toc143177432"/>
      <w:r>
        <w:rPr>
          <w:rFonts w:ascii="Times New Roman" w:hAnsi="Times New Roman" w:cs="Times New Roman"/>
          <w:color w:val="000000" w:themeColor="text1"/>
          <w:sz w:val="24"/>
          <w:szCs w:val="24"/>
        </w:rPr>
        <w:t>Saran</w:t>
      </w:r>
      <w:bookmarkEnd w:id="92"/>
      <w:r>
        <w:rPr>
          <w:rFonts w:ascii="Times New Roman" w:hAnsi="Times New Roman" w:cs="Times New Roman"/>
          <w:color w:val="000000" w:themeColor="text1"/>
          <w:sz w:val="24"/>
          <w:szCs w:val="24"/>
        </w:rPr>
        <w:t xml:space="preserve"> </w:t>
      </w:r>
    </w:p>
    <w:p w14:paraId="7883EA6D" w14:textId="77777777" w:rsidR="00587D8C" w:rsidRDefault="00587D8C" w:rsidP="00587D8C">
      <w:pPr>
        <w:spacing w:line="48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hasil analisis data dan pengujian hipotesis mengenai Pengaruh Perputaran Piutang, Perputaran Persediaan dan Perputaran Kas terhadap </w:t>
      </w:r>
      <w:r>
        <w:rPr>
          <w:rFonts w:ascii="Times New Roman" w:hAnsi="Times New Roman" w:cs="Times New Roman"/>
          <w:i/>
          <w:iCs/>
          <w:color w:val="000000" w:themeColor="text1"/>
          <w:sz w:val="24"/>
          <w:szCs w:val="24"/>
        </w:rPr>
        <w:t xml:space="preserve">Return On Assets </w:t>
      </w:r>
      <w:r>
        <w:rPr>
          <w:rFonts w:ascii="Times New Roman" w:hAnsi="Times New Roman" w:cs="Times New Roman"/>
          <w:color w:val="000000" w:themeColor="text1"/>
          <w:sz w:val="24"/>
          <w:szCs w:val="24"/>
        </w:rPr>
        <w:t>pada Perusahaan Otomotif yang Terdaftar di Bursa Efek Indonesia periode 2018 – 2022, Saran yang dapat berikan adalah sebagai berikut:</w:t>
      </w:r>
    </w:p>
    <w:p w14:paraId="77C54C55" w14:textId="77777777" w:rsidR="00587D8C" w:rsidRPr="00274145"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r w:rsidRPr="00295704">
        <w:rPr>
          <w:rFonts w:ascii="Times New Roman" w:hAnsi="Times New Roman" w:cs="Times New Roman"/>
          <w:color w:val="000000" w:themeColor="text1"/>
          <w:sz w:val="24"/>
          <w:szCs w:val="24"/>
        </w:rPr>
        <w:t>Perputaran piutang tidak memiliki pengaruh yang signifikan terhadap ROA dalam</w:t>
      </w:r>
      <w:r>
        <w:rPr>
          <w:rFonts w:ascii="Times New Roman" w:hAnsi="Times New Roman" w:cs="Times New Roman"/>
          <w:color w:val="000000" w:themeColor="text1"/>
          <w:sz w:val="24"/>
          <w:szCs w:val="24"/>
        </w:rPr>
        <w:t xml:space="preserve"> penelitian ini, </w:t>
      </w:r>
      <w:r w:rsidRPr="00295704">
        <w:rPr>
          <w:rFonts w:ascii="Times New Roman" w:hAnsi="Times New Roman" w:cs="Times New Roman"/>
          <w:color w:val="000000" w:themeColor="text1"/>
          <w:sz w:val="24"/>
          <w:szCs w:val="24"/>
        </w:rPr>
        <w:t xml:space="preserve">mungkin </w:t>
      </w:r>
      <w:r>
        <w:rPr>
          <w:rFonts w:ascii="Times New Roman" w:hAnsi="Times New Roman" w:cs="Times New Roman"/>
          <w:color w:val="000000" w:themeColor="text1"/>
          <w:sz w:val="24"/>
          <w:szCs w:val="24"/>
        </w:rPr>
        <w:t xml:space="preserve">dengan </w:t>
      </w:r>
      <w:r w:rsidRPr="00295704">
        <w:rPr>
          <w:rFonts w:ascii="Times New Roman" w:hAnsi="Times New Roman" w:cs="Times New Roman"/>
          <w:color w:val="000000" w:themeColor="text1"/>
          <w:sz w:val="24"/>
          <w:szCs w:val="24"/>
        </w:rPr>
        <w:t>mempertimbangkan penambahan variabel lain yang mungkin memiliki pengaruh terhadap ROA perusahaan otomotif</w:t>
      </w:r>
      <w:r>
        <w:rPr>
          <w:rFonts w:ascii="Times New Roman" w:hAnsi="Times New Roman" w:cs="Times New Roman"/>
          <w:color w:val="000000" w:themeColor="text1"/>
          <w:sz w:val="24"/>
          <w:szCs w:val="24"/>
        </w:rPr>
        <w:t xml:space="preserve"> dan p</w:t>
      </w:r>
      <w:r w:rsidRPr="00274145">
        <w:rPr>
          <w:rFonts w:ascii="Times New Roman" w:hAnsi="Times New Roman" w:cs="Times New Roman"/>
          <w:color w:val="000000" w:themeColor="text1"/>
          <w:sz w:val="24"/>
          <w:szCs w:val="24"/>
        </w:rPr>
        <w:t>erusahaan di</w:t>
      </w:r>
      <w:r>
        <w:rPr>
          <w:rFonts w:ascii="Times New Roman" w:hAnsi="Times New Roman" w:cs="Times New Roman"/>
          <w:color w:val="000000" w:themeColor="text1"/>
          <w:sz w:val="24"/>
          <w:szCs w:val="24"/>
        </w:rPr>
        <w:t xml:space="preserve"> s</w:t>
      </w:r>
      <w:r w:rsidRPr="00274145">
        <w:rPr>
          <w:rFonts w:ascii="Times New Roman" w:hAnsi="Times New Roman" w:cs="Times New Roman"/>
          <w:color w:val="000000" w:themeColor="text1"/>
          <w:sz w:val="24"/>
          <w:szCs w:val="24"/>
        </w:rPr>
        <w:t xml:space="preserve">ektor otomotif sebaiknya </w:t>
      </w:r>
      <w:r>
        <w:rPr>
          <w:rFonts w:ascii="Times New Roman" w:hAnsi="Times New Roman" w:cs="Times New Roman"/>
          <w:color w:val="000000" w:themeColor="text1"/>
          <w:sz w:val="24"/>
          <w:szCs w:val="24"/>
        </w:rPr>
        <w:t>memperhatikan</w:t>
      </w:r>
      <w:r w:rsidRPr="00274145">
        <w:rPr>
          <w:rFonts w:ascii="Times New Roman" w:hAnsi="Times New Roman" w:cs="Times New Roman"/>
          <w:color w:val="000000" w:themeColor="text1"/>
          <w:sz w:val="24"/>
          <w:szCs w:val="24"/>
        </w:rPr>
        <w:t xml:space="preserve"> </w:t>
      </w:r>
      <w:r w:rsidRPr="00274145">
        <w:rPr>
          <w:rFonts w:ascii="Times New Roman" w:hAnsi="Times New Roman" w:cs="Times New Roman"/>
          <w:color w:val="000000" w:themeColor="text1"/>
          <w:sz w:val="24"/>
          <w:szCs w:val="24"/>
        </w:rPr>
        <w:lastRenderedPageBreak/>
        <w:t>manajemen kredit yang efisien guna menghindari dampak negatif terhadap keuangan perusahaan.</w:t>
      </w:r>
    </w:p>
    <w:p w14:paraId="670E5914" w14:textId="77777777" w:rsidR="00587D8C"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r w:rsidRPr="003878C6">
        <w:rPr>
          <w:rFonts w:ascii="Times New Roman" w:hAnsi="Times New Roman" w:cs="Times New Roman"/>
          <w:color w:val="000000" w:themeColor="text1"/>
          <w:sz w:val="24"/>
          <w:szCs w:val="24"/>
        </w:rPr>
        <w:t>Perputaran persediaan</w:t>
      </w:r>
      <w:r>
        <w:rPr>
          <w:rFonts w:ascii="Times New Roman" w:hAnsi="Times New Roman" w:cs="Times New Roman"/>
          <w:color w:val="000000" w:themeColor="text1"/>
          <w:sz w:val="24"/>
          <w:szCs w:val="24"/>
        </w:rPr>
        <w:t xml:space="preserve"> dalam penelitian ini</w:t>
      </w:r>
      <w:r w:rsidRPr="003878C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w:t>
      </w:r>
      <w:r w:rsidRPr="003878C6">
        <w:rPr>
          <w:rFonts w:ascii="Times New Roman" w:hAnsi="Times New Roman" w:cs="Times New Roman"/>
          <w:color w:val="000000" w:themeColor="text1"/>
          <w:sz w:val="24"/>
          <w:szCs w:val="24"/>
        </w:rPr>
        <w:t xml:space="preserve">pengaruh positif </w:t>
      </w:r>
      <w:r>
        <w:rPr>
          <w:rFonts w:ascii="Times New Roman" w:hAnsi="Times New Roman" w:cs="Times New Roman"/>
          <w:color w:val="000000" w:themeColor="text1"/>
          <w:sz w:val="24"/>
          <w:szCs w:val="24"/>
        </w:rPr>
        <w:t>m</w:t>
      </w:r>
      <w:r w:rsidRPr="003878C6">
        <w:rPr>
          <w:rFonts w:ascii="Times New Roman" w:hAnsi="Times New Roman" w:cs="Times New Roman"/>
          <w:color w:val="000000" w:themeColor="text1"/>
          <w:sz w:val="24"/>
          <w:szCs w:val="24"/>
        </w:rPr>
        <w:t xml:space="preserve">eskipun tidak tidak signifikan secara statistik, </w:t>
      </w:r>
      <w:r>
        <w:rPr>
          <w:rFonts w:ascii="Times New Roman" w:hAnsi="Times New Roman" w:cs="Times New Roman"/>
          <w:color w:val="000000" w:themeColor="text1"/>
          <w:sz w:val="24"/>
          <w:szCs w:val="24"/>
        </w:rPr>
        <w:t>perusahaan harus</w:t>
      </w:r>
      <w:r w:rsidRPr="003878C6">
        <w:rPr>
          <w:rFonts w:ascii="Times New Roman" w:hAnsi="Times New Roman" w:cs="Times New Roman"/>
          <w:color w:val="000000" w:themeColor="text1"/>
          <w:sz w:val="24"/>
          <w:szCs w:val="24"/>
        </w:rPr>
        <w:t xml:space="preserve"> bisa mempertimbangkan bagaimana mengelola persediaan dengan lebih efisien untuk mempengaruhi ROA</w:t>
      </w:r>
      <w:r w:rsidRPr="006F4611">
        <w:rPr>
          <w:rFonts w:ascii="Times New Roman" w:hAnsi="Times New Roman" w:cs="Times New Roman"/>
          <w:color w:val="000000" w:themeColor="text1"/>
          <w:sz w:val="24"/>
          <w:szCs w:val="24"/>
        </w:rPr>
        <w:t>.</w:t>
      </w:r>
    </w:p>
    <w:p w14:paraId="2C7C4C61" w14:textId="77777777" w:rsidR="00587D8C" w:rsidRPr="00274145"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r w:rsidRPr="00274145">
        <w:rPr>
          <w:rFonts w:ascii="Times New Roman" w:hAnsi="Times New Roman" w:cs="Times New Roman"/>
          <w:color w:val="000000" w:themeColor="text1"/>
          <w:sz w:val="24"/>
          <w:szCs w:val="24"/>
        </w:rPr>
        <w:t>Pengelolaan kas perlu dijalankan secara efektif oleh manajer guna menghasilkan pendapatan yang berkontribusi pada peningkatan profitabilitas perusahaan.</w:t>
      </w:r>
    </w:p>
    <w:p w14:paraId="5562CB7B" w14:textId="2DB94E77" w:rsidR="00D161D1" w:rsidRPr="00587D8C"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 peneliti selanjutnya memberikan variabel tambahan yang berpotensi mempengaruhi </w:t>
      </w:r>
      <w:r w:rsidRPr="00B533C1">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perusahaan dan menambah jumlah periode pengambilan sampel, agar memberikan gambaran yang lebih komprehensif tentang bagaimana perputaran piutang, perputaran persediaan dan perputaran kas berhubungan dengan  </w:t>
      </w:r>
      <w:r w:rsidRPr="00B533C1">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perusahaan</w:t>
      </w:r>
    </w:p>
    <w:p w14:paraId="3F92A8F8" w14:textId="77777777" w:rsidR="00D161D1" w:rsidRPr="00AD566E" w:rsidRDefault="00D161D1" w:rsidP="00156EDF">
      <w:pPr>
        <w:spacing w:line="480" w:lineRule="auto"/>
        <w:jc w:val="both"/>
        <w:rPr>
          <w:rFonts w:ascii="Times New Roman" w:hAnsi="Times New Roman" w:cs="Times New Roman"/>
          <w:sz w:val="24"/>
          <w:szCs w:val="24"/>
        </w:rPr>
      </w:pPr>
    </w:p>
    <w:bookmarkEnd w:id="0"/>
    <w:p w14:paraId="5D4B100B" w14:textId="28FD9CCC" w:rsidR="00233BDC" w:rsidRPr="00AD566E" w:rsidRDefault="00233BDC" w:rsidP="00AA1ECB">
      <w:pPr>
        <w:spacing w:line="480" w:lineRule="auto"/>
        <w:rPr>
          <w:rFonts w:ascii="Times New Roman" w:hAnsi="Times New Roman" w:cs="Times New Roman"/>
          <w:sz w:val="24"/>
          <w:szCs w:val="24"/>
        </w:rPr>
        <w:sectPr w:rsidR="00233BDC" w:rsidRPr="00AD566E" w:rsidSect="00233BDC">
          <w:pgSz w:w="12240" w:h="15840"/>
          <w:pgMar w:top="1701" w:right="1701" w:bottom="1701" w:left="2268" w:header="720" w:footer="720" w:gutter="0"/>
          <w:cols w:space="720"/>
          <w:titlePg/>
          <w:docGrid w:linePitch="360"/>
        </w:sectPr>
      </w:pPr>
    </w:p>
    <w:p w14:paraId="23B35335" w14:textId="77777777" w:rsidR="001E5521" w:rsidRPr="00AD566E" w:rsidRDefault="007647E6" w:rsidP="00156EDF">
      <w:pPr>
        <w:pStyle w:val="Heading1"/>
        <w:spacing w:line="480" w:lineRule="auto"/>
        <w:jc w:val="center"/>
        <w:rPr>
          <w:rFonts w:ascii="Times New Roman" w:hAnsi="Times New Roman" w:cs="Times New Roman"/>
          <w:b/>
          <w:bCs/>
          <w:color w:val="auto"/>
          <w:sz w:val="24"/>
          <w:szCs w:val="24"/>
        </w:rPr>
      </w:pPr>
      <w:bookmarkStart w:id="93" w:name="_Toc143177433"/>
      <w:r w:rsidRPr="00AD566E">
        <w:rPr>
          <w:rFonts w:ascii="Times New Roman" w:hAnsi="Times New Roman" w:cs="Times New Roman"/>
          <w:b/>
          <w:bCs/>
          <w:color w:val="auto"/>
          <w:sz w:val="24"/>
          <w:szCs w:val="24"/>
        </w:rPr>
        <w:lastRenderedPageBreak/>
        <w:t>DAFTAR PUSTAKA</w:t>
      </w:r>
      <w:bookmarkEnd w:id="93"/>
    </w:p>
    <w:p w14:paraId="318BF098" w14:textId="77777777" w:rsidR="00CB66DA" w:rsidRPr="00AD566E" w:rsidRDefault="00CB66DA" w:rsidP="00156EDF">
      <w:pPr>
        <w:spacing w:line="480" w:lineRule="auto"/>
        <w:rPr>
          <w:rFonts w:ascii="Times New Roman" w:hAnsi="Times New Roman" w:cs="Times New Roman"/>
          <w:sz w:val="24"/>
          <w:szCs w:val="24"/>
        </w:rPr>
      </w:pPr>
    </w:p>
    <w:p w14:paraId="0DF61683" w14:textId="4F027496" w:rsidR="00A07E72" w:rsidRPr="00A07E72" w:rsidRDefault="003521FA"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sz w:val="24"/>
          <w:szCs w:val="24"/>
        </w:rPr>
        <w:fldChar w:fldCharType="begin" w:fldLock="1"/>
      </w:r>
      <w:r w:rsidRPr="00A07E72">
        <w:rPr>
          <w:rFonts w:ascii="Times New Roman" w:hAnsi="Times New Roman" w:cs="Times New Roman"/>
          <w:sz w:val="24"/>
          <w:szCs w:val="24"/>
        </w:rPr>
        <w:instrText xml:space="preserve">ADDIN Mendeley Bibliography CSL_BIBLIOGRAPHY </w:instrText>
      </w:r>
      <w:r w:rsidRPr="00A07E72">
        <w:rPr>
          <w:rFonts w:ascii="Times New Roman" w:hAnsi="Times New Roman" w:cs="Times New Roman"/>
          <w:sz w:val="24"/>
          <w:szCs w:val="24"/>
        </w:rPr>
        <w:fldChar w:fldCharType="separate"/>
      </w:r>
      <w:r w:rsidR="00A07E72" w:rsidRPr="00A07E72">
        <w:rPr>
          <w:rFonts w:ascii="Times New Roman" w:hAnsi="Times New Roman" w:cs="Times New Roman"/>
          <w:noProof/>
          <w:kern w:val="0"/>
          <w:sz w:val="24"/>
          <w:szCs w:val="24"/>
        </w:rPr>
        <w:t xml:space="preserve">Adib, N., &amp; Ghofar, A. (2021). </w:t>
      </w:r>
      <w:r w:rsidR="00A07E72" w:rsidRPr="00A07E72">
        <w:rPr>
          <w:rFonts w:ascii="Times New Roman" w:hAnsi="Times New Roman" w:cs="Times New Roman"/>
          <w:i/>
          <w:iCs/>
          <w:noProof/>
          <w:kern w:val="0"/>
          <w:sz w:val="24"/>
          <w:szCs w:val="24"/>
        </w:rPr>
        <w:t>Investasi Saham</w:t>
      </w:r>
      <w:r w:rsidR="00A07E72" w:rsidRPr="00A07E72">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34CA595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gusfianto Pratama, N. (2022). </w:t>
      </w:r>
      <w:r w:rsidRPr="00A07E72">
        <w:rPr>
          <w:rFonts w:ascii="Times New Roman" w:hAnsi="Times New Roman" w:cs="Times New Roman"/>
          <w:i/>
          <w:iCs/>
          <w:noProof/>
          <w:kern w:val="0"/>
          <w:sz w:val="24"/>
          <w:szCs w:val="24"/>
        </w:rPr>
        <w:t>Dasar - Dasar Manajemen Keuangan</w:t>
      </w:r>
      <w:r w:rsidRPr="00A07E72">
        <w:rPr>
          <w:rFonts w:ascii="Times New Roman" w:hAnsi="Times New Roman" w:cs="Times New Roman"/>
          <w:noProof/>
          <w:kern w:val="0"/>
          <w:sz w:val="24"/>
          <w:szCs w:val="24"/>
        </w:rPr>
        <w:t xml:space="preserve"> (A. Bairizki (ed.); cetakan pe). Seval.</w:t>
      </w:r>
    </w:p>
    <w:p w14:paraId="51D2F9F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ndebar, W. (2020). </w:t>
      </w:r>
      <w:r w:rsidRPr="00A07E72">
        <w:rPr>
          <w:rFonts w:ascii="Times New Roman" w:hAnsi="Times New Roman" w:cs="Times New Roman"/>
          <w:i/>
          <w:iCs/>
          <w:noProof/>
          <w:kern w:val="0"/>
          <w:sz w:val="24"/>
          <w:szCs w:val="24"/>
        </w:rPr>
        <w:t>Gara-gara Pasar Otomotif 2019 Lesu, Pembiayaan Adira Finance Turun 1 Persen</w:t>
      </w:r>
      <w:r w:rsidRPr="00A07E72">
        <w:rPr>
          <w:rFonts w:ascii="Times New Roman" w:hAnsi="Times New Roman" w:cs="Times New Roman"/>
          <w:noProof/>
          <w:kern w:val="0"/>
          <w:sz w:val="24"/>
          <w:szCs w:val="24"/>
        </w:rPr>
        <w:t>. Gridoto.com. https://www.gridoto.com/read/222034559/gara-gara-pasar-otomotif-2019-lesu-pembiayaan-adira-finance-turun-1-persen</w:t>
      </w:r>
    </w:p>
    <w:p w14:paraId="25CD110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A07E72">
        <w:rPr>
          <w:rFonts w:ascii="Times New Roman" w:hAnsi="Times New Roman" w:cs="Times New Roman"/>
          <w:i/>
          <w:iCs/>
          <w:noProof/>
          <w:kern w:val="0"/>
          <w:sz w:val="24"/>
          <w:szCs w:val="24"/>
        </w:rPr>
        <w:t>Jurnal Ekonomi Dan Teknik Informatik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0</w:t>
      </w:r>
      <w:r w:rsidRPr="00A07E72">
        <w:rPr>
          <w:rFonts w:ascii="Times New Roman" w:hAnsi="Times New Roman" w:cs="Times New Roman"/>
          <w:noProof/>
          <w:kern w:val="0"/>
          <w:sz w:val="24"/>
          <w:szCs w:val="24"/>
        </w:rPr>
        <w:t>(1), 47–59.</w:t>
      </w:r>
    </w:p>
    <w:p w14:paraId="471373F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Bahri, S. (2016).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CV ANDI OFFSET.</w:t>
      </w:r>
    </w:p>
    <w:p w14:paraId="5054A19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Bungin, B. (2015). </w:t>
      </w:r>
      <w:r w:rsidRPr="00A07E72">
        <w:rPr>
          <w:rFonts w:ascii="Times New Roman" w:hAnsi="Times New Roman" w:cs="Times New Roman"/>
          <w:i/>
          <w:iCs/>
          <w:noProof/>
          <w:kern w:val="0"/>
          <w:sz w:val="24"/>
          <w:szCs w:val="24"/>
        </w:rPr>
        <w:t>METODELOGI PENELITIAN SOSIAL DAN EKONOMI</w:t>
      </w:r>
      <w:r w:rsidRPr="00A07E72">
        <w:rPr>
          <w:rFonts w:ascii="Times New Roman" w:hAnsi="Times New Roman" w:cs="Times New Roman"/>
          <w:noProof/>
          <w:kern w:val="0"/>
          <w:sz w:val="24"/>
          <w:szCs w:val="24"/>
        </w:rPr>
        <w:t xml:space="preserve"> (kedua). PRENAMEDIA GROUP.</w:t>
      </w:r>
    </w:p>
    <w:p w14:paraId="59C74BE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Dewi, D. S. (2021). PENGARUH PERPUTARAN PIUTANG USAHA DAN PERSEDIAAN TERHADAP RETURN ON ASSET PADA PERUSAHAAN AGRIBISNIS YANG GO PUBLIK. </w:t>
      </w:r>
      <w:r w:rsidRPr="00A07E72">
        <w:rPr>
          <w:rFonts w:ascii="Times New Roman" w:hAnsi="Times New Roman" w:cs="Times New Roman"/>
          <w:i/>
          <w:iCs/>
          <w:noProof/>
          <w:kern w:val="0"/>
          <w:sz w:val="24"/>
          <w:szCs w:val="24"/>
        </w:rPr>
        <w:t>Jurnal Manajemen dan Bisnis</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3</w:t>
      </w:r>
      <w:r w:rsidRPr="00A07E72">
        <w:rPr>
          <w:rFonts w:ascii="Times New Roman" w:hAnsi="Times New Roman" w:cs="Times New Roman"/>
          <w:noProof/>
          <w:kern w:val="0"/>
          <w:sz w:val="24"/>
          <w:szCs w:val="24"/>
        </w:rPr>
        <w:t>(1).</w:t>
      </w:r>
    </w:p>
    <w:p w14:paraId="4DB701E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ffendi, R. (2020). </w:t>
      </w:r>
      <w:r w:rsidRPr="00A07E72">
        <w:rPr>
          <w:rFonts w:ascii="Times New Roman" w:hAnsi="Times New Roman" w:cs="Times New Roman"/>
          <w:i/>
          <w:iCs/>
          <w:noProof/>
          <w:kern w:val="0"/>
          <w:sz w:val="24"/>
          <w:szCs w:val="24"/>
        </w:rPr>
        <w:t>Accounting Principles</w:t>
      </w:r>
      <w:r w:rsidRPr="00A07E72">
        <w:rPr>
          <w:rFonts w:ascii="Times New Roman" w:hAnsi="Times New Roman" w:cs="Times New Roman"/>
          <w:noProof/>
          <w:kern w:val="0"/>
          <w:sz w:val="24"/>
          <w:szCs w:val="24"/>
        </w:rPr>
        <w:t xml:space="preserve"> (5 ed.). Kharisma Putra Utama Offset. http://www.rajagrafindo.co.id</w:t>
      </w:r>
    </w:p>
    <w:p w14:paraId="00CFFA5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A07E72">
        <w:rPr>
          <w:rFonts w:ascii="Times New Roman" w:hAnsi="Times New Roman" w:cs="Times New Roman"/>
          <w:i/>
          <w:iCs/>
          <w:noProof/>
          <w:kern w:val="0"/>
          <w:sz w:val="24"/>
          <w:szCs w:val="24"/>
        </w:rPr>
        <w:t>Penelitian Penyuluhan Pertanian</w:t>
      </w:r>
      <w:r w:rsidRPr="00A07E72">
        <w:rPr>
          <w:rFonts w:ascii="Times New Roman" w:hAnsi="Times New Roman" w:cs="Times New Roman"/>
          <w:noProof/>
          <w:kern w:val="0"/>
          <w:sz w:val="24"/>
          <w:szCs w:val="24"/>
        </w:rPr>
        <w:t xml:space="preserve"> ( matias julyus fika Sirait (ed.)). Yayasan Kita Menulis.</w:t>
      </w:r>
    </w:p>
    <w:p w14:paraId="45C3C12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rmaini. (2021). </w:t>
      </w:r>
      <w:r w:rsidRPr="00A07E72">
        <w:rPr>
          <w:rFonts w:ascii="Times New Roman" w:hAnsi="Times New Roman" w:cs="Times New Roman"/>
          <w:i/>
          <w:iCs/>
          <w:noProof/>
          <w:kern w:val="0"/>
          <w:sz w:val="24"/>
          <w:szCs w:val="24"/>
        </w:rPr>
        <w:t>Dasar Dara Manajemen Keuangan</w:t>
      </w:r>
      <w:r w:rsidRPr="00A07E72">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01D513E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ahmi. (2015). </w:t>
      </w:r>
      <w:r w:rsidRPr="00A07E72">
        <w:rPr>
          <w:rFonts w:ascii="Times New Roman" w:hAnsi="Times New Roman" w:cs="Times New Roman"/>
          <w:i/>
          <w:iCs/>
          <w:noProof/>
          <w:kern w:val="0"/>
          <w:sz w:val="24"/>
          <w:szCs w:val="24"/>
        </w:rPr>
        <w:t>Analisis Laporan Keuangan</w:t>
      </w:r>
      <w:r w:rsidRPr="00A07E72">
        <w:rPr>
          <w:rFonts w:ascii="Times New Roman" w:hAnsi="Times New Roman" w:cs="Times New Roman"/>
          <w:noProof/>
          <w:kern w:val="0"/>
          <w:sz w:val="24"/>
          <w:szCs w:val="24"/>
        </w:rPr>
        <w:t>. ALFABETA, CV.</w:t>
      </w:r>
    </w:p>
    <w:p w14:paraId="6669BFC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aisal Maliki Baskoro / FMB. (2021). </w:t>
      </w:r>
      <w:r w:rsidRPr="00A07E72">
        <w:rPr>
          <w:rFonts w:ascii="Times New Roman" w:hAnsi="Times New Roman" w:cs="Times New Roman"/>
          <w:i/>
          <w:iCs/>
          <w:noProof/>
          <w:kern w:val="0"/>
          <w:sz w:val="24"/>
          <w:szCs w:val="24"/>
        </w:rPr>
        <w:t>Hampir Semua Divisi Turun, Laba Astra International Terkontraksi 22%</w:t>
      </w:r>
      <w:r w:rsidRPr="00A07E72">
        <w:rPr>
          <w:rFonts w:ascii="Times New Roman" w:hAnsi="Times New Roman" w:cs="Times New Roman"/>
          <w:noProof/>
          <w:kern w:val="0"/>
          <w:sz w:val="24"/>
          <w:szCs w:val="24"/>
        </w:rPr>
        <w:t>. BeritaSatu.com. https://www-beritasatu-com.cdn.ampproject.org/v/s/www.beritasatu.com/ekonomi/763785/hampir-semua-divisi-turun-laba-astra-international-terkontraksi-22/amp?amp_gsa=1&amp;amp_js_v=a9&amp;usqp=mq331AQKKAFQArABIIACAw%3D%3D#amp_tf=Dari %251%24s&amp;aoh=16777217051612&amp;refe</w:t>
      </w:r>
    </w:p>
    <w:p w14:paraId="01EF82A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Firman, D. (2018). Pengaruh perputaran kas dan perputaran piutang terhadap return on assets pada perusahaan keramik yang terdaftar di Bursa Efek Indonesia. </w:t>
      </w:r>
      <w:r w:rsidRPr="00A07E72">
        <w:rPr>
          <w:rFonts w:ascii="Times New Roman" w:hAnsi="Times New Roman" w:cs="Times New Roman"/>
          <w:i/>
          <w:iCs/>
          <w:noProof/>
          <w:kern w:val="0"/>
          <w:sz w:val="24"/>
          <w:szCs w:val="24"/>
        </w:rPr>
        <w:t>Jurnal Studi Akuntansi &amp; Keuangan</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 7–14.</w:t>
      </w:r>
    </w:p>
    <w:p w14:paraId="5C74EC9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ujilestari, E. (2020). Pengaruh Perputaran Piutang dan Perputaran Persediaan terhadap Return on Asset pada Perusahaan Otomotif dan Komponen Periode 2013-2018 The effect of receivable turnover and inventory turnonver on return on asset against automotive companies period 2013-20. </w:t>
      </w:r>
      <w:r w:rsidRPr="00A07E72">
        <w:rPr>
          <w:rFonts w:ascii="Times New Roman" w:hAnsi="Times New Roman" w:cs="Times New Roman"/>
          <w:i/>
          <w:iCs/>
          <w:noProof/>
          <w:kern w:val="0"/>
          <w:sz w:val="24"/>
          <w:szCs w:val="24"/>
        </w:rPr>
        <w:t>Indonesian Journal Of Economics and Management</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1), 235–244.</w:t>
      </w:r>
    </w:p>
    <w:p w14:paraId="0CA5D44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arilawang, L., Kawulur, A. F., &amp; Sumual, F. M. (2021). Pengaruh Perputaran Piutang Dan Leverage Terhadap Profitabilitas Di Perusahaan Pembiayaan Yang Ada Di Bursa Efek Indonesia 2016-2019. </w:t>
      </w:r>
      <w:r w:rsidRPr="00A07E72">
        <w:rPr>
          <w:rFonts w:ascii="Times New Roman" w:hAnsi="Times New Roman" w:cs="Times New Roman"/>
          <w:i/>
          <w:iCs/>
          <w:noProof/>
          <w:kern w:val="0"/>
          <w:sz w:val="24"/>
          <w:szCs w:val="24"/>
        </w:rPr>
        <w:t>JAIM</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17–29.</w:t>
      </w:r>
    </w:p>
    <w:p w14:paraId="50CD435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ry. (2015).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PT Grasindo.</w:t>
      </w:r>
    </w:p>
    <w:p w14:paraId="6D9E40F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y. (2015).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xml:space="preserve"> (pertama). Grasindo.</w:t>
      </w:r>
    </w:p>
    <w:p w14:paraId="6B3033E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y. (2016).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Adipramono (ed.)). PT Grasindo.</w:t>
      </w:r>
    </w:p>
    <w:p w14:paraId="3344FB6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idayat, W. W. (2018).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F. Fabri (ed.); pertama). Uwais Inspirasi Indonesia.</w:t>
      </w:r>
    </w:p>
    <w:p w14:paraId="786DF62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IAI. (2015). </w:t>
      </w:r>
      <w:r w:rsidRPr="00A07E72">
        <w:rPr>
          <w:rFonts w:ascii="Times New Roman" w:hAnsi="Times New Roman" w:cs="Times New Roman"/>
          <w:i/>
          <w:iCs/>
          <w:noProof/>
          <w:kern w:val="0"/>
          <w:sz w:val="24"/>
          <w:szCs w:val="24"/>
        </w:rPr>
        <w:t>PSAK 1 Penyajian Laporan Keuangan 2015</w:t>
      </w:r>
      <w:r w:rsidRPr="00A07E72">
        <w:rPr>
          <w:rFonts w:ascii="Times New Roman" w:hAnsi="Times New Roman" w:cs="Times New Roman"/>
          <w:noProof/>
          <w:kern w:val="0"/>
          <w:sz w:val="24"/>
          <w:szCs w:val="24"/>
        </w:rPr>
        <w:t xml:space="preserve"> (revisi 201).</w:t>
      </w:r>
    </w:p>
    <w:p w14:paraId="2D88746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Manufaktur Yang Terdaftar Di BEI Tahun 2019-2021. </w:t>
      </w:r>
      <w:r w:rsidRPr="00A07E72">
        <w:rPr>
          <w:rFonts w:ascii="Times New Roman" w:hAnsi="Times New Roman" w:cs="Times New Roman"/>
          <w:i/>
          <w:iCs/>
          <w:noProof/>
          <w:kern w:val="0"/>
          <w:sz w:val="24"/>
          <w:szCs w:val="24"/>
        </w:rPr>
        <w:t xml:space="preserve">Al-Mal: Jurnal </w:t>
      </w:r>
      <w:r w:rsidRPr="00A07E72">
        <w:rPr>
          <w:rFonts w:ascii="Times New Roman" w:hAnsi="Times New Roman" w:cs="Times New Roman"/>
          <w:i/>
          <w:iCs/>
          <w:noProof/>
          <w:kern w:val="0"/>
          <w:sz w:val="24"/>
          <w:szCs w:val="24"/>
        </w:rPr>
        <w:lastRenderedPageBreak/>
        <w:t>Akuntansi dan Keuangan Islam</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3</w:t>
      </w:r>
      <w:r w:rsidRPr="00A07E72">
        <w:rPr>
          <w:rFonts w:ascii="Times New Roman" w:hAnsi="Times New Roman" w:cs="Times New Roman"/>
          <w:noProof/>
          <w:kern w:val="0"/>
          <w:sz w:val="24"/>
          <w:szCs w:val="24"/>
        </w:rPr>
        <w:t>(2), 177–197. https://doi.org/10.24042/al-mal.v3i2.12146</w:t>
      </w:r>
    </w:p>
    <w:p w14:paraId="66E59B2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Juan, N. E. (2013). </w:t>
      </w:r>
      <w:r w:rsidRPr="00A07E72">
        <w:rPr>
          <w:rFonts w:ascii="Times New Roman" w:hAnsi="Times New Roman" w:cs="Times New Roman"/>
          <w:i/>
          <w:iCs/>
          <w:noProof/>
          <w:kern w:val="0"/>
          <w:sz w:val="24"/>
          <w:szCs w:val="24"/>
        </w:rPr>
        <w:t>Standar Akuntansi Keuangan</w:t>
      </w:r>
      <w:r w:rsidRPr="00A07E72">
        <w:rPr>
          <w:rFonts w:ascii="Times New Roman" w:hAnsi="Times New Roman" w:cs="Times New Roman"/>
          <w:noProof/>
          <w:kern w:val="0"/>
          <w:sz w:val="24"/>
          <w:szCs w:val="24"/>
        </w:rPr>
        <w:t xml:space="preserve"> (E. sri Suharsi (ed.); Edisi 2). Salemba Empat.</w:t>
      </w:r>
    </w:p>
    <w:p w14:paraId="117E394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Juliana, V., &amp; Sidik, S. (2020). Pengaruh Perputaran Kas dan Perputaran Piutang Terhadap Profitabilitas Pada Perusahaan Pertambangan Subsektor Batu Bara Periode 2016-2020. </w:t>
      </w:r>
      <w:r w:rsidRPr="00A07E72">
        <w:rPr>
          <w:rFonts w:ascii="Times New Roman" w:hAnsi="Times New Roman" w:cs="Times New Roman"/>
          <w:i/>
          <w:iCs/>
          <w:noProof/>
          <w:kern w:val="0"/>
          <w:sz w:val="24"/>
          <w:szCs w:val="24"/>
        </w:rPr>
        <w:t>AKUISISI JOURNAL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6</w:t>
      </w:r>
      <w:r w:rsidRPr="00A07E72">
        <w:rPr>
          <w:rFonts w:ascii="Times New Roman" w:hAnsi="Times New Roman" w:cs="Times New Roman"/>
          <w:noProof/>
          <w:kern w:val="0"/>
          <w:sz w:val="24"/>
          <w:szCs w:val="24"/>
        </w:rPr>
        <w:t>(02), 104–110.</w:t>
      </w:r>
    </w:p>
    <w:p w14:paraId="32683A4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abuhung, M. (2013). Sistem Informasi Akuntansi Penerimaan Dan Pengeluaran Kas Untuk Perencanaan Dan Pengendalian Keuangan Pada Organisasi Nirlaba Keagamaan. </w:t>
      </w:r>
      <w:r w:rsidRPr="00A07E72">
        <w:rPr>
          <w:rFonts w:ascii="Times New Roman" w:hAnsi="Times New Roman" w:cs="Times New Roman"/>
          <w:i/>
          <w:iCs/>
          <w:noProof/>
          <w:kern w:val="0"/>
          <w:sz w:val="24"/>
          <w:szCs w:val="24"/>
        </w:rPr>
        <w:t>Jurnal Ekonomi dan Bisnis</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3), 339–348. https://doi.org/10.1017/CBO9781107415324.004</w:t>
      </w:r>
    </w:p>
    <w:p w14:paraId="63907555"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asmir. (2018). </w:t>
      </w:r>
      <w:r w:rsidRPr="00A07E72">
        <w:rPr>
          <w:rFonts w:ascii="Times New Roman" w:hAnsi="Times New Roman" w:cs="Times New Roman"/>
          <w:i/>
          <w:iCs/>
          <w:noProof/>
          <w:kern w:val="0"/>
          <w:sz w:val="24"/>
          <w:szCs w:val="24"/>
        </w:rPr>
        <w:t>Analisis Laporan Keuangan</w:t>
      </w:r>
      <w:r w:rsidRPr="00A07E72">
        <w:rPr>
          <w:rFonts w:ascii="Times New Roman" w:hAnsi="Times New Roman" w:cs="Times New Roman"/>
          <w:noProof/>
          <w:kern w:val="0"/>
          <w:sz w:val="24"/>
          <w:szCs w:val="24"/>
        </w:rPr>
        <w:t xml:space="preserve"> (pertama). RajaGrafindo Persada.</w:t>
      </w:r>
    </w:p>
    <w:p w14:paraId="37F218E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usumastuti, A. (2020). </w:t>
      </w:r>
      <w:r w:rsidRPr="00A07E72">
        <w:rPr>
          <w:rFonts w:ascii="Times New Roman" w:hAnsi="Times New Roman" w:cs="Times New Roman"/>
          <w:i/>
          <w:iCs/>
          <w:noProof/>
          <w:kern w:val="0"/>
          <w:sz w:val="24"/>
          <w:szCs w:val="24"/>
        </w:rPr>
        <w:t>Metode Penelitian Kuantitatif</w:t>
      </w:r>
      <w:r w:rsidRPr="00A07E72">
        <w:rPr>
          <w:rFonts w:ascii="Times New Roman" w:hAnsi="Times New Roman" w:cs="Times New Roman"/>
          <w:noProof/>
          <w:kern w:val="0"/>
          <w:sz w:val="24"/>
          <w:szCs w:val="24"/>
        </w:rPr>
        <w:t xml:space="preserve"> (Pertama). CV BUDI UTAMA. https://www.google.co.id/books/edition/Metode_Penelitian_Kuantitatif/Zw8REAAAQBAJ?hl=id&amp;gbpv=1&amp;dq=Populasi+menurut+arifin&amp;pg=PA32&amp;printsec=frontcover</w:t>
      </w:r>
    </w:p>
    <w:p w14:paraId="5DB2BD72" w14:textId="77777777" w:rsid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A07E72">
        <w:rPr>
          <w:rFonts w:ascii="Times New Roman" w:hAnsi="Times New Roman" w:cs="Times New Roman"/>
          <w:i/>
          <w:iCs/>
          <w:noProof/>
          <w:kern w:val="0"/>
          <w:sz w:val="24"/>
          <w:szCs w:val="24"/>
        </w:rPr>
        <w:t>AKUISISI JOURNAL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6</w:t>
      </w:r>
      <w:r w:rsidRPr="00A07E72">
        <w:rPr>
          <w:rFonts w:ascii="Times New Roman" w:hAnsi="Times New Roman" w:cs="Times New Roman"/>
          <w:noProof/>
          <w:kern w:val="0"/>
          <w:sz w:val="24"/>
          <w:szCs w:val="24"/>
        </w:rPr>
        <w:t>(01), 39–43.</w:t>
      </w:r>
    </w:p>
    <w:p w14:paraId="041C1CE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p>
    <w:p w14:paraId="2D1AA29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Mahyudin, M., Pertiwi, D., Suprapti, E., Rachma, N., Purwitasari, D. ayu, Lidyana, N., GhazalahRahman, K., Putri,  trivosa A. N. H., Diana, F., Sejati,  fajar rina, Handayani, W. T., Thaha, S. W. salmiyah, &amp; Rustianawati, T. H. mutimmah. (2023).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71DC756F"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A07E72">
        <w:rPr>
          <w:rFonts w:ascii="Times New Roman" w:hAnsi="Times New Roman" w:cs="Times New Roman"/>
          <w:i/>
          <w:iCs/>
          <w:noProof/>
          <w:kern w:val="0"/>
          <w:sz w:val="24"/>
          <w:szCs w:val="24"/>
        </w:rPr>
        <w:t>Visi Ilmu Sosial dan Humaniora (VISH)</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 https://ejournal.uhn.ac.id/index.php/humaniora/</w:t>
      </w:r>
    </w:p>
    <w:p w14:paraId="319229D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egasari, D. (2020). </w:t>
      </w:r>
      <w:r w:rsidRPr="00A07E72">
        <w:rPr>
          <w:rFonts w:ascii="Times New Roman" w:hAnsi="Times New Roman" w:cs="Times New Roman"/>
          <w:i/>
          <w:iCs/>
          <w:noProof/>
          <w:kern w:val="0"/>
          <w:sz w:val="24"/>
          <w:szCs w:val="24"/>
        </w:rPr>
        <w:t>Pandemi, Laba Astra International Anjlok 49 Persen</w:t>
      </w:r>
      <w:r w:rsidRPr="00A07E72">
        <w:rPr>
          <w:rFonts w:ascii="Times New Roman" w:hAnsi="Times New Roman" w:cs="Times New Roman"/>
          <w:noProof/>
          <w:kern w:val="0"/>
          <w:sz w:val="24"/>
          <w:szCs w:val="24"/>
        </w:rPr>
        <w:t>. Kompas Tv. https://www-kompas-tv.cdn.ampproject.org/v/s/www.kompas.tv/amp/article/118928/videos/pandemi-laba-astra-international-anjlok-49-persen?amp_gsa=1&amp;amp_js_v=a9&amp;usqp=mq331AQKKAFQArABIIACAw%3D%3D#amp_tf=Dari %251%24s&amp;aoh=16777217051612&amp;referrer=https%3A%2F%2Fw</w:t>
      </w:r>
    </w:p>
    <w:p w14:paraId="4F5B38E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uamar, Y. (2020). </w:t>
      </w:r>
      <w:r w:rsidRPr="00A07E72">
        <w:rPr>
          <w:rFonts w:ascii="Times New Roman" w:hAnsi="Times New Roman" w:cs="Times New Roman"/>
          <w:i/>
          <w:iCs/>
          <w:noProof/>
          <w:kern w:val="0"/>
          <w:sz w:val="24"/>
          <w:szCs w:val="24"/>
        </w:rPr>
        <w:t>Sektor Manufaktur RI 2019 Lesu, 11 Saham Otomotif Ini Merana</w:t>
      </w:r>
      <w:r w:rsidRPr="00A07E72">
        <w:rPr>
          <w:rFonts w:ascii="Times New Roman" w:hAnsi="Times New Roman" w:cs="Times New Roman"/>
          <w:noProof/>
          <w:kern w:val="0"/>
          <w:sz w:val="24"/>
          <w:szCs w:val="24"/>
        </w:rPr>
        <w:t>. CNBC Indonesia. https://www.cnbcindonesia.com/market/20200206164015-</w:t>
      </w:r>
      <w:r w:rsidRPr="00A07E72">
        <w:rPr>
          <w:rFonts w:ascii="Times New Roman" w:hAnsi="Times New Roman" w:cs="Times New Roman"/>
          <w:noProof/>
          <w:kern w:val="0"/>
          <w:sz w:val="24"/>
          <w:szCs w:val="24"/>
        </w:rPr>
        <w:lastRenderedPageBreak/>
        <w:t>17-135908/sektor-manufaktur-ri-2019-lesu-11-saham-otomotif-ini-merana</w:t>
      </w:r>
    </w:p>
    <w:p w14:paraId="79A3BB8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ustaqim, D. C. (2019). GARMEN YANG TERDAFTAR DI BURSA EFEK INDONESIA TAHUN 2017-2019. </w:t>
      </w:r>
      <w:r w:rsidRPr="00A07E72">
        <w:rPr>
          <w:rFonts w:ascii="Times New Roman" w:hAnsi="Times New Roman" w:cs="Times New Roman"/>
          <w:i/>
          <w:iCs/>
          <w:noProof/>
          <w:kern w:val="0"/>
          <w:sz w:val="24"/>
          <w:szCs w:val="24"/>
        </w:rPr>
        <w:t>Manajemen Keuangan</w:t>
      </w:r>
      <w:r w:rsidRPr="00A07E72">
        <w:rPr>
          <w:rFonts w:ascii="Times New Roman" w:hAnsi="Times New Roman" w:cs="Times New Roman"/>
          <w:noProof/>
          <w:kern w:val="0"/>
          <w:sz w:val="24"/>
          <w:szCs w:val="24"/>
        </w:rPr>
        <w:t>, 1–14.</w:t>
      </w:r>
    </w:p>
    <w:p w14:paraId="195F202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orfai, Indah, M. F., Nugroho, P. S., Qariati, N. I., Hadi, Z., Rahman, E., &amp; Anggraeni, S. (2022). </w:t>
      </w:r>
      <w:r w:rsidRPr="00A07E72">
        <w:rPr>
          <w:rFonts w:ascii="Times New Roman" w:hAnsi="Times New Roman" w:cs="Times New Roman"/>
          <w:i/>
          <w:iCs/>
          <w:noProof/>
          <w:kern w:val="0"/>
          <w:sz w:val="24"/>
          <w:szCs w:val="24"/>
        </w:rPr>
        <w:t>APLIKASI PROGAM STATA</w:t>
      </w:r>
      <w:r w:rsidRPr="00A07E72">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71619C2F"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ovika, W., &amp; Siswanti, T. (2022). PENGARUH PERPUTARAN KAS, PERPUTARAN PIUTANG DAN PERPUTARAN PERSEDIAAN TERHADAP PROFITABILITAS (STUDI EMPIRIS PERUSAHAAN MANUFAKTUR – SUBSEKTOR MAKANAN DAN MINUMAN YANG TERDAFTAR DI BEI PERIODE TAHUN 2017-2019. </w:t>
      </w:r>
      <w:r w:rsidRPr="00A07E72">
        <w:rPr>
          <w:rFonts w:ascii="Times New Roman" w:hAnsi="Times New Roman" w:cs="Times New Roman"/>
          <w:i/>
          <w:iCs/>
          <w:noProof/>
          <w:kern w:val="0"/>
          <w:sz w:val="24"/>
          <w:szCs w:val="24"/>
        </w:rPr>
        <w:t>JIMA Jurnal Ilmiah Mahasiswa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43–56.</w:t>
      </w:r>
    </w:p>
    <w:p w14:paraId="48B1A85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A07E72">
        <w:rPr>
          <w:rFonts w:ascii="Times New Roman" w:hAnsi="Times New Roman" w:cs="Times New Roman"/>
          <w:i/>
          <w:iCs/>
          <w:noProof/>
          <w:kern w:val="0"/>
          <w:sz w:val="24"/>
          <w:szCs w:val="24"/>
        </w:rPr>
        <w:t>JURNAL AKUNTANSI DAN BISNIS : Jurnal Program Studi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4</w:t>
      </w:r>
      <w:r w:rsidRPr="00A07E72">
        <w:rPr>
          <w:rFonts w:ascii="Times New Roman" w:hAnsi="Times New Roman" w:cs="Times New Roman"/>
          <w:noProof/>
          <w:kern w:val="0"/>
          <w:sz w:val="24"/>
          <w:szCs w:val="24"/>
        </w:rPr>
        <w:t>(1). https://doi.org/10.31289/jab.v4i1.1532</w:t>
      </w:r>
    </w:p>
    <w:p w14:paraId="6294EA33"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Pernamawati, G. A. (2018). </w:t>
      </w:r>
      <w:r w:rsidRPr="00A07E72">
        <w:rPr>
          <w:rFonts w:ascii="Times New Roman" w:hAnsi="Times New Roman" w:cs="Times New Roman"/>
          <w:i/>
          <w:iCs/>
          <w:noProof/>
          <w:kern w:val="0"/>
          <w:sz w:val="24"/>
          <w:szCs w:val="24"/>
        </w:rPr>
        <w:t>Akuntansi dan Implementasinya dalam koperasi dan UMKM</w:t>
      </w:r>
      <w:r w:rsidRPr="00A07E72">
        <w:rPr>
          <w:rFonts w:ascii="Times New Roman" w:hAnsi="Times New Roman" w:cs="Times New Roman"/>
          <w:noProof/>
          <w:kern w:val="0"/>
          <w:sz w:val="24"/>
          <w:szCs w:val="24"/>
        </w:rPr>
        <w:t xml:space="preserve"> (kesatu). Raja Grafindo.</w:t>
      </w:r>
    </w:p>
    <w:p w14:paraId="05E98E6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Priyatno, D. (2022). </w:t>
      </w:r>
      <w:r w:rsidRPr="00A07E72">
        <w:rPr>
          <w:rFonts w:ascii="Times New Roman" w:hAnsi="Times New Roman" w:cs="Times New Roman"/>
          <w:i/>
          <w:iCs/>
          <w:noProof/>
          <w:kern w:val="0"/>
          <w:sz w:val="24"/>
          <w:szCs w:val="24"/>
        </w:rPr>
        <w:t>OLAH DATA SENDIRI ANALISIS REGRESI LINEAR DENGAN SPSS DAN ANALISIS REGRESI DATA PANEL DENGAN EVIEWS</w:t>
      </w:r>
      <w:r w:rsidRPr="00A07E72">
        <w:rPr>
          <w:rFonts w:ascii="Times New Roman" w:hAnsi="Times New Roman" w:cs="Times New Roman"/>
          <w:noProof/>
          <w:kern w:val="0"/>
          <w:sz w:val="24"/>
          <w:szCs w:val="24"/>
        </w:rPr>
        <w:t xml:space="preserve"> (Arie Praba). CV ANDI OFFSET. https://www.google.co.id/books/edition/Olah_Data_Sendiri_Analisis_Regresi_Linie/ISeyEAAAQBAJ?hl=id&amp;gbpv=1&amp;dq=regresi+data+panel&amp;pg=PA5&amp;printsec=frontcover</w:t>
      </w:r>
    </w:p>
    <w:p w14:paraId="6C07EFA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Putra, F. A. R. (2022). </w:t>
      </w:r>
      <w:r w:rsidRPr="00A07E72">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A07E72">
        <w:rPr>
          <w:rFonts w:ascii="Times New Roman" w:hAnsi="Times New Roman" w:cs="Times New Roman"/>
          <w:noProof/>
          <w:kern w:val="0"/>
          <w:sz w:val="24"/>
          <w:szCs w:val="24"/>
        </w:rPr>
        <w:t>.</w:t>
      </w:r>
    </w:p>
    <w:p w14:paraId="0781163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ahayu, R. (2023). </w:t>
      </w:r>
      <w:r w:rsidRPr="00A07E72">
        <w:rPr>
          <w:rFonts w:ascii="Times New Roman" w:hAnsi="Times New Roman" w:cs="Times New Roman"/>
          <w:i/>
          <w:iCs/>
          <w:noProof/>
          <w:kern w:val="0"/>
          <w:sz w:val="24"/>
          <w:szCs w:val="24"/>
        </w:rPr>
        <w:t>Pertama Kalinya dalam 4 tahun, laba raksasa otomotif Toyota Turun</w:t>
      </w:r>
      <w:r w:rsidRPr="00A07E72">
        <w:rPr>
          <w:rFonts w:ascii="Times New Roman" w:hAnsi="Times New Roman" w:cs="Times New Roman"/>
          <w:noProof/>
          <w:kern w:val="0"/>
          <w:sz w:val="24"/>
          <w:szCs w:val="24"/>
        </w:rPr>
        <w:t>. Tren Asia. https://m.trenasia.com/pertama-kalinya-dalam-4-tahun-laba-raksasa-otomotif-toyota-turun</w:t>
      </w:r>
    </w:p>
    <w:p w14:paraId="7E3EC35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ifkhan. (2022). </w:t>
      </w:r>
      <w:r w:rsidRPr="00A07E72">
        <w:rPr>
          <w:rFonts w:ascii="Times New Roman" w:hAnsi="Times New Roman" w:cs="Times New Roman"/>
          <w:i/>
          <w:iCs/>
          <w:noProof/>
          <w:kern w:val="0"/>
          <w:sz w:val="24"/>
          <w:szCs w:val="24"/>
        </w:rPr>
        <w:t>MEMBACA HASIL REGRESI DATA PANEL</w:t>
      </w:r>
      <w:r w:rsidRPr="00A07E72">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48D93F7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udianto. (2012).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xml:space="preserve"> (S. Saat (ed.)). Erlangga.</w:t>
      </w:r>
    </w:p>
    <w:p w14:paraId="5163B3A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usli, M., &amp; Triandini, E. (2022). </w:t>
      </w:r>
      <w:r w:rsidRPr="00A07E72">
        <w:rPr>
          <w:rFonts w:ascii="Times New Roman" w:hAnsi="Times New Roman" w:cs="Times New Roman"/>
          <w:i/>
          <w:iCs/>
          <w:noProof/>
          <w:kern w:val="0"/>
          <w:sz w:val="24"/>
          <w:szCs w:val="24"/>
        </w:rPr>
        <w:t>MEMODELKAN SISTEM INFORMASI BERORIENTASI OBJEK</w:t>
      </w:r>
      <w:r w:rsidRPr="00A07E72">
        <w:rPr>
          <w:rFonts w:ascii="Times New Roman" w:hAnsi="Times New Roman" w:cs="Times New Roman"/>
          <w:noProof/>
          <w:kern w:val="0"/>
          <w:sz w:val="24"/>
          <w:szCs w:val="24"/>
        </w:rPr>
        <w:t xml:space="preserve"> (Radhiya Indra (ed.)). CV ANDI. </w:t>
      </w:r>
      <w:r w:rsidRPr="00A07E72">
        <w:rPr>
          <w:rFonts w:ascii="Times New Roman" w:hAnsi="Times New Roman" w:cs="Times New Roman"/>
          <w:noProof/>
          <w:kern w:val="0"/>
          <w:sz w:val="24"/>
          <w:szCs w:val="24"/>
        </w:rPr>
        <w:lastRenderedPageBreak/>
        <w:t>https://books.google.co.id/books/about/MEMODELKAN_SISTEM_INFORMASI_BERORIENTASI.html?id=wI1sEAAAQBAJ&amp;printsec=frontcover&amp;source=gb_mobile_entity&amp;hl=id&amp;newbks=1&amp;newbks_redir=0&amp;gboemv=1&amp;gl=ID&amp;redir_esc=y#v=onepage&amp;q&amp;f=false</w:t>
      </w:r>
    </w:p>
    <w:p w14:paraId="78F10E0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putra, D. N. (2022). </w:t>
      </w:r>
      <w:r w:rsidRPr="00A07E72">
        <w:rPr>
          <w:rFonts w:ascii="Times New Roman" w:hAnsi="Times New Roman" w:cs="Times New Roman"/>
          <w:i/>
          <w:iCs/>
          <w:noProof/>
          <w:kern w:val="0"/>
          <w:sz w:val="24"/>
          <w:szCs w:val="24"/>
        </w:rPr>
        <w:t>Buku Ajar Metode Penelitian</w:t>
      </w:r>
      <w:r w:rsidRPr="00A07E72">
        <w:rPr>
          <w:rFonts w:ascii="Times New Roman" w:hAnsi="Times New Roman" w:cs="Times New Roman"/>
          <w:noProof/>
          <w:kern w:val="0"/>
          <w:sz w:val="24"/>
          <w:szCs w:val="24"/>
        </w:rPr>
        <w:t>. CV Feniks Nusa Sejahtera. https://www.google.co.id/books/edition/BUKU_AJAR_METODOLOGI_PENELITIAN/sWJlEAAAQBAJ?hl=id&amp;gbpv=1&amp;dq=purposive+sampling+adalah+sugiyono&amp;pg=PA38&amp;printsec=frontcover</w:t>
      </w:r>
    </w:p>
    <w:p w14:paraId="52B4DB85"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agih, J. L. (2018). Pengaruh perputaran kas, perputaran piutang, dan perputaran persediaan terhadap. </w:t>
      </w:r>
      <w:r w:rsidRPr="00A07E72">
        <w:rPr>
          <w:rFonts w:ascii="Times New Roman" w:hAnsi="Times New Roman" w:cs="Times New Roman"/>
          <w:i/>
          <w:iCs/>
          <w:noProof/>
          <w:kern w:val="0"/>
          <w:sz w:val="24"/>
          <w:szCs w:val="24"/>
        </w:rPr>
        <w:t>JRAK</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4</w:t>
      </w:r>
      <w:r w:rsidRPr="00A07E72">
        <w:rPr>
          <w:rFonts w:ascii="Times New Roman" w:hAnsi="Times New Roman" w:cs="Times New Roman"/>
          <w:noProof/>
          <w:kern w:val="0"/>
          <w:sz w:val="24"/>
          <w:szCs w:val="24"/>
        </w:rPr>
        <w:t>(2), 175–194.</w:t>
      </w:r>
    </w:p>
    <w:p w14:paraId="7F564C3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i, E. P., Anggriyani, D., &amp; Komariah, N. (2020). PIUTANG TERHADAP PROFITABILITAS. </w:t>
      </w:r>
      <w:r w:rsidRPr="00A07E72">
        <w:rPr>
          <w:rFonts w:ascii="Times New Roman" w:hAnsi="Times New Roman" w:cs="Times New Roman"/>
          <w:i/>
          <w:iCs/>
          <w:noProof/>
          <w:kern w:val="0"/>
          <w:sz w:val="24"/>
          <w:szCs w:val="24"/>
        </w:rPr>
        <w:t>Accumulated Journal</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36–47.</w:t>
      </w:r>
    </w:p>
    <w:p w14:paraId="2CB6BE1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i, M. (2021). </w:t>
      </w:r>
      <w:r w:rsidRPr="00A07E72">
        <w:rPr>
          <w:rFonts w:ascii="Times New Roman" w:hAnsi="Times New Roman" w:cs="Times New Roman"/>
          <w:i/>
          <w:iCs/>
          <w:noProof/>
          <w:kern w:val="0"/>
          <w:sz w:val="24"/>
          <w:szCs w:val="24"/>
        </w:rPr>
        <w:t>PENGUKURAN KINERJA KEUANGAN BERBASIS GOOD CORPORATE GOVERNANCE</w:t>
      </w:r>
      <w:r w:rsidRPr="00A07E72">
        <w:rPr>
          <w:rFonts w:ascii="Times New Roman" w:hAnsi="Times New Roman" w:cs="Times New Roman"/>
          <w:noProof/>
          <w:kern w:val="0"/>
          <w:sz w:val="24"/>
          <w:szCs w:val="24"/>
        </w:rPr>
        <w:t xml:space="preserve"> (Jufrizen (ed.); pertama). UMSU PRESS. https://www.google.co.id/books/edition/Pengukuran_Kinerja_Keuangan_Berbasis_Goo/JJNUEAAAQBAJ?hl=id&amp;gbpv=1&amp;dq=ghozali+2013+uji+simultan&amp;pg=RA1-PR4&amp;printsec=frontcover</w:t>
      </w:r>
    </w:p>
    <w:p w14:paraId="79A71F3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torno, A. (2016). </w:t>
      </w:r>
      <w:r w:rsidRPr="00A07E72">
        <w:rPr>
          <w:rFonts w:ascii="Times New Roman" w:hAnsi="Times New Roman" w:cs="Times New Roman"/>
          <w:i/>
          <w:iCs/>
          <w:noProof/>
          <w:kern w:val="0"/>
          <w:sz w:val="24"/>
          <w:szCs w:val="24"/>
        </w:rPr>
        <w:t>Manajemen Keuangan Teori dan Aplikasi</w:t>
      </w:r>
      <w:r w:rsidRPr="00A07E72">
        <w:rPr>
          <w:rFonts w:ascii="Times New Roman" w:hAnsi="Times New Roman" w:cs="Times New Roman"/>
          <w:noProof/>
          <w:kern w:val="0"/>
          <w:sz w:val="24"/>
          <w:szCs w:val="24"/>
        </w:rPr>
        <w:t xml:space="preserve"> (kedelapan). BPFE YOGYAKARTA.</w:t>
      </w:r>
    </w:p>
    <w:p w14:paraId="1B6671C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A07E72">
        <w:rPr>
          <w:rFonts w:ascii="Times New Roman" w:hAnsi="Times New Roman" w:cs="Times New Roman"/>
          <w:i/>
          <w:iCs/>
          <w:noProof/>
          <w:kern w:val="0"/>
          <w:sz w:val="24"/>
          <w:szCs w:val="24"/>
        </w:rPr>
        <w:t xml:space="preserve">Jurnal Akuntansi dan </w:t>
      </w:r>
      <w:r w:rsidRPr="00A07E72">
        <w:rPr>
          <w:rFonts w:ascii="Times New Roman" w:hAnsi="Times New Roman" w:cs="Times New Roman"/>
          <w:i/>
          <w:iCs/>
          <w:noProof/>
          <w:kern w:val="0"/>
          <w:sz w:val="24"/>
          <w:szCs w:val="24"/>
        </w:rPr>
        <w:lastRenderedPageBreak/>
        <w:t>Perpajakan Jayakart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1), 1–11. https://doi.org/10.53825/japjayakarta.v1i1.3</w:t>
      </w:r>
    </w:p>
    <w:p w14:paraId="4427BAA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etiawan, A. (2022). </w:t>
      </w:r>
      <w:r w:rsidRPr="00A07E72">
        <w:rPr>
          <w:rFonts w:ascii="Times New Roman" w:hAnsi="Times New Roman" w:cs="Times New Roman"/>
          <w:i/>
          <w:iCs/>
          <w:noProof/>
          <w:kern w:val="0"/>
          <w:sz w:val="24"/>
          <w:szCs w:val="24"/>
        </w:rPr>
        <w:t>Financial Engineering pada BUMD Air Minum</w:t>
      </w:r>
      <w:r w:rsidRPr="00A07E72">
        <w:rPr>
          <w:rFonts w:ascii="Times New Roman" w:hAnsi="Times New Roman" w:cs="Times New Roman"/>
          <w:noProof/>
          <w:kern w:val="0"/>
          <w:sz w:val="24"/>
          <w:szCs w:val="24"/>
        </w:rPr>
        <w:t xml:space="preserve"> (Pertama). CV BUDI UTAMA.</w:t>
      </w:r>
    </w:p>
    <w:p w14:paraId="432F9C7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etyowati, S. W. (2018). </w:t>
      </w:r>
      <w:r w:rsidRPr="00A07E72">
        <w:rPr>
          <w:rFonts w:ascii="Times New Roman" w:hAnsi="Times New Roman" w:cs="Times New Roman"/>
          <w:i/>
          <w:iCs/>
          <w:noProof/>
          <w:kern w:val="0"/>
          <w:sz w:val="24"/>
          <w:szCs w:val="24"/>
        </w:rPr>
        <w:t>Akuntansi keuangan dalam perspektif ifrs dan sak etap</w:t>
      </w:r>
      <w:r w:rsidRPr="00A07E72">
        <w:rPr>
          <w:rFonts w:ascii="Times New Roman" w:hAnsi="Times New Roman" w:cs="Times New Roman"/>
          <w:noProof/>
          <w:kern w:val="0"/>
          <w:sz w:val="24"/>
          <w:szCs w:val="24"/>
        </w:rPr>
        <w:t>. Mitra wacanda media.</w:t>
      </w:r>
    </w:p>
    <w:p w14:paraId="14914863"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m, S. (2022). </w:t>
      </w:r>
      <w:r w:rsidRPr="00A07E72">
        <w:rPr>
          <w:rFonts w:ascii="Times New Roman" w:hAnsi="Times New Roman" w:cs="Times New Roman"/>
          <w:i/>
          <w:iCs/>
          <w:noProof/>
          <w:kern w:val="0"/>
          <w:sz w:val="24"/>
          <w:szCs w:val="24"/>
        </w:rPr>
        <w:t>Konsep dasar manajemen keuangan</w:t>
      </w:r>
      <w:r w:rsidRPr="00A07E72">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2492AD5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matupang, M. K. (2021). Pengaruh Perputaran Piutang dan Perputaran Kas Terhadap Profitabilitas Periode 2014-2018. </w:t>
      </w:r>
      <w:r w:rsidRPr="00A07E72">
        <w:rPr>
          <w:rFonts w:ascii="Times New Roman" w:hAnsi="Times New Roman" w:cs="Times New Roman"/>
          <w:i/>
          <w:iCs/>
          <w:noProof/>
          <w:kern w:val="0"/>
          <w:sz w:val="24"/>
          <w:szCs w:val="24"/>
        </w:rPr>
        <w:t>Jurnal Akuntansi dan Keuangan</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8</w:t>
      </w:r>
      <w:r w:rsidRPr="00A07E72">
        <w:rPr>
          <w:rFonts w:ascii="Times New Roman" w:hAnsi="Times New Roman" w:cs="Times New Roman"/>
          <w:noProof/>
          <w:kern w:val="0"/>
          <w:sz w:val="24"/>
          <w:szCs w:val="24"/>
        </w:rPr>
        <w:t>(April), 14–24.</w:t>
      </w:r>
    </w:p>
    <w:p w14:paraId="2A0FF4D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regar, S. (2013). </w:t>
      </w:r>
      <w:r w:rsidRPr="00A07E72">
        <w:rPr>
          <w:rFonts w:ascii="Times New Roman" w:hAnsi="Times New Roman" w:cs="Times New Roman"/>
          <w:i/>
          <w:iCs/>
          <w:noProof/>
          <w:kern w:val="0"/>
          <w:sz w:val="24"/>
          <w:szCs w:val="24"/>
        </w:rPr>
        <w:t>METODE PEMILIHAN KUANTITAIF</w:t>
      </w:r>
      <w:r w:rsidRPr="00A07E72">
        <w:rPr>
          <w:rFonts w:ascii="Times New Roman" w:hAnsi="Times New Roman" w:cs="Times New Roman"/>
          <w:noProof/>
          <w:kern w:val="0"/>
          <w:sz w:val="24"/>
          <w:szCs w:val="24"/>
        </w:rPr>
        <w:t xml:space="preserve"> (Pertama). Kencana.</w:t>
      </w:r>
    </w:p>
    <w:p w14:paraId="41308B9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giyono. (2015). </w:t>
      </w:r>
      <w:r w:rsidRPr="00A07E72">
        <w:rPr>
          <w:rFonts w:ascii="Times New Roman" w:hAnsi="Times New Roman" w:cs="Times New Roman"/>
          <w:i/>
          <w:iCs/>
          <w:noProof/>
          <w:kern w:val="0"/>
          <w:sz w:val="24"/>
          <w:szCs w:val="24"/>
        </w:rPr>
        <w:t>METODE PENELITIAN MANAJEMEN</w:t>
      </w:r>
      <w:r w:rsidRPr="00A07E72">
        <w:rPr>
          <w:rFonts w:ascii="Times New Roman" w:hAnsi="Times New Roman" w:cs="Times New Roman"/>
          <w:noProof/>
          <w:kern w:val="0"/>
          <w:sz w:val="24"/>
          <w:szCs w:val="24"/>
        </w:rPr>
        <w:t xml:space="preserve"> (Setiyawami (ed.); keempat). ALFABETA, CV.</w:t>
      </w:r>
    </w:p>
    <w:p w14:paraId="7E68BFA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rya, S., Ruliana, R., &amp; Soetama, D. R. (2017). Pengaruh Perputaran Kas dan Perputaran Persediaan Terhadap Profitabilitas. </w:t>
      </w:r>
      <w:r w:rsidRPr="00A07E72">
        <w:rPr>
          <w:rFonts w:ascii="Times New Roman" w:hAnsi="Times New Roman" w:cs="Times New Roman"/>
          <w:i/>
          <w:iCs/>
          <w:noProof/>
          <w:kern w:val="0"/>
          <w:sz w:val="24"/>
          <w:szCs w:val="24"/>
        </w:rPr>
        <w:t>Jurnal Ilmu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September), 313–332. https://doi.org/10.15408/akt.v10i2.6139</w:t>
      </w:r>
    </w:p>
    <w:p w14:paraId="138D5DA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silawati, S. (2020). DETERMINAN HARGA SAHAM PERUSAHAAN YANG </w:t>
      </w:r>
      <w:r w:rsidRPr="00A07E72">
        <w:rPr>
          <w:rFonts w:ascii="Times New Roman" w:hAnsi="Times New Roman" w:cs="Times New Roman"/>
          <w:noProof/>
          <w:kern w:val="0"/>
          <w:sz w:val="24"/>
          <w:szCs w:val="24"/>
        </w:rPr>
        <w:lastRenderedPageBreak/>
        <w:t xml:space="preserve">TERDAFTAR DI LQ45. </w:t>
      </w:r>
      <w:r w:rsidRPr="00A07E72">
        <w:rPr>
          <w:rFonts w:ascii="Times New Roman" w:hAnsi="Times New Roman" w:cs="Times New Roman"/>
          <w:i/>
          <w:iCs/>
          <w:noProof/>
          <w:kern w:val="0"/>
          <w:sz w:val="24"/>
          <w:szCs w:val="24"/>
        </w:rPr>
        <w:t>Jurnal AKRAB JUAR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5</w:t>
      </w:r>
      <w:r w:rsidRPr="00A07E72">
        <w:rPr>
          <w:rFonts w:ascii="Times New Roman" w:hAnsi="Times New Roman" w:cs="Times New Roman"/>
          <w:noProof/>
          <w:kern w:val="0"/>
          <w:sz w:val="24"/>
          <w:szCs w:val="24"/>
        </w:rPr>
        <w:t>.</w:t>
      </w:r>
    </w:p>
    <w:p w14:paraId="314ED6C4"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KEUANGAN. In </w:t>
      </w:r>
      <w:r w:rsidRPr="00A07E72">
        <w:rPr>
          <w:rFonts w:ascii="Times New Roman" w:hAnsi="Times New Roman" w:cs="Times New Roman"/>
          <w:i/>
          <w:iCs/>
          <w:noProof/>
          <w:kern w:val="0"/>
          <w:sz w:val="24"/>
          <w:szCs w:val="24"/>
        </w:rPr>
        <w:t>Paper Knowledge . Toward a Media History of Documents</w:t>
      </w:r>
      <w:r w:rsidRPr="00A07E72">
        <w:rPr>
          <w:rFonts w:ascii="Times New Roman" w:hAnsi="Times New Roman" w:cs="Times New Roman"/>
          <w:noProof/>
          <w:kern w:val="0"/>
          <w:sz w:val="24"/>
          <w:szCs w:val="24"/>
        </w:rPr>
        <w:t>.</w:t>
      </w:r>
    </w:p>
    <w:p w14:paraId="3891E3C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wasono, M. A., &amp; Prastowo, A. T. (2021). PENGENDALIAN PERSEDIAAN BARANG. </w:t>
      </w:r>
      <w:r w:rsidRPr="00A07E72">
        <w:rPr>
          <w:rFonts w:ascii="Times New Roman" w:hAnsi="Times New Roman" w:cs="Times New Roman"/>
          <w:i/>
          <w:iCs/>
          <w:noProof/>
          <w:kern w:val="0"/>
          <w:sz w:val="24"/>
          <w:szCs w:val="24"/>
        </w:rPr>
        <w:t>JurnalInformatika dan Rekayasa Perangkat Lunak (JATIK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134–143.</w:t>
      </w:r>
    </w:p>
    <w:p w14:paraId="4FDC73E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Tania, T., &amp; Sutanto, H. (2021). PENGARUH PERPUTARAN KAS, PIUTANG DAN PERSEDIAAN TERHADAP PROFITABILITAS PADA PERUSAHAAN SEKTOR INDUSTRI BARANG KONSUMSI (Terdaftar Di Bursa Efek Indonesia Periode 2017-2020). </w:t>
      </w:r>
      <w:r w:rsidRPr="00A07E72">
        <w:rPr>
          <w:rFonts w:ascii="Times New Roman" w:hAnsi="Times New Roman" w:cs="Times New Roman"/>
          <w:i/>
          <w:iCs/>
          <w:noProof/>
          <w:kern w:val="0"/>
          <w:sz w:val="24"/>
          <w:szCs w:val="24"/>
        </w:rPr>
        <w:t>Riset Manajemen Dan Akuntansi Volume</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2</w:t>
      </w:r>
      <w:r w:rsidRPr="00A07E72">
        <w:rPr>
          <w:rFonts w:ascii="Times New Roman" w:hAnsi="Times New Roman" w:cs="Times New Roman"/>
          <w:noProof/>
          <w:kern w:val="0"/>
          <w:sz w:val="24"/>
          <w:szCs w:val="24"/>
        </w:rPr>
        <w:t>(November), 46–57.</w:t>
      </w:r>
    </w:p>
    <w:p w14:paraId="5757559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Tanjung, A. H. (2017).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LPPM STIE PASIM.</w:t>
      </w:r>
    </w:p>
    <w:p w14:paraId="4C7C22B4"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Vikaliana, R., Sofian, Y., Solihati, N., Adji, D. B., &amp; Maulia, S. S. (2020). </w:t>
      </w:r>
      <w:r w:rsidRPr="00A07E72">
        <w:rPr>
          <w:rFonts w:ascii="Times New Roman" w:hAnsi="Times New Roman" w:cs="Times New Roman"/>
          <w:i/>
          <w:iCs/>
          <w:noProof/>
          <w:kern w:val="0"/>
          <w:sz w:val="24"/>
          <w:szCs w:val="24"/>
        </w:rPr>
        <w:t>Manajemen Persediaan</w:t>
      </w:r>
      <w:r w:rsidRPr="00A07E72">
        <w:rPr>
          <w:rFonts w:ascii="Times New Roman" w:hAnsi="Times New Roman" w:cs="Times New Roman"/>
          <w:noProof/>
          <w:kern w:val="0"/>
          <w:sz w:val="24"/>
          <w:szCs w:val="24"/>
        </w:rPr>
        <w:t xml:space="preserve"> (Pertama). CV MEDIA SAINS INDONESIA.</w:t>
      </w:r>
    </w:p>
    <w:p w14:paraId="514C35D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Wahyuni, N., Supartoyo, Y. H., Esti, E. A. J., Taman, J. A., Sianturi, P., Hidayati, H., Rokhimah, Silalahi, M., Pandapotan, Renya Rosari, S. P., Sandi, H., Ernawati, N., Wairisal, P. L., Melianna, S., F, Y., Lerrick, Hernawan, M. A., Rizqi, M. N., Widjoj, R., … Hina. (2023). </w:t>
      </w:r>
      <w:r w:rsidRPr="00A07E72">
        <w:rPr>
          <w:rFonts w:ascii="Times New Roman" w:hAnsi="Times New Roman" w:cs="Times New Roman"/>
          <w:i/>
          <w:iCs/>
          <w:noProof/>
          <w:kern w:val="0"/>
          <w:sz w:val="24"/>
          <w:szCs w:val="24"/>
        </w:rPr>
        <w:t>Manajemen Keuangan: Teori dan Aplikasi</w:t>
      </w:r>
      <w:r w:rsidRPr="00A07E72">
        <w:rPr>
          <w:rFonts w:ascii="Times New Roman" w:hAnsi="Times New Roman" w:cs="Times New Roman"/>
          <w:noProof/>
          <w:kern w:val="0"/>
          <w:sz w:val="24"/>
          <w:szCs w:val="24"/>
        </w:rPr>
        <w:t xml:space="preserve">. </w:t>
      </w:r>
      <w:r w:rsidRPr="00A07E72">
        <w:rPr>
          <w:rFonts w:ascii="Times New Roman" w:hAnsi="Times New Roman" w:cs="Times New Roman"/>
          <w:noProof/>
          <w:kern w:val="0"/>
          <w:sz w:val="24"/>
          <w:szCs w:val="24"/>
        </w:rPr>
        <w:lastRenderedPageBreak/>
        <w:t>Media Sains Indonesia.</w:t>
      </w:r>
    </w:p>
    <w:p w14:paraId="73BA933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Widaryanti. (2022).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Media Sains Indonesia.</w:t>
      </w:r>
    </w:p>
    <w:p w14:paraId="57AF30A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Yulianti, Y. (2019). </w:t>
      </w:r>
      <w:r w:rsidRPr="00A07E72">
        <w:rPr>
          <w:rFonts w:ascii="Times New Roman" w:hAnsi="Times New Roman" w:cs="Times New Roman"/>
          <w:i/>
          <w:iCs/>
          <w:noProof/>
          <w:kern w:val="0"/>
          <w:sz w:val="24"/>
          <w:szCs w:val="24"/>
        </w:rPr>
        <w:t>PENGARUH PERPUTARAN KAS DAN PERPUTARAN PERSEDIAAN TERHADAP RETURN ON ASSETS (ROA) PADA PT. ASTRA OTOPARTS Tbk</w:t>
      </w:r>
      <w:r w:rsidRPr="00A07E72">
        <w:rPr>
          <w:rFonts w:ascii="Times New Roman" w:hAnsi="Times New Roman" w:cs="Times New Roman"/>
          <w:noProof/>
          <w:kern w:val="0"/>
          <w:sz w:val="24"/>
          <w:szCs w:val="24"/>
        </w:rPr>
        <w:t>.</w:t>
      </w:r>
    </w:p>
    <w:p w14:paraId="76E93D1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Zamzami, F., &amp; Nusa, N. D. (2016).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xml:space="preserve"> (1 ed.). Gadjah Mada University Press.</w:t>
      </w:r>
    </w:p>
    <w:p w14:paraId="6CD8B84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sz w:val="24"/>
          <w:szCs w:val="24"/>
        </w:rPr>
      </w:pPr>
      <w:r w:rsidRPr="00A07E72">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A07E72">
        <w:rPr>
          <w:rFonts w:ascii="Times New Roman" w:hAnsi="Times New Roman" w:cs="Times New Roman"/>
          <w:i/>
          <w:iCs/>
          <w:noProof/>
          <w:kern w:val="0"/>
          <w:sz w:val="24"/>
          <w:szCs w:val="24"/>
        </w:rPr>
        <w:t>Jurnal Riset Manajemen dan Bisnis (JRMB) Fakultas Ekonomi UNIAT</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3).</w:t>
      </w:r>
    </w:p>
    <w:p w14:paraId="0D61A8A3" w14:textId="47D42F1A" w:rsidR="00444BEF" w:rsidRPr="00A07E72" w:rsidRDefault="003521FA" w:rsidP="00A07E72">
      <w:pPr>
        <w:spacing w:line="480" w:lineRule="auto"/>
        <w:ind w:left="720" w:hanging="720"/>
        <w:jc w:val="both"/>
        <w:rPr>
          <w:rFonts w:ascii="Times New Roman" w:hAnsi="Times New Roman" w:cs="Times New Roman"/>
          <w:sz w:val="24"/>
          <w:szCs w:val="24"/>
        </w:rPr>
      </w:pPr>
      <w:r w:rsidRPr="00A07E72">
        <w:rPr>
          <w:rFonts w:ascii="Times New Roman" w:hAnsi="Times New Roman" w:cs="Times New Roman"/>
          <w:sz w:val="24"/>
          <w:szCs w:val="24"/>
        </w:rPr>
        <w:fldChar w:fldCharType="end"/>
      </w:r>
    </w:p>
    <w:p w14:paraId="6870BB74" w14:textId="41DCECAD" w:rsidR="007647E6" w:rsidRPr="00AD566E" w:rsidRDefault="007647E6" w:rsidP="00156EDF">
      <w:pPr>
        <w:spacing w:line="480" w:lineRule="auto"/>
        <w:rPr>
          <w:rFonts w:ascii="Times New Roman" w:hAnsi="Times New Roman" w:cs="Times New Roman"/>
          <w:sz w:val="24"/>
          <w:szCs w:val="24"/>
        </w:rPr>
      </w:pPr>
    </w:p>
    <w:sectPr w:rsidR="007647E6" w:rsidRPr="00AD566E"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4858E" w14:textId="77777777" w:rsidR="006169C2" w:rsidRDefault="006169C2" w:rsidP="009D2A20">
      <w:pPr>
        <w:spacing w:after="0" w:line="240" w:lineRule="auto"/>
      </w:pPr>
      <w:r>
        <w:separator/>
      </w:r>
    </w:p>
  </w:endnote>
  <w:endnote w:type="continuationSeparator" w:id="0">
    <w:p w14:paraId="15409B9E" w14:textId="77777777" w:rsidR="006169C2" w:rsidRDefault="006169C2"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0BA319D4" w:rsidR="00233BDC" w:rsidRDefault="00233BDC">
        <w:pPr>
          <w:pStyle w:val="Footer"/>
          <w:jc w:val="center"/>
        </w:pPr>
        <w:r>
          <w:fldChar w:fldCharType="begin"/>
        </w:r>
        <w:r>
          <w:instrText xml:space="preserve"> PAGE   \* MERGEFORMAT </w:instrText>
        </w:r>
        <w:r>
          <w:fldChar w:fldCharType="separate"/>
        </w:r>
        <w:r w:rsidR="00587D8C">
          <w:rPr>
            <w:noProof/>
          </w:rPr>
          <w:t>vi</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01AFA1F4" w:rsidR="00233BDC" w:rsidRDefault="00233BDC">
        <w:pPr>
          <w:pStyle w:val="Footer"/>
          <w:jc w:val="center"/>
        </w:pPr>
        <w:r>
          <w:fldChar w:fldCharType="begin"/>
        </w:r>
        <w:r>
          <w:instrText xml:space="preserve"> PAGE   \* MERGEFORMAT </w:instrText>
        </w:r>
        <w:r>
          <w:fldChar w:fldCharType="separate"/>
        </w:r>
        <w:r w:rsidR="00587D8C">
          <w:rPr>
            <w:noProof/>
          </w:rPr>
          <w:t>90</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86B9C" w14:textId="77777777" w:rsidR="006169C2" w:rsidRDefault="006169C2" w:rsidP="009D2A20">
      <w:pPr>
        <w:spacing w:after="0" w:line="240" w:lineRule="auto"/>
      </w:pPr>
      <w:r>
        <w:separator/>
      </w:r>
    </w:p>
  </w:footnote>
  <w:footnote w:type="continuationSeparator" w:id="0">
    <w:p w14:paraId="2CC363E2" w14:textId="77777777" w:rsidR="006169C2" w:rsidRDefault="006169C2"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3C03EF51" w:rsidR="00837D47" w:rsidRDefault="00837D47">
        <w:pPr>
          <w:pStyle w:val="Header"/>
          <w:jc w:val="right"/>
        </w:pPr>
        <w:r>
          <w:fldChar w:fldCharType="begin"/>
        </w:r>
        <w:r>
          <w:instrText xml:space="preserve"> PAGE   \* MERGEFORMAT </w:instrText>
        </w:r>
        <w:r>
          <w:fldChar w:fldCharType="separate"/>
        </w:r>
        <w:r w:rsidR="00587D8C">
          <w:rPr>
            <w:noProof/>
          </w:rPr>
          <w:t>89</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02B"/>
    <w:multiLevelType w:val="multilevel"/>
    <w:tmpl w:val="2D9C3D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CC014F"/>
    <w:multiLevelType w:val="hybridMultilevel"/>
    <w:tmpl w:val="3F948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742130A"/>
    <w:multiLevelType w:val="multilevel"/>
    <w:tmpl w:val="0206F17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66479D"/>
    <w:multiLevelType w:val="multilevel"/>
    <w:tmpl w:val="15A8210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377AAB"/>
    <w:multiLevelType w:val="multilevel"/>
    <w:tmpl w:val="704470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4F2692"/>
    <w:multiLevelType w:val="hybridMultilevel"/>
    <w:tmpl w:val="6496264C"/>
    <w:lvl w:ilvl="0" w:tplc="91A604A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1812E1"/>
    <w:multiLevelType w:val="hybridMultilevel"/>
    <w:tmpl w:val="6DCEE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7495C47"/>
    <w:multiLevelType w:val="hybridMultilevel"/>
    <w:tmpl w:val="24A89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A3171"/>
    <w:multiLevelType w:val="hybridMultilevel"/>
    <w:tmpl w:val="D8109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5004D8"/>
    <w:multiLevelType w:val="multilevel"/>
    <w:tmpl w:val="12721F9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155A1F"/>
    <w:multiLevelType w:val="multilevel"/>
    <w:tmpl w:val="31225B86"/>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6"/>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1"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022D63"/>
    <w:multiLevelType w:val="multilevel"/>
    <w:tmpl w:val="CF04676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0F0F32"/>
    <w:multiLevelType w:val="multilevel"/>
    <w:tmpl w:val="2C4E35C8"/>
    <w:lvl w:ilvl="0">
      <w:start w:val="2"/>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1"/>
      <w:numFmt w:val="decimal"/>
      <w:lvlText w:val="%1.%2.%3"/>
      <w:lvlJc w:val="left"/>
      <w:pPr>
        <w:ind w:left="765" w:hanging="765"/>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93C32FE"/>
    <w:multiLevelType w:val="hybridMultilevel"/>
    <w:tmpl w:val="1AA6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94116399">
    <w:abstractNumId w:val="5"/>
  </w:num>
  <w:num w:numId="2" w16cid:durableId="2139296065">
    <w:abstractNumId w:val="10"/>
  </w:num>
  <w:num w:numId="3" w16cid:durableId="968054375">
    <w:abstractNumId w:val="31"/>
  </w:num>
  <w:num w:numId="4" w16cid:durableId="1253931295">
    <w:abstractNumId w:val="7"/>
  </w:num>
  <w:num w:numId="5" w16cid:durableId="1680766033">
    <w:abstractNumId w:val="6"/>
  </w:num>
  <w:num w:numId="6" w16cid:durableId="1897011970">
    <w:abstractNumId w:val="8"/>
  </w:num>
  <w:num w:numId="7" w16cid:durableId="1000232704">
    <w:abstractNumId w:val="22"/>
  </w:num>
  <w:num w:numId="8" w16cid:durableId="794442699">
    <w:abstractNumId w:val="11"/>
  </w:num>
  <w:num w:numId="9" w16cid:durableId="1989942836">
    <w:abstractNumId w:val="33"/>
  </w:num>
  <w:num w:numId="10" w16cid:durableId="1235312665">
    <w:abstractNumId w:val="19"/>
  </w:num>
  <w:num w:numId="11" w16cid:durableId="1360204978">
    <w:abstractNumId w:val="1"/>
  </w:num>
  <w:num w:numId="12" w16cid:durableId="879324131">
    <w:abstractNumId w:val="23"/>
  </w:num>
  <w:num w:numId="13" w16cid:durableId="1954434450">
    <w:abstractNumId w:val="26"/>
  </w:num>
  <w:num w:numId="14" w16cid:durableId="1409689477">
    <w:abstractNumId w:val="17"/>
  </w:num>
  <w:num w:numId="15" w16cid:durableId="1085494107">
    <w:abstractNumId w:val="18"/>
  </w:num>
  <w:num w:numId="16" w16cid:durableId="1757287941">
    <w:abstractNumId w:val="28"/>
  </w:num>
  <w:num w:numId="17" w16cid:durableId="1702589013">
    <w:abstractNumId w:val="24"/>
  </w:num>
  <w:num w:numId="18" w16cid:durableId="1178731995">
    <w:abstractNumId w:val="21"/>
  </w:num>
  <w:num w:numId="19" w16cid:durableId="771631745">
    <w:abstractNumId w:val="15"/>
  </w:num>
  <w:num w:numId="20" w16cid:durableId="1858423137">
    <w:abstractNumId w:val="20"/>
  </w:num>
  <w:num w:numId="21" w16cid:durableId="1165438787">
    <w:abstractNumId w:val="16"/>
  </w:num>
  <w:num w:numId="22" w16cid:durableId="1184246089">
    <w:abstractNumId w:val="4"/>
  </w:num>
  <w:num w:numId="23" w16cid:durableId="2132046578">
    <w:abstractNumId w:val="30"/>
  </w:num>
  <w:num w:numId="24" w16cid:durableId="2072381254">
    <w:abstractNumId w:val="3"/>
  </w:num>
  <w:num w:numId="25" w16cid:durableId="1903976589">
    <w:abstractNumId w:val="25"/>
  </w:num>
  <w:num w:numId="26" w16cid:durableId="317922120">
    <w:abstractNumId w:val="9"/>
  </w:num>
  <w:num w:numId="27" w16cid:durableId="769156155">
    <w:abstractNumId w:val="13"/>
  </w:num>
  <w:num w:numId="28" w16cid:durableId="702026008">
    <w:abstractNumId w:val="27"/>
  </w:num>
  <w:num w:numId="29" w16cid:durableId="1791973334">
    <w:abstractNumId w:val="14"/>
  </w:num>
  <w:num w:numId="30" w16cid:durableId="212299468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2716469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10100562">
    <w:abstractNumId w:val="0"/>
  </w:num>
  <w:num w:numId="33" w16cid:durableId="1060589413">
    <w:abstractNumId w:val="12"/>
  </w:num>
  <w:num w:numId="34" w16cid:durableId="455490860">
    <w:abstractNumId w:val="2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521"/>
    <w:rsid w:val="00003062"/>
    <w:rsid w:val="00012498"/>
    <w:rsid w:val="00027E5E"/>
    <w:rsid w:val="00032C08"/>
    <w:rsid w:val="00056CC6"/>
    <w:rsid w:val="0007558E"/>
    <w:rsid w:val="000804EA"/>
    <w:rsid w:val="0008631E"/>
    <w:rsid w:val="00086A4A"/>
    <w:rsid w:val="000873E8"/>
    <w:rsid w:val="00097B97"/>
    <w:rsid w:val="000A0545"/>
    <w:rsid w:val="000B6A79"/>
    <w:rsid w:val="000D5A9F"/>
    <w:rsid w:val="000D5E0E"/>
    <w:rsid w:val="000E78CB"/>
    <w:rsid w:val="00112F3A"/>
    <w:rsid w:val="00113718"/>
    <w:rsid w:val="00123255"/>
    <w:rsid w:val="001366A3"/>
    <w:rsid w:val="00146548"/>
    <w:rsid w:val="00151733"/>
    <w:rsid w:val="001564B0"/>
    <w:rsid w:val="00156EDF"/>
    <w:rsid w:val="001632A0"/>
    <w:rsid w:val="00172190"/>
    <w:rsid w:val="00180476"/>
    <w:rsid w:val="0018180C"/>
    <w:rsid w:val="00192AA4"/>
    <w:rsid w:val="00192FA1"/>
    <w:rsid w:val="001B1E29"/>
    <w:rsid w:val="001E5521"/>
    <w:rsid w:val="001F0DCF"/>
    <w:rsid w:val="002049EE"/>
    <w:rsid w:val="002133E3"/>
    <w:rsid w:val="00215F52"/>
    <w:rsid w:val="00232EFC"/>
    <w:rsid w:val="00233BDC"/>
    <w:rsid w:val="00245DDD"/>
    <w:rsid w:val="00257510"/>
    <w:rsid w:val="002714D6"/>
    <w:rsid w:val="00272FF5"/>
    <w:rsid w:val="002740CC"/>
    <w:rsid w:val="00281876"/>
    <w:rsid w:val="00284829"/>
    <w:rsid w:val="00285BDE"/>
    <w:rsid w:val="002A1B6B"/>
    <w:rsid w:val="002A7210"/>
    <w:rsid w:val="002B5181"/>
    <w:rsid w:val="002D43E2"/>
    <w:rsid w:val="002D50F5"/>
    <w:rsid w:val="002D79CD"/>
    <w:rsid w:val="002F037C"/>
    <w:rsid w:val="002F487A"/>
    <w:rsid w:val="002F4E08"/>
    <w:rsid w:val="002F561E"/>
    <w:rsid w:val="00320AA0"/>
    <w:rsid w:val="003212DB"/>
    <w:rsid w:val="0034143B"/>
    <w:rsid w:val="00342067"/>
    <w:rsid w:val="003507B9"/>
    <w:rsid w:val="003521FA"/>
    <w:rsid w:val="00357AE4"/>
    <w:rsid w:val="0036065F"/>
    <w:rsid w:val="00365255"/>
    <w:rsid w:val="00371C61"/>
    <w:rsid w:val="003948AD"/>
    <w:rsid w:val="003977DC"/>
    <w:rsid w:val="003A60AF"/>
    <w:rsid w:val="003C0296"/>
    <w:rsid w:val="003C3E8A"/>
    <w:rsid w:val="003C5608"/>
    <w:rsid w:val="003D5B78"/>
    <w:rsid w:val="003E0109"/>
    <w:rsid w:val="003E6246"/>
    <w:rsid w:val="003F322B"/>
    <w:rsid w:val="003F66ED"/>
    <w:rsid w:val="00405674"/>
    <w:rsid w:val="00432D47"/>
    <w:rsid w:val="0043406F"/>
    <w:rsid w:val="0044249C"/>
    <w:rsid w:val="00444B28"/>
    <w:rsid w:val="00444BEF"/>
    <w:rsid w:val="0046424A"/>
    <w:rsid w:val="004809E3"/>
    <w:rsid w:val="00482EF7"/>
    <w:rsid w:val="00495FBB"/>
    <w:rsid w:val="004A7259"/>
    <w:rsid w:val="004B04FA"/>
    <w:rsid w:val="004C076A"/>
    <w:rsid w:val="004C6E1E"/>
    <w:rsid w:val="004D148C"/>
    <w:rsid w:val="004E3B79"/>
    <w:rsid w:val="004E77F6"/>
    <w:rsid w:val="004F31F9"/>
    <w:rsid w:val="004F7D24"/>
    <w:rsid w:val="005014AE"/>
    <w:rsid w:val="00506899"/>
    <w:rsid w:val="00520E42"/>
    <w:rsid w:val="00521BDF"/>
    <w:rsid w:val="005229BD"/>
    <w:rsid w:val="00523B1D"/>
    <w:rsid w:val="00541389"/>
    <w:rsid w:val="005414F8"/>
    <w:rsid w:val="00546F3B"/>
    <w:rsid w:val="005677C5"/>
    <w:rsid w:val="00572F82"/>
    <w:rsid w:val="00573E67"/>
    <w:rsid w:val="00587D8C"/>
    <w:rsid w:val="005A3B14"/>
    <w:rsid w:val="005B3C4E"/>
    <w:rsid w:val="005C5792"/>
    <w:rsid w:val="005C66F5"/>
    <w:rsid w:val="005C7338"/>
    <w:rsid w:val="005D792B"/>
    <w:rsid w:val="005E450E"/>
    <w:rsid w:val="005F14C1"/>
    <w:rsid w:val="005F4026"/>
    <w:rsid w:val="005F5AC3"/>
    <w:rsid w:val="00602A5E"/>
    <w:rsid w:val="00604E0F"/>
    <w:rsid w:val="0060578D"/>
    <w:rsid w:val="00605F89"/>
    <w:rsid w:val="006105C6"/>
    <w:rsid w:val="006169C2"/>
    <w:rsid w:val="00620275"/>
    <w:rsid w:val="006336F4"/>
    <w:rsid w:val="0064674C"/>
    <w:rsid w:val="00647C0B"/>
    <w:rsid w:val="00652291"/>
    <w:rsid w:val="00654B07"/>
    <w:rsid w:val="0066323C"/>
    <w:rsid w:val="00672D64"/>
    <w:rsid w:val="00677995"/>
    <w:rsid w:val="00684949"/>
    <w:rsid w:val="006850D3"/>
    <w:rsid w:val="0069164E"/>
    <w:rsid w:val="00696B3B"/>
    <w:rsid w:val="006B3F1A"/>
    <w:rsid w:val="006B48E4"/>
    <w:rsid w:val="006C34E0"/>
    <w:rsid w:val="006C66C6"/>
    <w:rsid w:val="006C7B9A"/>
    <w:rsid w:val="006D0A97"/>
    <w:rsid w:val="006D3D45"/>
    <w:rsid w:val="006D3E4D"/>
    <w:rsid w:val="006E7BC7"/>
    <w:rsid w:val="0071424C"/>
    <w:rsid w:val="00715590"/>
    <w:rsid w:val="007205C1"/>
    <w:rsid w:val="0072328B"/>
    <w:rsid w:val="0072383B"/>
    <w:rsid w:val="007243C9"/>
    <w:rsid w:val="00730D11"/>
    <w:rsid w:val="007406DF"/>
    <w:rsid w:val="007525E0"/>
    <w:rsid w:val="007541D9"/>
    <w:rsid w:val="007647E6"/>
    <w:rsid w:val="00765177"/>
    <w:rsid w:val="00774FB7"/>
    <w:rsid w:val="00775B35"/>
    <w:rsid w:val="007876E9"/>
    <w:rsid w:val="007B05BD"/>
    <w:rsid w:val="007C7CAD"/>
    <w:rsid w:val="007D1351"/>
    <w:rsid w:val="00807813"/>
    <w:rsid w:val="00820DA3"/>
    <w:rsid w:val="00830CCF"/>
    <w:rsid w:val="00833542"/>
    <w:rsid w:val="008356FC"/>
    <w:rsid w:val="00837829"/>
    <w:rsid w:val="00837D47"/>
    <w:rsid w:val="00843827"/>
    <w:rsid w:val="00843F95"/>
    <w:rsid w:val="0084444E"/>
    <w:rsid w:val="008467A1"/>
    <w:rsid w:val="00846E06"/>
    <w:rsid w:val="00861D4E"/>
    <w:rsid w:val="00863415"/>
    <w:rsid w:val="00873AED"/>
    <w:rsid w:val="008857B2"/>
    <w:rsid w:val="00886778"/>
    <w:rsid w:val="00893246"/>
    <w:rsid w:val="008A4881"/>
    <w:rsid w:val="008B3B6F"/>
    <w:rsid w:val="008C1FE2"/>
    <w:rsid w:val="008C4071"/>
    <w:rsid w:val="008E7939"/>
    <w:rsid w:val="0090089E"/>
    <w:rsid w:val="00923192"/>
    <w:rsid w:val="00941B99"/>
    <w:rsid w:val="00943DE5"/>
    <w:rsid w:val="00952D14"/>
    <w:rsid w:val="0095606D"/>
    <w:rsid w:val="00962CAF"/>
    <w:rsid w:val="0096659D"/>
    <w:rsid w:val="00970B43"/>
    <w:rsid w:val="00986E8A"/>
    <w:rsid w:val="009919E9"/>
    <w:rsid w:val="00996E28"/>
    <w:rsid w:val="009A1951"/>
    <w:rsid w:val="009A460C"/>
    <w:rsid w:val="009B7A7C"/>
    <w:rsid w:val="009C01B1"/>
    <w:rsid w:val="009D2A20"/>
    <w:rsid w:val="009E0B5E"/>
    <w:rsid w:val="009F0A1D"/>
    <w:rsid w:val="00A07E72"/>
    <w:rsid w:val="00A14F86"/>
    <w:rsid w:val="00A27429"/>
    <w:rsid w:val="00A27A17"/>
    <w:rsid w:val="00A54BD2"/>
    <w:rsid w:val="00A61744"/>
    <w:rsid w:val="00A67750"/>
    <w:rsid w:val="00A867C0"/>
    <w:rsid w:val="00A8765A"/>
    <w:rsid w:val="00A95AE2"/>
    <w:rsid w:val="00A960B5"/>
    <w:rsid w:val="00AA1ECB"/>
    <w:rsid w:val="00AA2FBE"/>
    <w:rsid w:val="00AA3B60"/>
    <w:rsid w:val="00AA7410"/>
    <w:rsid w:val="00AB1592"/>
    <w:rsid w:val="00AC43EE"/>
    <w:rsid w:val="00AC7814"/>
    <w:rsid w:val="00AD566E"/>
    <w:rsid w:val="00AF164A"/>
    <w:rsid w:val="00AF596D"/>
    <w:rsid w:val="00B10CF7"/>
    <w:rsid w:val="00B15F05"/>
    <w:rsid w:val="00B231F0"/>
    <w:rsid w:val="00B4332E"/>
    <w:rsid w:val="00B44D5A"/>
    <w:rsid w:val="00B51FC6"/>
    <w:rsid w:val="00B52DD4"/>
    <w:rsid w:val="00B552A2"/>
    <w:rsid w:val="00B64BD0"/>
    <w:rsid w:val="00B74B45"/>
    <w:rsid w:val="00B80ED4"/>
    <w:rsid w:val="00B91964"/>
    <w:rsid w:val="00B93190"/>
    <w:rsid w:val="00BB7F2E"/>
    <w:rsid w:val="00BC374C"/>
    <w:rsid w:val="00BC5C64"/>
    <w:rsid w:val="00BE2458"/>
    <w:rsid w:val="00BF16A9"/>
    <w:rsid w:val="00C005F8"/>
    <w:rsid w:val="00C022D3"/>
    <w:rsid w:val="00C1125A"/>
    <w:rsid w:val="00C1763E"/>
    <w:rsid w:val="00C301BF"/>
    <w:rsid w:val="00C42152"/>
    <w:rsid w:val="00C527EF"/>
    <w:rsid w:val="00C52862"/>
    <w:rsid w:val="00C5631B"/>
    <w:rsid w:val="00C910EF"/>
    <w:rsid w:val="00CA09E3"/>
    <w:rsid w:val="00CA0C50"/>
    <w:rsid w:val="00CA135D"/>
    <w:rsid w:val="00CA20D2"/>
    <w:rsid w:val="00CA40BD"/>
    <w:rsid w:val="00CB66DA"/>
    <w:rsid w:val="00CC19C5"/>
    <w:rsid w:val="00CE20FE"/>
    <w:rsid w:val="00CE3FD8"/>
    <w:rsid w:val="00CE4322"/>
    <w:rsid w:val="00CF1E39"/>
    <w:rsid w:val="00CF5D4D"/>
    <w:rsid w:val="00D046C8"/>
    <w:rsid w:val="00D161D1"/>
    <w:rsid w:val="00D21E6A"/>
    <w:rsid w:val="00D243AF"/>
    <w:rsid w:val="00D26611"/>
    <w:rsid w:val="00D32EBF"/>
    <w:rsid w:val="00D47D9D"/>
    <w:rsid w:val="00D57C5E"/>
    <w:rsid w:val="00D642FC"/>
    <w:rsid w:val="00D651BB"/>
    <w:rsid w:val="00D94193"/>
    <w:rsid w:val="00DB1498"/>
    <w:rsid w:val="00DC0E99"/>
    <w:rsid w:val="00DC22C0"/>
    <w:rsid w:val="00DC57E2"/>
    <w:rsid w:val="00DD4733"/>
    <w:rsid w:val="00DF20BF"/>
    <w:rsid w:val="00E06AB1"/>
    <w:rsid w:val="00E078A0"/>
    <w:rsid w:val="00E13B69"/>
    <w:rsid w:val="00E13E04"/>
    <w:rsid w:val="00E17C1C"/>
    <w:rsid w:val="00E470C9"/>
    <w:rsid w:val="00E52353"/>
    <w:rsid w:val="00E56ADA"/>
    <w:rsid w:val="00E609DD"/>
    <w:rsid w:val="00E62DEF"/>
    <w:rsid w:val="00E821C7"/>
    <w:rsid w:val="00E9352E"/>
    <w:rsid w:val="00EB0AA7"/>
    <w:rsid w:val="00EC5CF9"/>
    <w:rsid w:val="00ED0F67"/>
    <w:rsid w:val="00EF266B"/>
    <w:rsid w:val="00F17960"/>
    <w:rsid w:val="00F22D9A"/>
    <w:rsid w:val="00F409CA"/>
    <w:rsid w:val="00F44172"/>
    <w:rsid w:val="00F45B0C"/>
    <w:rsid w:val="00F471B0"/>
    <w:rsid w:val="00F57BD6"/>
    <w:rsid w:val="00F72108"/>
    <w:rsid w:val="00F73784"/>
    <w:rsid w:val="00F75A74"/>
    <w:rsid w:val="00F859C7"/>
    <w:rsid w:val="00F9287B"/>
    <w:rsid w:val="00FB00CD"/>
    <w:rsid w:val="00FB7693"/>
    <w:rsid w:val="00FC69B3"/>
    <w:rsid w:val="00FD7A2C"/>
    <w:rsid w:val="00FE1720"/>
    <w:rsid w:val="00FE70AC"/>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87D8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A07E72"/>
    <w:pPr>
      <w:tabs>
        <w:tab w:val="right" w:leader="dot" w:pos="8261"/>
      </w:tabs>
      <w:spacing w:after="100"/>
    </w:p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 w:type="character" w:customStyle="1" w:styleId="UnresolvedMention1">
    <w:name w:val="Unresolved Mention1"/>
    <w:basedOn w:val="DefaultParagraphFont"/>
    <w:uiPriority w:val="99"/>
    <w:semiHidden/>
    <w:unhideWhenUsed/>
    <w:rsid w:val="00DB1498"/>
    <w:rPr>
      <w:color w:val="605E5C"/>
      <w:shd w:val="clear" w:color="auto" w:fill="E1DFDD"/>
    </w:rPr>
  </w:style>
  <w:style w:type="character" w:customStyle="1" w:styleId="Heading4Char">
    <w:name w:val="Heading 4 Char"/>
    <w:basedOn w:val="DefaultParagraphFont"/>
    <w:link w:val="Heading4"/>
    <w:uiPriority w:val="9"/>
    <w:rsid w:val="00587D8C"/>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25794">
      <w:bodyDiv w:val="1"/>
      <w:marLeft w:val="0"/>
      <w:marRight w:val="0"/>
      <w:marTop w:val="0"/>
      <w:marBottom w:val="0"/>
      <w:divBdr>
        <w:top w:val="none" w:sz="0" w:space="0" w:color="auto"/>
        <w:left w:val="none" w:sz="0" w:space="0" w:color="auto"/>
        <w:bottom w:val="none" w:sz="0" w:space="0" w:color="auto"/>
        <w:right w:val="none" w:sz="0" w:space="0" w:color="auto"/>
      </w:divBdr>
    </w:div>
    <w:div w:id="1020670184">
      <w:bodyDiv w:val="1"/>
      <w:marLeft w:val="0"/>
      <w:marRight w:val="0"/>
      <w:marTop w:val="0"/>
      <w:marBottom w:val="0"/>
      <w:divBdr>
        <w:top w:val="none" w:sz="0" w:space="0" w:color="auto"/>
        <w:left w:val="none" w:sz="0" w:space="0" w:color="auto"/>
        <w:bottom w:val="none" w:sz="0" w:space="0" w:color="auto"/>
        <w:right w:val="none" w:sz="0" w:space="0" w:color="auto"/>
      </w:divBdr>
    </w:div>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customXml" Target="ink/ink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8.emf"/><Relationship Id="rId28" Type="http://schemas.openxmlformats.org/officeDocument/2006/relationships/image" Target="media/image13.emf"/><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7" Type="http://schemas.openxmlformats.org/officeDocument/2006/relationships/image" Target="media/image12.emf"/><Relationship Id="rId30" Type="http://schemas.openxmlformats.org/officeDocument/2006/relationships/image" Target="media/image1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FF45-8508-49C4-88A0-89881AE80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113</Pages>
  <Words>43467</Words>
  <Characters>247765</Characters>
  <Application>Microsoft Office Word</Application>
  <DocSecurity>0</DocSecurity>
  <Lines>2064</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7</cp:revision>
  <cp:lastPrinted>2023-08-17T08:17:00Z</cp:lastPrinted>
  <dcterms:created xsi:type="dcterms:W3CDTF">2023-08-17T06:55:00Z</dcterms:created>
  <dcterms:modified xsi:type="dcterms:W3CDTF">2023-08-17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